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ED6166" w14:textId="565BDC93" w:rsidR="00C119D5" w:rsidRPr="008F60AF" w:rsidRDefault="00C119D5" w:rsidP="00C119D5">
      <w:pPr>
        <w:spacing w:before="18"/>
        <w:ind w:left="3104" w:right="3484"/>
        <w:jc w:val="center"/>
        <w:rPr>
          <w:rFonts w:asciiTheme="minorHAnsi" w:hAnsiTheme="minorHAnsi"/>
          <w:color w:val="000000" w:themeColor="text1"/>
          <w:sz w:val="24"/>
          <w:szCs w:val="24"/>
          <w:lang w:val="nl-NL"/>
        </w:rPr>
      </w:pPr>
      <w:r w:rsidRPr="008F60AF">
        <w:rPr>
          <w:rFonts w:asciiTheme="minorHAnsi" w:hAnsiTheme="minorHAnsi"/>
          <w:color w:val="000000" w:themeColor="text1"/>
          <w:sz w:val="24"/>
          <w:szCs w:val="24"/>
          <w:lang w:val="nl-NL"/>
        </w:rPr>
        <w:t>Un</w:t>
      </w:r>
      <w:r w:rsidRPr="008F60AF">
        <w:rPr>
          <w:rFonts w:asciiTheme="minorHAnsi" w:hAnsiTheme="minorHAnsi"/>
          <w:color w:val="000000" w:themeColor="text1"/>
          <w:spacing w:val="1"/>
          <w:sz w:val="24"/>
          <w:szCs w:val="24"/>
          <w:lang w:val="nl-NL"/>
        </w:rPr>
        <w:t>i</w:t>
      </w:r>
      <w:r w:rsidRPr="008F60AF">
        <w:rPr>
          <w:rFonts w:asciiTheme="minorHAnsi" w:hAnsiTheme="minorHAnsi"/>
          <w:color w:val="000000" w:themeColor="text1"/>
          <w:sz w:val="24"/>
          <w:szCs w:val="24"/>
          <w:lang w:val="nl-NL"/>
        </w:rPr>
        <w:t>v</w:t>
      </w:r>
      <w:r w:rsidRPr="008F60AF">
        <w:rPr>
          <w:rFonts w:asciiTheme="minorHAnsi" w:hAnsiTheme="minorHAnsi"/>
          <w:color w:val="000000" w:themeColor="text1"/>
          <w:spacing w:val="-1"/>
          <w:sz w:val="24"/>
          <w:szCs w:val="24"/>
          <w:lang w:val="nl-NL"/>
        </w:rPr>
        <w:t>er</w:t>
      </w:r>
      <w:r w:rsidRPr="008F60AF">
        <w:rPr>
          <w:rFonts w:asciiTheme="minorHAnsi" w:hAnsiTheme="minorHAnsi"/>
          <w:color w:val="000000" w:themeColor="text1"/>
          <w:sz w:val="24"/>
          <w:szCs w:val="24"/>
          <w:lang w:val="nl-NL"/>
        </w:rPr>
        <w:t>s</w:t>
      </w:r>
      <w:r w:rsidRPr="008F60AF">
        <w:rPr>
          <w:rFonts w:asciiTheme="minorHAnsi" w:hAnsiTheme="minorHAnsi"/>
          <w:color w:val="000000" w:themeColor="text1"/>
          <w:spacing w:val="1"/>
          <w:sz w:val="24"/>
          <w:szCs w:val="24"/>
          <w:lang w:val="nl-NL"/>
        </w:rPr>
        <w:t>it</w:t>
      </w:r>
      <w:r w:rsidRPr="008F60AF">
        <w:rPr>
          <w:rFonts w:asciiTheme="minorHAnsi" w:hAnsiTheme="minorHAnsi"/>
          <w:color w:val="000000" w:themeColor="text1"/>
          <w:spacing w:val="-1"/>
          <w:sz w:val="24"/>
          <w:szCs w:val="24"/>
          <w:lang w:val="nl-NL"/>
        </w:rPr>
        <w:t>e</w:t>
      </w:r>
      <w:r w:rsidRPr="008F60AF">
        <w:rPr>
          <w:rFonts w:asciiTheme="minorHAnsi" w:hAnsiTheme="minorHAnsi"/>
          <w:color w:val="000000" w:themeColor="text1"/>
          <w:spacing w:val="1"/>
          <w:sz w:val="24"/>
          <w:szCs w:val="24"/>
          <w:lang w:val="nl-NL"/>
        </w:rPr>
        <w:t>i</w:t>
      </w:r>
      <w:r w:rsidRPr="008F60AF">
        <w:rPr>
          <w:rFonts w:asciiTheme="minorHAnsi" w:hAnsiTheme="minorHAnsi"/>
          <w:color w:val="000000" w:themeColor="text1"/>
          <w:sz w:val="24"/>
          <w:szCs w:val="24"/>
          <w:lang w:val="nl-NL"/>
        </w:rPr>
        <w:t>t</w:t>
      </w:r>
      <w:r w:rsidRPr="008F60AF">
        <w:rPr>
          <w:rFonts w:asciiTheme="minorHAnsi" w:hAnsiTheme="minorHAnsi"/>
          <w:color w:val="000000" w:themeColor="text1"/>
          <w:spacing w:val="-6"/>
          <w:sz w:val="24"/>
          <w:szCs w:val="24"/>
          <w:lang w:val="nl-NL"/>
        </w:rPr>
        <w:t xml:space="preserve"> </w:t>
      </w:r>
      <w:r w:rsidRPr="008F60AF">
        <w:rPr>
          <w:rFonts w:asciiTheme="minorHAnsi" w:hAnsiTheme="minorHAnsi"/>
          <w:color w:val="000000" w:themeColor="text1"/>
          <w:w w:val="99"/>
          <w:sz w:val="24"/>
          <w:szCs w:val="24"/>
          <w:lang w:val="nl-NL"/>
        </w:rPr>
        <w:t>An</w:t>
      </w:r>
      <w:r w:rsidRPr="008F60AF">
        <w:rPr>
          <w:rFonts w:asciiTheme="minorHAnsi" w:hAnsiTheme="minorHAnsi"/>
          <w:color w:val="000000" w:themeColor="text1"/>
          <w:spacing w:val="1"/>
          <w:sz w:val="24"/>
          <w:szCs w:val="24"/>
          <w:lang w:val="nl-NL"/>
        </w:rPr>
        <w:t>t</w:t>
      </w:r>
      <w:r w:rsidRPr="008F60AF">
        <w:rPr>
          <w:rFonts w:asciiTheme="minorHAnsi" w:hAnsiTheme="minorHAnsi"/>
          <w:color w:val="000000" w:themeColor="text1"/>
          <w:w w:val="99"/>
          <w:sz w:val="24"/>
          <w:szCs w:val="24"/>
          <w:lang w:val="nl-NL"/>
        </w:rPr>
        <w:t>w</w:t>
      </w:r>
      <w:r w:rsidRPr="008F60AF">
        <w:rPr>
          <w:rFonts w:asciiTheme="minorHAnsi" w:hAnsiTheme="minorHAnsi"/>
          <w:color w:val="000000" w:themeColor="text1"/>
          <w:spacing w:val="-1"/>
          <w:sz w:val="24"/>
          <w:szCs w:val="24"/>
          <w:lang w:val="nl-NL"/>
        </w:rPr>
        <w:t>e</w:t>
      </w:r>
      <w:r w:rsidRPr="008F60AF">
        <w:rPr>
          <w:rFonts w:asciiTheme="minorHAnsi" w:hAnsiTheme="minorHAnsi"/>
          <w:color w:val="000000" w:themeColor="text1"/>
          <w:spacing w:val="-1"/>
          <w:w w:val="99"/>
          <w:sz w:val="24"/>
          <w:szCs w:val="24"/>
          <w:lang w:val="nl-NL"/>
        </w:rPr>
        <w:t>r</w:t>
      </w:r>
      <w:r w:rsidRPr="008F60AF">
        <w:rPr>
          <w:rFonts w:asciiTheme="minorHAnsi" w:hAnsiTheme="minorHAnsi"/>
          <w:color w:val="000000" w:themeColor="text1"/>
          <w:w w:val="99"/>
          <w:sz w:val="24"/>
          <w:szCs w:val="24"/>
          <w:lang w:val="nl-NL"/>
        </w:rPr>
        <w:t>p</w:t>
      </w:r>
      <w:r w:rsidRPr="008F60AF">
        <w:rPr>
          <w:rFonts w:asciiTheme="minorHAnsi" w:hAnsiTheme="minorHAnsi"/>
          <w:color w:val="000000" w:themeColor="text1"/>
          <w:spacing w:val="-1"/>
          <w:sz w:val="24"/>
          <w:szCs w:val="24"/>
          <w:lang w:val="nl-NL"/>
        </w:rPr>
        <w:t>e</w:t>
      </w:r>
      <w:r w:rsidRPr="008F60AF">
        <w:rPr>
          <w:rFonts w:asciiTheme="minorHAnsi" w:hAnsiTheme="minorHAnsi"/>
          <w:color w:val="000000" w:themeColor="text1"/>
          <w:w w:val="99"/>
          <w:sz w:val="24"/>
          <w:szCs w:val="24"/>
          <w:lang w:val="nl-NL"/>
        </w:rPr>
        <w:t>n</w:t>
      </w:r>
    </w:p>
    <w:p w14:paraId="51BE850F" w14:textId="77777777" w:rsidR="00C119D5" w:rsidRPr="008F60AF" w:rsidRDefault="00C119D5" w:rsidP="00C119D5">
      <w:pPr>
        <w:spacing w:before="7" w:line="120" w:lineRule="exact"/>
        <w:rPr>
          <w:rFonts w:asciiTheme="minorHAnsi" w:hAnsiTheme="minorHAnsi"/>
          <w:color w:val="000000" w:themeColor="text1"/>
          <w:sz w:val="13"/>
          <w:szCs w:val="13"/>
          <w:lang w:val="nl-NL"/>
        </w:rPr>
      </w:pPr>
    </w:p>
    <w:p w14:paraId="150365CC" w14:textId="77777777" w:rsidR="00C119D5" w:rsidRPr="008F60AF" w:rsidRDefault="00C119D5" w:rsidP="00C119D5">
      <w:pPr>
        <w:ind w:left="2038" w:right="2419"/>
        <w:jc w:val="center"/>
        <w:rPr>
          <w:rFonts w:asciiTheme="minorHAnsi" w:hAnsiTheme="minorHAnsi"/>
          <w:color w:val="000000" w:themeColor="text1"/>
          <w:sz w:val="24"/>
          <w:szCs w:val="24"/>
          <w:lang w:val="nl-NL"/>
        </w:rPr>
      </w:pPr>
      <w:r w:rsidRPr="008F60AF">
        <w:rPr>
          <w:rFonts w:asciiTheme="minorHAnsi" w:hAnsiTheme="minorHAnsi"/>
          <w:color w:val="000000" w:themeColor="text1"/>
          <w:spacing w:val="-1"/>
          <w:sz w:val="24"/>
          <w:szCs w:val="24"/>
          <w:lang w:val="nl-NL"/>
        </w:rPr>
        <w:t>Fac</w:t>
      </w:r>
      <w:r w:rsidRPr="008F60AF">
        <w:rPr>
          <w:rFonts w:asciiTheme="minorHAnsi" w:hAnsiTheme="minorHAnsi"/>
          <w:color w:val="000000" w:themeColor="text1"/>
          <w:sz w:val="24"/>
          <w:szCs w:val="24"/>
          <w:lang w:val="nl-NL"/>
        </w:rPr>
        <w:t>u</w:t>
      </w:r>
      <w:r w:rsidRPr="008F60AF">
        <w:rPr>
          <w:rFonts w:asciiTheme="minorHAnsi" w:hAnsiTheme="minorHAnsi"/>
          <w:color w:val="000000" w:themeColor="text1"/>
          <w:spacing w:val="1"/>
          <w:sz w:val="24"/>
          <w:szCs w:val="24"/>
          <w:lang w:val="nl-NL"/>
        </w:rPr>
        <w:t>lt</w:t>
      </w:r>
      <w:r w:rsidRPr="008F60AF">
        <w:rPr>
          <w:rFonts w:asciiTheme="minorHAnsi" w:hAnsiTheme="minorHAnsi"/>
          <w:color w:val="000000" w:themeColor="text1"/>
          <w:spacing w:val="-1"/>
          <w:sz w:val="24"/>
          <w:szCs w:val="24"/>
          <w:lang w:val="nl-NL"/>
        </w:rPr>
        <w:t>e</w:t>
      </w:r>
      <w:r w:rsidRPr="008F60AF">
        <w:rPr>
          <w:rFonts w:asciiTheme="minorHAnsi" w:hAnsiTheme="minorHAnsi"/>
          <w:color w:val="000000" w:themeColor="text1"/>
          <w:spacing w:val="1"/>
          <w:sz w:val="24"/>
          <w:szCs w:val="24"/>
          <w:lang w:val="nl-NL"/>
        </w:rPr>
        <w:t>i</w:t>
      </w:r>
      <w:r w:rsidRPr="008F60AF">
        <w:rPr>
          <w:rFonts w:asciiTheme="minorHAnsi" w:hAnsiTheme="minorHAnsi"/>
          <w:color w:val="000000" w:themeColor="text1"/>
          <w:sz w:val="24"/>
          <w:szCs w:val="24"/>
          <w:lang w:val="nl-NL"/>
        </w:rPr>
        <w:t>t</w:t>
      </w:r>
      <w:r w:rsidRPr="008F60AF">
        <w:rPr>
          <w:rFonts w:asciiTheme="minorHAnsi" w:hAnsiTheme="minorHAnsi"/>
          <w:color w:val="000000" w:themeColor="text1"/>
          <w:spacing w:val="-1"/>
          <w:sz w:val="24"/>
          <w:szCs w:val="24"/>
          <w:lang w:val="nl-NL"/>
        </w:rPr>
        <w:t xml:space="preserve"> </w:t>
      </w:r>
      <w:r w:rsidRPr="008F60AF">
        <w:rPr>
          <w:rFonts w:asciiTheme="minorHAnsi" w:hAnsiTheme="minorHAnsi"/>
          <w:color w:val="000000" w:themeColor="text1"/>
          <w:spacing w:val="1"/>
          <w:sz w:val="24"/>
          <w:szCs w:val="24"/>
          <w:lang w:val="nl-NL"/>
        </w:rPr>
        <w:t>S</w:t>
      </w:r>
      <w:r w:rsidRPr="008F60AF">
        <w:rPr>
          <w:rFonts w:asciiTheme="minorHAnsi" w:hAnsiTheme="minorHAnsi"/>
          <w:color w:val="000000" w:themeColor="text1"/>
          <w:sz w:val="24"/>
          <w:szCs w:val="24"/>
          <w:lang w:val="nl-NL"/>
        </w:rPr>
        <w:t>o</w:t>
      </w:r>
      <w:r w:rsidRPr="008F60AF">
        <w:rPr>
          <w:rFonts w:asciiTheme="minorHAnsi" w:hAnsiTheme="minorHAnsi"/>
          <w:color w:val="000000" w:themeColor="text1"/>
          <w:spacing w:val="-1"/>
          <w:sz w:val="24"/>
          <w:szCs w:val="24"/>
          <w:lang w:val="nl-NL"/>
        </w:rPr>
        <w:t>c</w:t>
      </w:r>
      <w:r w:rsidRPr="008F60AF">
        <w:rPr>
          <w:rFonts w:asciiTheme="minorHAnsi" w:hAnsiTheme="minorHAnsi"/>
          <w:color w:val="000000" w:themeColor="text1"/>
          <w:spacing w:val="1"/>
          <w:sz w:val="24"/>
          <w:szCs w:val="24"/>
          <w:lang w:val="nl-NL"/>
        </w:rPr>
        <w:t>i</w:t>
      </w:r>
      <w:r w:rsidRPr="008F60AF">
        <w:rPr>
          <w:rFonts w:asciiTheme="minorHAnsi" w:hAnsiTheme="minorHAnsi"/>
          <w:color w:val="000000" w:themeColor="text1"/>
          <w:spacing w:val="-1"/>
          <w:sz w:val="24"/>
          <w:szCs w:val="24"/>
          <w:lang w:val="nl-NL"/>
        </w:rPr>
        <w:t>a</w:t>
      </w:r>
      <w:r w:rsidRPr="008F60AF">
        <w:rPr>
          <w:rFonts w:asciiTheme="minorHAnsi" w:hAnsiTheme="minorHAnsi"/>
          <w:color w:val="000000" w:themeColor="text1"/>
          <w:spacing w:val="1"/>
          <w:sz w:val="24"/>
          <w:szCs w:val="24"/>
          <w:lang w:val="nl-NL"/>
        </w:rPr>
        <w:t>l</w:t>
      </w:r>
      <w:r w:rsidRPr="008F60AF">
        <w:rPr>
          <w:rFonts w:asciiTheme="minorHAnsi" w:hAnsiTheme="minorHAnsi"/>
          <w:color w:val="000000" w:themeColor="text1"/>
          <w:sz w:val="24"/>
          <w:szCs w:val="24"/>
          <w:lang w:val="nl-NL"/>
        </w:rPr>
        <w:t>e</w:t>
      </w:r>
      <w:r w:rsidRPr="008F60AF">
        <w:rPr>
          <w:rFonts w:asciiTheme="minorHAnsi" w:hAnsiTheme="minorHAnsi"/>
          <w:color w:val="000000" w:themeColor="text1"/>
          <w:spacing w:val="-4"/>
          <w:sz w:val="24"/>
          <w:szCs w:val="24"/>
          <w:lang w:val="nl-NL"/>
        </w:rPr>
        <w:t xml:space="preserve"> </w:t>
      </w:r>
      <w:r w:rsidRPr="008F60AF">
        <w:rPr>
          <w:rFonts w:asciiTheme="minorHAnsi" w:hAnsiTheme="minorHAnsi"/>
          <w:color w:val="000000" w:themeColor="text1"/>
          <w:spacing w:val="2"/>
          <w:sz w:val="24"/>
          <w:szCs w:val="24"/>
          <w:lang w:val="nl-NL"/>
        </w:rPr>
        <w:t>W</w:t>
      </w:r>
      <w:r w:rsidRPr="008F60AF">
        <w:rPr>
          <w:rFonts w:asciiTheme="minorHAnsi" w:hAnsiTheme="minorHAnsi"/>
          <w:color w:val="000000" w:themeColor="text1"/>
          <w:spacing w:val="-1"/>
          <w:sz w:val="24"/>
          <w:szCs w:val="24"/>
          <w:lang w:val="nl-NL"/>
        </w:rPr>
        <w:t>e</w:t>
      </w:r>
      <w:r w:rsidRPr="008F60AF">
        <w:rPr>
          <w:rFonts w:asciiTheme="minorHAnsi" w:hAnsiTheme="minorHAnsi"/>
          <w:color w:val="000000" w:themeColor="text1"/>
          <w:spacing w:val="1"/>
          <w:sz w:val="24"/>
          <w:szCs w:val="24"/>
          <w:lang w:val="nl-NL"/>
        </w:rPr>
        <w:t>t</w:t>
      </w:r>
      <w:r w:rsidRPr="008F60AF">
        <w:rPr>
          <w:rFonts w:asciiTheme="minorHAnsi" w:hAnsiTheme="minorHAnsi"/>
          <w:color w:val="000000" w:themeColor="text1"/>
          <w:spacing w:val="-1"/>
          <w:sz w:val="24"/>
          <w:szCs w:val="24"/>
          <w:lang w:val="nl-NL"/>
        </w:rPr>
        <w:t>e</w:t>
      </w:r>
      <w:r w:rsidRPr="008F60AF">
        <w:rPr>
          <w:rFonts w:asciiTheme="minorHAnsi" w:hAnsiTheme="minorHAnsi"/>
          <w:color w:val="000000" w:themeColor="text1"/>
          <w:w w:val="99"/>
          <w:sz w:val="24"/>
          <w:szCs w:val="24"/>
          <w:lang w:val="nl-NL"/>
        </w:rPr>
        <w:t>ns</w:t>
      </w:r>
      <w:r w:rsidRPr="008F60AF">
        <w:rPr>
          <w:rFonts w:asciiTheme="minorHAnsi" w:hAnsiTheme="minorHAnsi"/>
          <w:color w:val="000000" w:themeColor="text1"/>
          <w:spacing w:val="-1"/>
          <w:sz w:val="24"/>
          <w:szCs w:val="24"/>
          <w:lang w:val="nl-NL"/>
        </w:rPr>
        <w:t>c</w:t>
      </w:r>
      <w:r w:rsidRPr="008F60AF">
        <w:rPr>
          <w:rFonts w:asciiTheme="minorHAnsi" w:hAnsiTheme="minorHAnsi"/>
          <w:color w:val="000000" w:themeColor="text1"/>
          <w:w w:val="99"/>
          <w:sz w:val="24"/>
          <w:szCs w:val="24"/>
          <w:lang w:val="nl-NL"/>
        </w:rPr>
        <w:t>h</w:t>
      </w:r>
      <w:r w:rsidRPr="008F60AF">
        <w:rPr>
          <w:rFonts w:asciiTheme="minorHAnsi" w:hAnsiTheme="minorHAnsi"/>
          <w:color w:val="000000" w:themeColor="text1"/>
          <w:spacing w:val="-1"/>
          <w:sz w:val="24"/>
          <w:szCs w:val="24"/>
          <w:lang w:val="nl-NL"/>
        </w:rPr>
        <w:t>a</w:t>
      </w:r>
      <w:r w:rsidRPr="008F60AF">
        <w:rPr>
          <w:rFonts w:asciiTheme="minorHAnsi" w:hAnsiTheme="minorHAnsi"/>
          <w:color w:val="000000" w:themeColor="text1"/>
          <w:w w:val="99"/>
          <w:sz w:val="24"/>
          <w:szCs w:val="24"/>
          <w:lang w:val="nl-NL"/>
        </w:rPr>
        <w:t>p</w:t>
      </w:r>
      <w:r w:rsidRPr="008F60AF">
        <w:rPr>
          <w:rFonts w:asciiTheme="minorHAnsi" w:hAnsiTheme="minorHAnsi"/>
          <w:color w:val="000000" w:themeColor="text1"/>
          <w:spacing w:val="2"/>
          <w:w w:val="99"/>
          <w:sz w:val="24"/>
          <w:szCs w:val="24"/>
          <w:lang w:val="nl-NL"/>
        </w:rPr>
        <w:t>p</w:t>
      </w:r>
      <w:r w:rsidRPr="008F60AF">
        <w:rPr>
          <w:rFonts w:asciiTheme="minorHAnsi" w:hAnsiTheme="minorHAnsi"/>
          <w:color w:val="000000" w:themeColor="text1"/>
          <w:spacing w:val="-1"/>
          <w:sz w:val="24"/>
          <w:szCs w:val="24"/>
          <w:lang w:val="nl-NL"/>
        </w:rPr>
        <w:t>e</w:t>
      </w:r>
      <w:r w:rsidRPr="008F60AF">
        <w:rPr>
          <w:rFonts w:asciiTheme="minorHAnsi" w:hAnsiTheme="minorHAnsi"/>
          <w:color w:val="000000" w:themeColor="text1"/>
          <w:w w:val="99"/>
          <w:sz w:val="24"/>
          <w:szCs w:val="24"/>
          <w:lang w:val="nl-NL"/>
        </w:rPr>
        <w:t>n</w:t>
      </w:r>
    </w:p>
    <w:p w14:paraId="3E64F251" w14:textId="77777777" w:rsidR="00C119D5" w:rsidRPr="008F60AF" w:rsidRDefault="00C119D5" w:rsidP="00C119D5">
      <w:pPr>
        <w:spacing w:before="9" w:line="120" w:lineRule="exact"/>
        <w:rPr>
          <w:rFonts w:asciiTheme="minorHAnsi" w:hAnsiTheme="minorHAnsi"/>
          <w:color w:val="000000" w:themeColor="text1"/>
          <w:sz w:val="13"/>
          <w:szCs w:val="13"/>
          <w:lang w:val="nl-NL"/>
        </w:rPr>
      </w:pPr>
    </w:p>
    <w:p w14:paraId="41B0D189" w14:textId="77777777" w:rsidR="00C119D5" w:rsidRPr="008F60AF" w:rsidRDefault="00C119D5" w:rsidP="00C119D5">
      <w:pPr>
        <w:ind w:left="3017" w:right="3396"/>
        <w:jc w:val="center"/>
        <w:rPr>
          <w:rFonts w:asciiTheme="minorHAnsi" w:hAnsiTheme="minorHAnsi"/>
          <w:color w:val="000000" w:themeColor="text1"/>
          <w:sz w:val="24"/>
          <w:szCs w:val="24"/>
          <w:lang w:val="nl-NL"/>
        </w:rPr>
      </w:pPr>
      <w:r w:rsidRPr="008F60AF">
        <w:rPr>
          <w:rFonts w:asciiTheme="minorHAnsi" w:hAnsiTheme="minorHAnsi"/>
          <w:color w:val="000000" w:themeColor="text1"/>
          <w:sz w:val="24"/>
          <w:szCs w:val="24"/>
          <w:lang w:val="nl-NL"/>
        </w:rPr>
        <w:t>A</w:t>
      </w:r>
      <w:r w:rsidRPr="008F60AF">
        <w:rPr>
          <w:rFonts w:asciiTheme="minorHAnsi" w:hAnsiTheme="minorHAnsi"/>
          <w:color w:val="000000" w:themeColor="text1"/>
          <w:spacing w:val="-1"/>
          <w:sz w:val="24"/>
          <w:szCs w:val="24"/>
          <w:lang w:val="nl-NL"/>
        </w:rPr>
        <w:t>ca</w:t>
      </w:r>
      <w:r w:rsidRPr="008F60AF">
        <w:rPr>
          <w:rFonts w:asciiTheme="minorHAnsi" w:hAnsiTheme="minorHAnsi"/>
          <w:color w:val="000000" w:themeColor="text1"/>
          <w:sz w:val="24"/>
          <w:szCs w:val="24"/>
          <w:lang w:val="nl-NL"/>
        </w:rPr>
        <w:t>d</w:t>
      </w:r>
      <w:r w:rsidRPr="008F60AF">
        <w:rPr>
          <w:rFonts w:asciiTheme="minorHAnsi" w:hAnsiTheme="minorHAnsi"/>
          <w:color w:val="000000" w:themeColor="text1"/>
          <w:spacing w:val="-1"/>
          <w:sz w:val="24"/>
          <w:szCs w:val="24"/>
          <w:lang w:val="nl-NL"/>
        </w:rPr>
        <w:t>e</w:t>
      </w:r>
      <w:r w:rsidRPr="008F60AF">
        <w:rPr>
          <w:rFonts w:asciiTheme="minorHAnsi" w:hAnsiTheme="minorHAnsi"/>
          <w:color w:val="000000" w:themeColor="text1"/>
          <w:spacing w:val="1"/>
          <w:sz w:val="24"/>
          <w:szCs w:val="24"/>
          <w:lang w:val="nl-NL"/>
        </w:rPr>
        <w:t>mi</w:t>
      </w:r>
      <w:r w:rsidRPr="008F60AF">
        <w:rPr>
          <w:rFonts w:asciiTheme="minorHAnsi" w:hAnsiTheme="minorHAnsi"/>
          <w:color w:val="000000" w:themeColor="text1"/>
          <w:spacing w:val="-1"/>
          <w:sz w:val="24"/>
          <w:szCs w:val="24"/>
          <w:lang w:val="nl-NL"/>
        </w:rPr>
        <w:t>e</w:t>
      </w:r>
      <w:r w:rsidRPr="008F60AF">
        <w:rPr>
          <w:rFonts w:asciiTheme="minorHAnsi" w:hAnsiTheme="minorHAnsi"/>
          <w:color w:val="000000" w:themeColor="text1"/>
          <w:spacing w:val="3"/>
          <w:sz w:val="24"/>
          <w:szCs w:val="24"/>
          <w:lang w:val="nl-NL"/>
        </w:rPr>
        <w:t>j</w:t>
      </w:r>
      <w:r w:rsidRPr="008F60AF">
        <w:rPr>
          <w:rFonts w:asciiTheme="minorHAnsi" w:hAnsiTheme="minorHAnsi"/>
          <w:color w:val="000000" w:themeColor="text1"/>
          <w:spacing w:val="-1"/>
          <w:sz w:val="24"/>
          <w:szCs w:val="24"/>
          <w:lang w:val="nl-NL"/>
        </w:rPr>
        <w:t>aa</w:t>
      </w:r>
      <w:r w:rsidRPr="008F60AF">
        <w:rPr>
          <w:rFonts w:asciiTheme="minorHAnsi" w:hAnsiTheme="minorHAnsi"/>
          <w:color w:val="000000" w:themeColor="text1"/>
          <w:sz w:val="24"/>
          <w:szCs w:val="24"/>
          <w:lang w:val="nl-NL"/>
        </w:rPr>
        <w:t>r</w:t>
      </w:r>
      <w:r w:rsidRPr="008F60AF">
        <w:rPr>
          <w:rFonts w:asciiTheme="minorHAnsi" w:hAnsiTheme="minorHAnsi"/>
          <w:color w:val="000000" w:themeColor="text1"/>
          <w:spacing w:val="-5"/>
          <w:sz w:val="24"/>
          <w:szCs w:val="24"/>
          <w:lang w:val="nl-NL"/>
        </w:rPr>
        <w:t xml:space="preserve"> </w:t>
      </w:r>
      <w:r w:rsidRPr="008F60AF">
        <w:rPr>
          <w:rFonts w:asciiTheme="minorHAnsi" w:hAnsiTheme="minorHAnsi"/>
          <w:color w:val="000000" w:themeColor="text1"/>
          <w:w w:val="99"/>
          <w:sz w:val="24"/>
          <w:szCs w:val="24"/>
          <w:lang w:val="nl-NL"/>
        </w:rPr>
        <w:t>20</w:t>
      </w:r>
      <w:r w:rsidR="00D050EC" w:rsidRPr="008F60AF">
        <w:rPr>
          <w:rFonts w:asciiTheme="minorHAnsi" w:hAnsiTheme="minorHAnsi"/>
          <w:color w:val="000000" w:themeColor="text1"/>
          <w:w w:val="99"/>
          <w:sz w:val="24"/>
          <w:szCs w:val="24"/>
          <w:lang w:val="nl-NL"/>
        </w:rPr>
        <w:t>19</w:t>
      </w:r>
      <w:r w:rsidRPr="008F60AF">
        <w:rPr>
          <w:rFonts w:asciiTheme="minorHAnsi" w:hAnsiTheme="minorHAnsi"/>
          <w:color w:val="000000" w:themeColor="text1"/>
          <w:spacing w:val="-1"/>
          <w:w w:val="99"/>
          <w:sz w:val="24"/>
          <w:szCs w:val="24"/>
          <w:lang w:val="nl-NL"/>
        </w:rPr>
        <w:t>-</w:t>
      </w:r>
      <w:r w:rsidR="00602D27" w:rsidRPr="008F60AF">
        <w:rPr>
          <w:rFonts w:asciiTheme="minorHAnsi" w:hAnsiTheme="minorHAnsi"/>
          <w:color w:val="000000" w:themeColor="text1"/>
          <w:w w:val="99"/>
          <w:sz w:val="24"/>
          <w:szCs w:val="24"/>
          <w:lang w:val="nl-NL"/>
        </w:rPr>
        <w:t>20</w:t>
      </w:r>
      <w:r w:rsidR="00D050EC" w:rsidRPr="008F60AF">
        <w:rPr>
          <w:rFonts w:asciiTheme="minorHAnsi" w:hAnsiTheme="minorHAnsi"/>
          <w:color w:val="000000" w:themeColor="text1"/>
          <w:w w:val="99"/>
          <w:sz w:val="24"/>
          <w:szCs w:val="24"/>
          <w:lang w:val="nl-NL"/>
        </w:rPr>
        <w:t>20</w:t>
      </w:r>
    </w:p>
    <w:p w14:paraId="376352E1" w14:textId="77777777" w:rsidR="00C119D5" w:rsidRPr="008F60AF" w:rsidRDefault="00C119D5" w:rsidP="00C119D5">
      <w:pPr>
        <w:spacing w:line="200" w:lineRule="exact"/>
        <w:rPr>
          <w:rFonts w:asciiTheme="minorHAnsi" w:hAnsiTheme="minorHAnsi"/>
          <w:color w:val="000000" w:themeColor="text1"/>
          <w:lang w:val="nl-NL"/>
        </w:rPr>
      </w:pPr>
    </w:p>
    <w:p w14:paraId="786F60F8" w14:textId="77777777" w:rsidR="00C119D5" w:rsidRPr="008F60AF" w:rsidRDefault="00C119D5" w:rsidP="00C119D5">
      <w:pPr>
        <w:spacing w:line="200" w:lineRule="exact"/>
        <w:rPr>
          <w:rFonts w:asciiTheme="minorHAnsi" w:hAnsiTheme="minorHAnsi"/>
          <w:color w:val="000000" w:themeColor="text1"/>
          <w:lang w:val="nl-NL"/>
        </w:rPr>
      </w:pPr>
    </w:p>
    <w:p w14:paraId="63E80520" w14:textId="77777777" w:rsidR="00C119D5" w:rsidRPr="008F60AF" w:rsidRDefault="00C119D5" w:rsidP="00C119D5">
      <w:pPr>
        <w:spacing w:line="200" w:lineRule="exact"/>
        <w:rPr>
          <w:rFonts w:asciiTheme="minorHAnsi" w:hAnsiTheme="minorHAnsi"/>
          <w:color w:val="000000" w:themeColor="text1"/>
          <w:lang w:val="nl-NL"/>
        </w:rPr>
      </w:pPr>
    </w:p>
    <w:p w14:paraId="5719805A" w14:textId="77777777" w:rsidR="00C119D5" w:rsidRPr="008F60AF" w:rsidRDefault="00C119D5" w:rsidP="00C119D5">
      <w:pPr>
        <w:spacing w:line="200" w:lineRule="exact"/>
        <w:rPr>
          <w:rFonts w:asciiTheme="minorHAnsi" w:hAnsiTheme="minorHAnsi"/>
          <w:color w:val="000000" w:themeColor="text1"/>
          <w:lang w:val="nl-NL"/>
        </w:rPr>
      </w:pPr>
    </w:p>
    <w:p w14:paraId="085DF3D6" w14:textId="77777777" w:rsidR="00C119D5" w:rsidRPr="008F60AF" w:rsidRDefault="00C119D5" w:rsidP="00C119D5">
      <w:pPr>
        <w:spacing w:line="200" w:lineRule="exact"/>
        <w:rPr>
          <w:rFonts w:asciiTheme="minorHAnsi" w:hAnsiTheme="minorHAnsi"/>
          <w:color w:val="000000" w:themeColor="text1"/>
          <w:lang w:val="nl-NL"/>
        </w:rPr>
      </w:pPr>
    </w:p>
    <w:p w14:paraId="176004E1" w14:textId="77777777" w:rsidR="00C119D5" w:rsidRPr="008F60AF" w:rsidRDefault="00C119D5" w:rsidP="00C119D5">
      <w:pPr>
        <w:spacing w:line="200" w:lineRule="exact"/>
        <w:rPr>
          <w:rFonts w:asciiTheme="minorHAnsi" w:hAnsiTheme="minorHAnsi"/>
          <w:color w:val="000000" w:themeColor="text1"/>
          <w:lang w:val="nl-NL"/>
        </w:rPr>
      </w:pPr>
    </w:p>
    <w:p w14:paraId="59A7DEB0" w14:textId="77777777" w:rsidR="00C119D5" w:rsidRPr="008F60AF" w:rsidRDefault="00C119D5" w:rsidP="00C119D5">
      <w:pPr>
        <w:spacing w:line="200" w:lineRule="exact"/>
        <w:rPr>
          <w:rFonts w:asciiTheme="minorHAnsi" w:hAnsiTheme="minorHAnsi"/>
          <w:color w:val="000000" w:themeColor="text1"/>
          <w:lang w:val="nl-NL"/>
        </w:rPr>
      </w:pPr>
    </w:p>
    <w:p w14:paraId="1816F38F" w14:textId="77777777" w:rsidR="00C119D5" w:rsidRPr="008F60AF" w:rsidRDefault="00C119D5" w:rsidP="00C119D5">
      <w:pPr>
        <w:spacing w:line="200" w:lineRule="exact"/>
        <w:rPr>
          <w:rFonts w:asciiTheme="minorHAnsi" w:hAnsiTheme="minorHAnsi"/>
          <w:color w:val="000000" w:themeColor="text1"/>
          <w:lang w:val="nl-NL"/>
        </w:rPr>
      </w:pPr>
    </w:p>
    <w:p w14:paraId="438A84D3" w14:textId="77777777" w:rsidR="00C119D5" w:rsidRPr="008F60AF" w:rsidRDefault="00C119D5" w:rsidP="00C119D5">
      <w:pPr>
        <w:spacing w:line="200" w:lineRule="exact"/>
        <w:rPr>
          <w:rFonts w:asciiTheme="minorHAnsi" w:hAnsiTheme="minorHAnsi"/>
          <w:color w:val="000000" w:themeColor="text1"/>
          <w:lang w:val="nl-NL"/>
        </w:rPr>
      </w:pPr>
    </w:p>
    <w:p w14:paraId="34165E42" w14:textId="77777777" w:rsidR="00C119D5" w:rsidRPr="008F60AF" w:rsidRDefault="00C119D5" w:rsidP="00C119D5">
      <w:pPr>
        <w:spacing w:line="200" w:lineRule="exact"/>
        <w:rPr>
          <w:rFonts w:asciiTheme="minorHAnsi" w:hAnsiTheme="minorHAnsi"/>
          <w:color w:val="000000" w:themeColor="text1"/>
          <w:lang w:val="nl-NL"/>
        </w:rPr>
      </w:pPr>
    </w:p>
    <w:p w14:paraId="592AC804" w14:textId="77777777" w:rsidR="00C119D5" w:rsidRPr="008F60AF" w:rsidRDefault="00C119D5" w:rsidP="00C119D5">
      <w:pPr>
        <w:spacing w:before="6" w:line="220" w:lineRule="exact"/>
        <w:rPr>
          <w:rFonts w:asciiTheme="minorHAnsi" w:hAnsiTheme="minorHAnsi"/>
          <w:color w:val="000000" w:themeColor="text1"/>
          <w:szCs w:val="22"/>
          <w:lang w:val="nl-NL"/>
        </w:rPr>
      </w:pPr>
    </w:p>
    <w:p w14:paraId="59482A94" w14:textId="77777777" w:rsidR="00C119D5" w:rsidRPr="008F60AF" w:rsidRDefault="00C119D5" w:rsidP="00C119D5">
      <w:pPr>
        <w:spacing w:line="220" w:lineRule="exact"/>
        <w:ind w:left="3312" w:right="3691"/>
        <w:jc w:val="center"/>
        <w:rPr>
          <w:rFonts w:asciiTheme="minorHAnsi" w:hAnsiTheme="minorHAnsi"/>
          <w:color w:val="000000" w:themeColor="text1"/>
          <w:sz w:val="24"/>
          <w:szCs w:val="24"/>
          <w:lang w:val="nl-NL"/>
        </w:rPr>
      </w:pPr>
      <w:r w:rsidRPr="008F60AF">
        <w:rPr>
          <w:rFonts w:asciiTheme="minorHAnsi" w:hAnsiTheme="minorHAnsi"/>
          <w:b/>
          <w:color w:val="000000" w:themeColor="text1"/>
          <w:spacing w:val="-1"/>
          <w:position w:val="-4"/>
          <w:sz w:val="24"/>
          <w:szCs w:val="24"/>
          <w:lang w:val="nl-NL"/>
        </w:rPr>
        <w:t>M</w:t>
      </w:r>
      <w:r w:rsidRPr="008F60AF">
        <w:rPr>
          <w:rFonts w:asciiTheme="minorHAnsi" w:hAnsiTheme="minorHAnsi"/>
          <w:b/>
          <w:color w:val="000000" w:themeColor="text1"/>
          <w:w w:val="99"/>
          <w:position w:val="-4"/>
          <w:sz w:val="24"/>
          <w:szCs w:val="24"/>
          <w:lang w:val="nl-NL"/>
        </w:rPr>
        <w:t>A</w:t>
      </w:r>
      <w:r w:rsidRPr="008F60AF">
        <w:rPr>
          <w:rFonts w:asciiTheme="minorHAnsi" w:hAnsiTheme="minorHAnsi"/>
          <w:b/>
          <w:color w:val="000000" w:themeColor="text1"/>
          <w:spacing w:val="1"/>
          <w:w w:val="99"/>
          <w:position w:val="-4"/>
          <w:sz w:val="24"/>
          <w:szCs w:val="24"/>
          <w:lang w:val="nl-NL"/>
        </w:rPr>
        <w:t>S</w:t>
      </w:r>
      <w:r w:rsidRPr="008F60AF">
        <w:rPr>
          <w:rFonts w:asciiTheme="minorHAnsi" w:hAnsiTheme="minorHAnsi"/>
          <w:b/>
          <w:color w:val="000000" w:themeColor="text1"/>
          <w:spacing w:val="1"/>
          <w:position w:val="-4"/>
          <w:sz w:val="24"/>
          <w:szCs w:val="24"/>
          <w:lang w:val="nl-NL"/>
        </w:rPr>
        <w:t>TE</w:t>
      </w:r>
      <w:r w:rsidRPr="008F60AF">
        <w:rPr>
          <w:rFonts w:asciiTheme="minorHAnsi" w:hAnsiTheme="minorHAnsi"/>
          <w:b/>
          <w:color w:val="000000" w:themeColor="text1"/>
          <w:w w:val="99"/>
          <w:position w:val="-4"/>
          <w:sz w:val="24"/>
          <w:szCs w:val="24"/>
          <w:lang w:val="nl-NL"/>
        </w:rPr>
        <w:t>R</w:t>
      </w:r>
      <w:r w:rsidRPr="008F60AF">
        <w:rPr>
          <w:rFonts w:asciiTheme="minorHAnsi" w:hAnsiTheme="minorHAnsi"/>
          <w:b/>
          <w:color w:val="000000" w:themeColor="text1"/>
          <w:spacing w:val="-3"/>
          <w:position w:val="-4"/>
          <w:sz w:val="24"/>
          <w:szCs w:val="24"/>
          <w:lang w:val="nl-NL"/>
        </w:rPr>
        <w:t>P</w:t>
      </w:r>
      <w:r w:rsidRPr="008F60AF">
        <w:rPr>
          <w:rFonts w:asciiTheme="minorHAnsi" w:hAnsiTheme="minorHAnsi"/>
          <w:b/>
          <w:color w:val="000000" w:themeColor="text1"/>
          <w:w w:val="99"/>
          <w:position w:val="-4"/>
          <w:sz w:val="24"/>
          <w:szCs w:val="24"/>
          <w:lang w:val="nl-NL"/>
        </w:rPr>
        <w:t>R</w:t>
      </w:r>
      <w:r w:rsidRPr="008F60AF">
        <w:rPr>
          <w:rFonts w:asciiTheme="minorHAnsi" w:hAnsiTheme="minorHAnsi"/>
          <w:b/>
          <w:color w:val="000000" w:themeColor="text1"/>
          <w:spacing w:val="1"/>
          <w:position w:val="-4"/>
          <w:sz w:val="24"/>
          <w:szCs w:val="24"/>
          <w:lang w:val="nl-NL"/>
        </w:rPr>
        <w:t>O</w:t>
      </w:r>
      <w:r w:rsidRPr="008F60AF">
        <w:rPr>
          <w:rFonts w:asciiTheme="minorHAnsi" w:hAnsiTheme="minorHAnsi"/>
          <w:b/>
          <w:color w:val="000000" w:themeColor="text1"/>
          <w:spacing w:val="3"/>
          <w:position w:val="-4"/>
          <w:sz w:val="24"/>
          <w:szCs w:val="24"/>
          <w:lang w:val="nl-NL"/>
        </w:rPr>
        <w:t>E</w:t>
      </w:r>
      <w:r w:rsidRPr="008F60AF">
        <w:rPr>
          <w:rFonts w:asciiTheme="minorHAnsi" w:hAnsiTheme="minorHAnsi"/>
          <w:b/>
          <w:color w:val="000000" w:themeColor="text1"/>
          <w:position w:val="-4"/>
          <w:sz w:val="24"/>
          <w:szCs w:val="24"/>
          <w:lang w:val="nl-NL"/>
        </w:rPr>
        <w:t>F</w:t>
      </w:r>
    </w:p>
    <w:p w14:paraId="40964389" w14:textId="77777777" w:rsidR="00C119D5" w:rsidRPr="008F60AF" w:rsidRDefault="00C119D5" w:rsidP="00C119D5">
      <w:pPr>
        <w:spacing w:line="200" w:lineRule="exact"/>
        <w:rPr>
          <w:rFonts w:asciiTheme="minorHAnsi" w:hAnsiTheme="minorHAnsi"/>
          <w:color w:val="000000" w:themeColor="text1"/>
          <w:lang w:val="nl-NL"/>
        </w:rPr>
      </w:pPr>
    </w:p>
    <w:p w14:paraId="66396334" w14:textId="77777777" w:rsidR="00C119D5" w:rsidRPr="008F60AF" w:rsidRDefault="00C119D5" w:rsidP="00C119D5">
      <w:pPr>
        <w:spacing w:line="200" w:lineRule="exact"/>
        <w:rPr>
          <w:rFonts w:asciiTheme="minorHAnsi" w:hAnsiTheme="minorHAnsi"/>
          <w:color w:val="000000" w:themeColor="text1"/>
          <w:lang w:val="nl-NL"/>
        </w:rPr>
      </w:pPr>
    </w:p>
    <w:p w14:paraId="429F9E5A" w14:textId="77777777" w:rsidR="00C119D5" w:rsidRPr="008F60AF" w:rsidRDefault="00C119D5" w:rsidP="00C119D5">
      <w:pPr>
        <w:spacing w:line="200" w:lineRule="exact"/>
        <w:rPr>
          <w:rFonts w:asciiTheme="minorHAnsi" w:hAnsiTheme="minorHAnsi"/>
          <w:color w:val="000000" w:themeColor="text1"/>
          <w:lang w:val="nl-NL"/>
        </w:rPr>
      </w:pPr>
    </w:p>
    <w:p w14:paraId="008AC215" w14:textId="77777777" w:rsidR="00C119D5" w:rsidRPr="008F60AF" w:rsidRDefault="00C119D5" w:rsidP="00C119D5">
      <w:pPr>
        <w:spacing w:line="200" w:lineRule="exact"/>
        <w:rPr>
          <w:rFonts w:asciiTheme="minorHAnsi" w:hAnsiTheme="minorHAnsi"/>
          <w:color w:val="000000" w:themeColor="text1"/>
          <w:lang w:val="nl-NL"/>
        </w:rPr>
      </w:pPr>
    </w:p>
    <w:p w14:paraId="66445BDF" w14:textId="77777777" w:rsidR="00C119D5" w:rsidRPr="008F60AF" w:rsidRDefault="00C119D5" w:rsidP="00C119D5">
      <w:pPr>
        <w:spacing w:line="200" w:lineRule="exact"/>
        <w:rPr>
          <w:rFonts w:asciiTheme="minorHAnsi" w:hAnsiTheme="minorHAnsi"/>
          <w:color w:val="000000" w:themeColor="text1"/>
          <w:lang w:val="nl-NL"/>
        </w:rPr>
      </w:pPr>
    </w:p>
    <w:p w14:paraId="44C1EA8D" w14:textId="77777777" w:rsidR="00321EF8" w:rsidRPr="008F60AF" w:rsidRDefault="00321EF8" w:rsidP="00C119D5">
      <w:pPr>
        <w:spacing w:line="200" w:lineRule="exact"/>
        <w:rPr>
          <w:rFonts w:asciiTheme="minorHAnsi" w:hAnsiTheme="minorHAnsi"/>
          <w:color w:val="000000" w:themeColor="text1"/>
          <w:lang w:val="nl-NL"/>
        </w:rPr>
      </w:pPr>
    </w:p>
    <w:p w14:paraId="67855559" w14:textId="77777777" w:rsidR="00C119D5" w:rsidRPr="008F60AF" w:rsidRDefault="00C119D5" w:rsidP="00C119D5">
      <w:pPr>
        <w:spacing w:line="200" w:lineRule="exact"/>
        <w:rPr>
          <w:rFonts w:asciiTheme="minorHAnsi" w:hAnsiTheme="minorHAnsi"/>
          <w:color w:val="000000" w:themeColor="text1"/>
          <w:lang w:val="nl-NL"/>
        </w:rPr>
      </w:pPr>
    </w:p>
    <w:p w14:paraId="01282CC0" w14:textId="77777777" w:rsidR="00C119D5" w:rsidRPr="008F60AF" w:rsidRDefault="00C119D5" w:rsidP="00C119D5">
      <w:pPr>
        <w:spacing w:line="200" w:lineRule="exact"/>
        <w:rPr>
          <w:rFonts w:asciiTheme="minorHAnsi" w:hAnsiTheme="minorHAnsi"/>
          <w:color w:val="000000" w:themeColor="text1"/>
          <w:lang w:val="nl-NL"/>
        </w:rPr>
      </w:pPr>
    </w:p>
    <w:p w14:paraId="7D496710" w14:textId="77777777" w:rsidR="009A03A0" w:rsidRPr="008F60AF" w:rsidRDefault="009A03A0"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b/>
          <w:color w:val="000000" w:themeColor="text1"/>
          <w:lang w:val="nl-NL"/>
        </w:rPr>
      </w:pPr>
    </w:p>
    <w:p w14:paraId="0403BC31" w14:textId="0EB167C6" w:rsidR="009A03A0" w:rsidRPr="008F60AF" w:rsidRDefault="00B71334"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b/>
          <w:smallCaps/>
          <w:color w:val="000000" w:themeColor="text1"/>
          <w:lang w:val="nl-NL"/>
        </w:rPr>
      </w:pPr>
      <w:r w:rsidRPr="008F60AF">
        <w:rPr>
          <w:rFonts w:ascii="Tahoma" w:eastAsia="Calibri" w:hAnsi="Tahoma" w:cs="Tahoma"/>
          <w:b/>
          <w:smallCaps/>
          <w:color w:val="000000" w:themeColor="text1"/>
          <w:lang w:val="nl-NL"/>
        </w:rPr>
        <w:t xml:space="preserve">De Rol en Betekenis van </w:t>
      </w:r>
      <w:r w:rsidR="007A28C3">
        <w:rPr>
          <w:rFonts w:ascii="Tahoma" w:eastAsia="Calibri" w:hAnsi="Tahoma" w:cs="Tahoma"/>
          <w:b/>
          <w:smallCaps/>
          <w:color w:val="000000" w:themeColor="text1"/>
          <w:lang w:val="nl-NL"/>
        </w:rPr>
        <w:t>Artificiële Intelligentie</w:t>
      </w:r>
      <w:r w:rsidRPr="008F60AF">
        <w:rPr>
          <w:rFonts w:ascii="Tahoma" w:eastAsia="Calibri" w:hAnsi="Tahoma" w:cs="Tahoma"/>
          <w:b/>
          <w:smallCaps/>
          <w:color w:val="000000" w:themeColor="text1"/>
          <w:lang w:val="nl-NL"/>
        </w:rPr>
        <w:t xml:space="preserve"> in Audiovisuele Media</w:t>
      </w:r>
    </w:p>
    <w:p w14:paraId="1E5747B2" w14:textId="1467C5B4" w:rsidR="009A03A0" w:rsidRPr="008F60AF" w:rsidRDefault="00B71334" w:rsidP="00B71334">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b/>
          <w:color w:val="000000" w:themeColor="text1"/>
          <w:lang w:val="nl-NL"/>
        </w:rPr>
      </w:pPr>
      <w:r w:rsidRPr="008F60AF">
        <w:rPr>
          <w:rFonts w:ascii="Tahoma" w:eastAsia="Calibri" w:hAnsi="Tahoma" w:cs="Tahoma"/>
          <w:b/>
          <w:smallCaps/>
          <w:color w:val="000000" w:themeColor="text1"/>
          <w:lang w:val="nl-NL"/>
        </w:rPr>
        <w:t>Een Lezing</w:t>
      </w:r>
      <w:r w:rsidR="007A28C3">
        <w:rPr>
          <w:rFonts w:ascii="Tahoma" w:eastAsia="Calibri" w:hAnsi="Tahoma" w:cs="Tahoma"/>
          <w:b/>
          <w:smallCaps/>
          <w:color w:val="000000" w:themeColor="text1"/>
          <w:lang w:val="nl-NL"/>
        </w:rPr>
        <w:t xml:space="preserve"> vanuit Kritisch-</w:t>
      </w:r>
      <w:r w:rsidR="007A28C3" w:rsidRPr="007A28C3">
        <w:rPr>
          <w:rFonts w:ascii="Tahoma" w:eastAsia="Calibri" w:hAnsi="Tahoma" w:cs="Tahoma"/>
          <w:b/>
          <w:smallCaps/>
          <w:color w:val="000000" w:themeColor="text1"/>
          <w:lang w:val="nl-NL"/>
        </w:rPr>
        <w:t xml:space="preserve"> </w:t>
      </w:r>
      <w:r w:rsidR="007A28C3" w:rsidRPr="008F60AF">
        <w:rPr>
          <w:rFonts w:ascii="Tahoma" w:eastAsia="Calibri" w:hAnsi="Tahoma" w:cs="Tahoma"/>
          <w:b/>
          <w:smallCaps/>
          <w:color w:val="000000" w:themeColor="text1"/>
          <w:lang w:val="nl-NL"/>
        </w:rPr>
        <w:t>Feministisch</w:t>
      </w:r>
      <w:r w:rsidR="007A28C3">
        <w:rPr>
          <w:rFonts w:ascii="Tahoma" w:eastAsia="Calibri" w:hAnsi="Tahoma" w:cs="Tahoma"/>
          <w:b/>
          <w:smallCaps/>
          <w:color w:val="000000" w:themeColor="text1"/>
          <w:lang w:val="nl-NL"/>
        </w:rPr>
        <w:t xml:space="preserve"> Perspectief</w:t>
      </w:r>
    </w:p>
    <w:p w14:paraId="15662B5E" w14:textId="77777777" w:rsidR="00B71334" w:rsidRPr="008F60AF" w:rsidRDefault="00B71334" w:rsidP="00B71334">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b/>
          <w:color w:val="000000" w:themeColor="text1"/>
          <w:lang w:val="nl-NL"/>
        </w:rPr>
      </w:pPr>
    </w:p>
    <w:p w14:paraId="0B9A755E" w14:textId="77777777" w:rsidR="009A03A0" w:rsidRPr="008F60AF" w:rsidRDefault="00B71334"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b/>
          <w:color w:val="000000" w:themeColor="text1"/>
          <w:lang w:val="nl-NL"/>
        </w:rPr>
      </w:pPr>
      <w:r w:rsidRPr="008F60AF">
        <w:rPr>
          <w:rFonts w:ascii="Tahoma" w:eastAsia="Calibri" w:hAnsi="Tahoma" w:cs="Tahoma"/>
          <w:b/>
          <w:color w:val="000000" w:themeColor="text1"/>
          <w:lang w:val="nl-NL"/>
        </w:rPr>
        <w:t>Simon Hendrickx</w:t>
      </w:r>
    </w:p>
    <w:p w14:paraId="3F953DD0" w14:textId="77777777" w:rsidR="009A03A0" w:rsidRPr="008F60AF" w:rsidRDefault="009A03A0"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color w:val="000000" w:themeColor="text1"/>
          <w:lang w:val="nl-NL"/>
        </w:rPr>
      </w:pPr>
      <w:r w:rsidRPr="008F60AF">
        <w:rPr>
          <w:rFonts w:ascii="Tahoma" w:eastAsia="Calibri" w:hAnsi="Tahoma" w:cs="Tahoma"/>
          <w:color w:val="000000" w:themeColor="text1"/>
          <w:lang w:val="nl-NL"/>
        </w:rPr>
        <w:t>Master in de Filmstudies en de Visuele Cultuur</w:t>
      </w:r>
    </w:p>
    <w:p w14:paraId="5B7123E9" w14:textId="77777777" w:rsidR="009A03A0" w:rsidRPr="008F60AF" w:rsidRDefault="009A03A0"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b/>
          <w:color w:val="000000" w:themeColor="text1"/>
          <w:lang w:val="nl-NL"/>
        </w:rPr>
      </w:pPr>
    </w:p>
    <w:p w14:paraId="1E7B8933" w14:textId="77777777" w:rsidR="009A03A0" w:rsidRPr="008F60AF" w:rsidRDefault="009A03A0"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color w:val="000000" w:themeColor="text1"/>
          <w:lang w:val="nl-NL"/>
        </w:rPr>
      </w:pPr>
      <w:r w:rsidRPr="008F60AF">
        <w:rPr>
          <w:rFonts w:ascii="Tahoma" w:eastAsia="Calibri" w:hAnsi="Tahoma" w:cs="Tahoma"/>
          <w:b/>
          <w:color w:val="000000" w:themeColor="text1"/>
          <w:lang w:val="nl-NL"/>
        </w:rPr>
        <w:t xml:space="preserve">Promotor: </w:t>
      </w:r>
      <w:r w:rsidRPr="008F60AF">
        <w:rPr>
          <w:rFonts w:ascii="Tahoma" w:eastAsia="Calibri" w:hAnsi="Tahoma" w:cs="Tahoma"/>
          <w:color w:val="000000" w:themeColor="text1"/>
          <w:lang w:val="nl-NL"/>
        </w:rPr>
        <w:t xml:space="preserve">Prof. Dr. </w:t>
      </w:r>
      <w:r w:rsidR="00B71334" w:rsidRPr="008F60AF">
        <w:rPr>
          <w:rFonts w:ascii="Tahoma" w:eastAsia="Calibri" w:hAnsi="Tahoma" w:cs="Tahoma"/>
          <w:color w:val="000000" w:themeColor="text1"/>
          <w:lang w:val="nl-NL"/>
        </w:rPr>
        <w:t>Steven Malliet</w:t>
      </w:r>
    </w:p>
    <w:p w14:paraId="044B1E0E" w14:textId="77777777" w:rsidR="009A03A0" w:rsidRPr="008F60AF" w:rsidRDefault="009A03A0"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color w:val="000000" w:themeColor="text1"/>
          <w:lang w:val="nl-NL"/>
        </w:rPr>
      </w:pPr>
      <w:r w:rsidRPr="008F60AF">
        <w:rPr>
          <w:rFonts w:ascii="Tahoma" w:eastAsia="Calibri" w:hAnsi="Tahoma" w:cs="Tahoma"/>
          <w:b/>
          <w:color w:val="000000" w:themeColor="text1"/>
          <w:lang w:val="nl-NL"/>
        </w:rPr>
        <w:t>Medebeoordelaar:</w:t>
      </w:r>
      <w:r w:rsidRPr="008F60AF">
        <w:rPr>
          <w:rFonts w:ascii="Tahoma" w:eastAsia="Calibri" w:hAnsi="Tahoma" w:cs="Tahoma"/>
          <w:color w:val="000000" w:themeColor="text1"/>
          <w:lang w:val="nl-NL"/>
        </w:rPr>
        <w:t xml:space="preserve"> Prof. Dr. </w:t>
      </w:r>
      <w:r w:rsidR="00B71334" w:rsidRPr="008F60AF">
        <w:rPr>
          <w:rFonts w:ascii="Tahoma" w:eastAsia="Calibri" w:hAnsi="Tahoma" w:cs="Tahoma"/>
          <w:color w:val="000000" w:themeColor="text1"/>
          <w:lang w:val="nl-NL"/>
        </w:rPr>
        <w:t>Luc Pauwels</w:t>
      </w:r>
    </w:p>
    <w:p w14:paraId="50CCBF39" w14:textId="77777777" w:rsidR="009A03A0" w:rsidRPr="008F60AF" w:rsidRDefault="009A03A0"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color w:val="000000" w:themeColor="text1"/>
          <w:lang w:val="nl-NL"/>
        </w:rPr>
      </w:pPr>
    </w:p>
    <w:p w14:paraId="59D0DA21" w14:textId="77777777" w:rsidR="009A03A0" w:rsidRPr="008F60AF" w:rsidRDefault="009A03A0"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color w:val="000000" w:themeColor="text1"/>
          <w:lang w:val="nl-NL"/>
        </w:rPr>
      </w:pPr>
    </w:p>
    <w:p w14:paraId="3C4CF775" w14:textId="77777777" w:rsidR="009A03A0" w:rsidRPr="008F60AF" w:rsidRDefault="009A03A0" w:rsidP="009A03A0">
      <w:pPr>
        <w:pBdr>
          <w:top w:val="single" w:sz="4" w:space="1" w:color="auto"/>
          <w:left w:val="single" w:sz="4" w:space="4" w:color="auto"/>
          <w:bottom w:val="single" w:sz="4" w:space="1" w:color="auto"/>
          <w:right w:val="single" w:sz="4" w:space="4" w:color="auto"/>
        </w:pBdr>
        <w:shd w:val="clear" w:color="auto" w:fill="D9D9D9"/>
        <w:spacing w:after="160" w:line="276" w:lineRule="auto"/>
        <w:jc w:val="center"/>
        <w:rPr>
          <w:rFonts w:ascii="Tahoma" w:eastAsia="Calibri" w:hAnsi="Tahoma" w:cs="Tahoma"/>
          <w:b/>
          <w:color w:val="000000" w:themeColor="text1"/>
          <w:lang w:val="nl-NL"/>
        </w:rPr>
      </w:pPr>
    </w:p>
    <w:p w14:paraId="6FBE2AAD" w14:textId="77777777" w:rsidR="00C119D5" w:rsidRPr="008F60AF" w:rsidRDefault="00C119D5" w:rsidP="00C119D5">
      <w:pPr>
        <w:spacing w:line="200" w:lineRule="exact"/>
        <w:rPr>
          <w:rFonts w:asciiTheme="minorHAnsi" w:hAnsiTheme="minorHAnsi"/>
          <w:color w:val="000000" w:themeColor="text1"/>
          <w:lang w:val="nl-NL"/>
        </w:rPr>
      </w:pPr>
    </w:p>
    <w:p w14:paraId="6D78339E" w14:textId="77777777" w:rsidR="00C119D5" w:rsidRPr="008F60AF" w:rsidRDefault="00C119D5" w:rsidP="00C119D5">
      <w:pPr>
        <w:spacing w:before="15" w:line="200" w:lineRule="exact"/>
        <w:rPr>
          <w:rFonts w:asciiTheme="minorHAnsi" w:hAnsiTheme="minorHAnsi"/>
          <w:color w:val="000000" w:themeColor="text1"/>
          <w:lang w:val="nl-NL"/>
        </w:rPr>
      </w:pPr>
    </w:p>
    <w:p w14:paraId="37612F82" w14:textId="4E23A5DC" w:rsidR="00C119D5" w:rsidRPr="008F60AF" w:rsidRDefault="00C119D5" w:rsidP="00C119D5">
      <w:pPr>
        <w:spacing w:line="200" w:lineRule="exact"/>
        <w:rPr>
          <w:rFonts w:asciiTheme="minorHAnsi" w:hAnsiTheme="minorHAnsi"/>
          <w:color w:val="000000" w:themeColor="text1"/>
          <w:lang w:val="nl-NL"/>
        </w:rPr>
      </w:pPr>
    </w:p>
    <w:p w14:paraId="2668527D" w14:textId="489EC89B" w:rsidR="00C119D5" w:rsidRPr="008F60AF" w:rsidRDefault="00321EF8" w:rsidP="00C119D5">
      <w:pPr>
        <w:spacing w:before="2" w:line="280" w:lineRule="exact"/>
        <w:rPr>
          <w:rFonts w:asciiTheme="minorHAnsi" w:hAnsiTheme="minorHAnsi"/>
          <w:color w:val="000000" w:themeColor="text1"/>
          <w:sz w:val="28"/>
          <w:szCs w:val="28"/>
          <w:lang w:val="nl-NL"/>
        </w:rPr>
      </w:pPr>
      <w:r w:rsidRPr="008F60AF">
        <w:rPr>
          <w:rFonts w:asciiTheme="minorHAnsi" w:hAnsiTheme="minorHAnsi"/>
          <w:noProof/>
          <w:color w:val="000000" w:themeColor="text1"/>
          <w:lang w:val="nl-NL" w:eastAsia="nl-NL"/>
        </w:rPr>
        <w:drawing>
          <wp:anchor distT="0" distB="0" distL="114300" distR="114300" simplePos="0" relativeHeight="251658240" behindDoc="0" locked="0" layoutInCell="1" allowOverlap="1" wp14:anchorId="10D6BC49" wp14:editId="171FF3E2">
            <wp:simplePos x="0" y="0"/>
            <wp:positionH relativeFrom="column">
              <wp:posOffset>1894205</wp:posOffset>
            </wp:positionH>
            <wp:positionV relativeFrom="paragraph">
              <wp:posOffset>5715</wp:posOffset>
            </wp:positionV>
            <wp:extent cx="1924050" cy="628015"/>
            <wp:effectExtent l="0" t="0" r="6350" b="6985"/>
            <wp:wrapSquare wrapText="bothSides"/>
            <wp:docPr id="8"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24050" cy="628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314B19" w14:textId="77777777" w:rsidR="00C119D5" w:rsidRPr="008F60AF" w:rsidRDefault="00C119D5" w:rsidP="00C119D5">
      <w:pPr>
        <w:spacing w:line="200" w:lineRule="exact"/>
        <w:rPr>
          <w:rFonts w:asciiTheme="minorHAnsi" w:hAnsiTheme="minorHAnsi"/>
          <w:color w:val="000000" w:themeColor="text1"/>
          <w:lang w:val="nl-NL"/>
        </w:rPr>
      </w:pPr>
    </w:p>
    <w:p w14:paraId="7D1AAEB5" w14:textId="77777777" w:rsidR="00C119D5" w:rsidRPr="008F60AF" w:rsidRDefault="00C119D5" w:rsidP="00C119D5">
      <w:pPr>
        <w:spacing w:line="200" w:lineRule="exact"/>
        <w:rPr>
          <w:rFonts w:asciiTheme="minorHAnsi" w:hAnsiTheme="minorHAnsi"/>
          <w:color w:val="000000" w:themeColor="text1"/>
          <w:lang w:val="nl-NL"/>
        </w:rPr>
      </w:pPr>
    </w:p>
    <w:p w14:paraId="03AD518A" w14:textId="71F44C45" w:rsidR="00C119D5" w:rsidRPr="008F60AF" w:rsidRDefault="00C119D5" w:rsidP="00C119D5">
      <w:pPr>
        <w:spacing w:line="200" w:lineRule="exact"/>
        <w:rPr>
          <w:rFonts w:asciiTheme="minorHAnsi" w:hAnsiTheme="minorHAnsi"/>
          <w:color w:val="000000" w:themeColor="text1"/>
          <w:lang w:val="nl-NL"/>
        </w:rPr>
      </w:pPr>
    </w:p>
    <w:p w14:paraId="2B1DD14F" w14:textId="77777777" w:rsidR="00C119D5" w:rsidRPr="008F60AF" w:rsidRDefault="00C119D5" w:rsidP="00C119D5">
      <w:pPr>
        <w:spacing w:line="200" w:lineRule="exact"/>
        <w:rPr>
          <w:rFonts w:asciiTheme="minorHAnsi" w:hAnsiTheme="minorHAnsi"/>
          <w:color w:val="000000" w:themeColor="text1"/>
          <w:lang w:val="nl-NL"/>
        </w:rPr>
      </w:pPr>
    </w:p>
    <w:p w14:paraId="31F383B0" w14:textId="77777777" w:rsidR="00C119D5" w:rsidRPr="008F60AF" w:rsidRDefault="00C119D5" w:rsidP="00C119D5">
      <w:pPr>
        <w:spacing w:line="200" w:lineRule="exact"/>
        <w:rPr>
          <w:rFonts w:asciiTheme="minorHAnsi" w:hAnsiTheme="minorHAnsi"/>
          <w:color w:val="000000" w:themeColor="text1"/>
          <w:lang w:val="nl-NL"/>
        </w:rPr>
      </w:pPr>
    </w:p>
    <w:p w14:paraId="660FD56C" w14:textId="7413C43E" w:rsidR="00C13C87" w:rsidRPr="008F60AF" w:rsidRDefault="00C13C87">
      <w:pPr>
        <w:spacing w:after="200" w:line="276" w:lineRule="auto"/>
        <w:jc w:val="left"/>
        <w:rPr>
          <w:color w:val="000000" w:themeColor="text1"/>
          <w:lang w:val="nl-NL"/>
        </w:rPr>
      </w:pPr>
      <w:r w:rsidRPr="008F60AF">
        <w:rPr>
          <w:color w:val="000000" w:themeColor="text1"/>
          <w:lang w:val="nl-NL"/>
        </w:rPr>
        <w:br w:type="page"/>
      </w:r>
    </w:p>
    <w:p w14:paraId="1B033A08" w14:textId="77777777" w:rsidR="00C13C87" w:rsidRPr="008F60AF" w:rsidRDefault="00C13C87" w:rsidP="00C13C87">
      <w:pPr>
        <w:pStyle w:val="Heading1"/>
      </w:pPr>
      <w:bookmarkStart w:id="0" w:name="_Toc41145351"/>
      <w:r w:rsidRPr="008F60AF">
        <w:lastRenderedPageBreak/>
        <w:t>Abstract</w:t>
      </w:r>
      <w:bookmarkEnd w:id="0"/>
    </w:p>
    <w:p w14:paraId="37FC61BD" w14:textId="190312CF" w:rsidR="000F7CAB" w:rsidRPr="008F60AF" w:rsidRDefault="00012137" w:rsidP="001E380F">
      <w:pPr>
        <w:rPr>
          <w:color w:val="000000" w:themeColor="text1"/>
        </w:rPr>
      </w:pPr>
      <w:r w:rsidRPr="008F60AF">
        <w:rPr>
          <w:color w:val="000000" w:themeColor="text1"/>
        </w:rPr>
        <w:t>Throughout history</w:t>
      </w:r>
      <w:r w:rsidR="00E8063E" w:rsidRPr="008F60AF">
        <w:rPr>
          <w:color w:val="000000" w:themeColor="text1"/>
        </w:rPr>
        <w:t>,</w:t>
      </w:r>
      <w:r w:rsidRPr="008F60AF">
        <w:rPr>
          <w:color w:val="000000" w:themeColor="text1"/>
        </w:rPr>
        <w:t xml:space="preserve"> artificial intelligence has been present in </w:t>
      </w:r>
      <w:r w:rsidR="00E8063E" w:rsidRPr="008F60AF">
        <w:rPr>
          <w:color w:val="000000" w:themeColor="text1"/>
        </w:rPr>
        <w:t>a variety of media</w:t>
      </w:r>
      <w:r w:rsidRPr="008F60AF">
        <w:rPr>
          <w:color w:val="000000" w:themeColor="text1"/>
        </w:rPr>
        <w:t>. From Homer’s Iliad (8 BC) to Apple’s Siri in the 21st century, there have been artificial</w:t>
      </w:r>
      <w:r w:rsidR="007A28C3">
        <w:rPr>
          <w:color w:val="000000" w:themeColor="text1"/>
        </w:rPr>
        <w:t>ly</w:t>
      </w:r>
      <w:r w:rsidRPr="008F60AF">
        <w:rPr>
          <w:color w:val="000000" w:themeColor="text1"/>
        </w:rPr>
        <w:t xml:space="preserve"> intelligent creatures that played a role</w:t>
      </w:r>
      <w:r w:rsidR="007A28C3">
        <w:rPr>
          <w:color w:val="000000" w:themeColor="text1"/>
        </w:rPr>
        <w:t xml:space="preserve"> in different types of narrations</w:t>
      </w:r>
      <w:r w:rsidRPr="008F60AF">
        <w:rPr>
          <w:color w:val="000000" w:themeColor="text1"/>
        </w:rPr>
        <w:t>. In stories</w:t>
      </w:r>
      <w:r w:rsidR="00F23557" w:rsidRPr="008F60AF">
        <w:rPr>
          <w:color w:val="000000" w:themeColor="text1"/>
        </w:rPr>
        <w:t xml:space="preserve"> or other </w:t>
      </w:r>
      <w:r w:rsidRPr="008F60AF">
        <w:rPr>
          <w:color w:val="000000" w:themeColor="text1"/>
        </w:rPr>
        <w:t xml:space="preserve">audiovisual material, the presence of an AI often represents a </w:t>
      </w:r>
      <w:r w:rsidR="00F23557" w:rsidRPr="008F60AF">
        <w:rPr>
          <w:color w:val="000000" w:themeColor="text1"/>
        </w:rPr>
        <w:t xml:space="preserve">state of </w:t>
      </w:r>
      <w:r w:rsidR="00C874D8" w:rsidRPr="008F60AF">
        <w:rPr>
          <w:color w:val="000000" w:themeColor="text1"/>
        </w:rPr>
        <w:t xml:space="preserve">the </w:t>
      </w:r>
      <w:r w:rsidR="00F23557" w:rsidRPr="008F60AF">
        <w:rPr>
          <w:color w:val="000000" w:themeColor="text1"/>
        </w:rPr>
        <w:t>time</w:t>
      </w:r>
      <w:r w:rsidR="00C874D8" w:rsidRPr="008F60AF">
        <w:rPr>
          <w:color w:val="000000" w:themeColor="text1"/>
        </w:rPr>
        <w:t>s</w:t>
      </w:r>
      <w:r w:rsidR="00F23557" w:rsidRPr="008F60AF">
        <w:rPr>
          <w:color w:val="000000" w:themeColor="text1"/>
        </w:rPr>
        <w:t xml:space="preserve"> it was crafted in. This thesis will take a closer look </w:t>
      </w:r>
      <w:r w:rsidR="001E380F" w:rsidRPr="008F60AF">
        <w:rPr>
          <w:color w:val="000000" w:themeColor="text1"/>
        </w:rPr>
        <w:t xml:space="preserve">at different cases </w:t>
      </w:r>
      <w:r w:rsidR="00BB0642" w:rsidRPr="008F60AF">
        <w:rPr>
          <w:color w:val="000000" w:themeColor="text1"/>
        </w:rPr>
        <w:t>through</w:t>
      </w:r>
      <w:r w:rsidR="001E380F" w:rsidRPr="008F60AF">
        <w:rPr>
          <w:color w:val="000000" w:themeColor="text1"/>
        </w:rPr>
        <w:t xml:space="preserve"> time </w:t>
      </w:r>
      <w:r w:rsidR="00BB0642" w:rsidRPr="008F60AF">
        <w:rPr>
          <w:color w:val="000000" w:themeColor="text1"/>
        </w:rPr>
        <w:t>from</w:t>
      </w:r>
      <w:r w:rsidR="001E380F" w:rsidRPr="008F60AF">
        <w:rPr>
          <w:color w:val="000000" w:themeColor="text1"/>
        </w:rPr>
        <w:t xml:space="preserve"> a feminist </w:t>
      </w:r>
      <w:r w:rsidR="00BB0642" w:rsidRPr="008F60AF">
        <w:rPr>
          <w:color w:val="000000" w:themeColor="text1"/>
        </w:rPr>
        <w:t>perspective</w:t>
      </w:r>
      <w:r w:rsidR="001E380F" w:rsidRPr="008F60AF">
        <w:rPr>
          <w:color w:val="000000" w:themeColor="text1"/>
        </w:rPr>
        <w:t xml:space="preserve">. In doing so, this dissertation will be </w:t>
      </w:r>
      <w:r w:rsidR="007A28C3">
        <w:rPr>
          <w:color w:val="000000" w:themeColor="text1"/>
        </w:rPr>
        <w:t xml:space="preserve">(historically) </w:t>
      </w:r>
      <w:r w:rsidR="001E380F" w:rsidRPr="008F60AF">
        <w:rPr>
          <w:color w:val="000000" w:themeColor="text1"/>
        </w:rPr>
        <w:t>guided by the four different waves of feminism. From each wave a case will be selected and subsequently mirrored to its core believes</w:t>
      </w:r>
      <w:r w:rsidR="000F7CAB" w:rsidRPr="008F60AF">
        <w:rPr>
          <w:color w:val="000000" w:themeColor="text1"/>
        </w:rPr>
        <w:t>, the production context and its reception.</w:t>
      </w:r>
    </w:p>
    <w:p w14:paraId="3BA60941" w14:textId="26E076D4" w:rsidR="009F3C90" w:rsidRPr="008F60AF" w:rsidRDefault="000F7CAB" w:rsidP="001E380F">
      <w:pPr>
        <w:rPr>
          <w:color w:val="000000" w:themeColor="text1"/>
        </w:rPr>
      </w:pPr>
      <w:r w:rsidRPr="008F60AF">
        <w:rPr>
          <w:color w:val="000000" w:themeColor="text1"/>
        </w:rPr>
        <w:tab/>
      </w:r>
      <w:r w:rsidR="00A86612" w:rsidRPr="008F60AF">
        <w:rPr>
          <w:color w:val="000000" w:themeColor="text1"/>
        </w:rPr>
        <w:t>This thesis</w:t>
      </w:r>
      <w:r w:rsidRPr="008F60AF">
        <w:rPr>
          <w:color w:val="000000" w:themeColor="text1"/>
        </w:rPr>
        <w:t xml:space="preserve"> uncover</w:t>
      </w:r>
      <w:r w:rsidR="00A86612" w:rsidRPr="008F60AF">
        <w:rPr>
          <w:color w:val="000000" w:themeColor="text1"/>
        </w:rPr>
        <w:t>s</w:t>
      </w:r>
      <w:r w:rsidRPr="008F60AF">
        <w:rPr>
          <w:color w:val="000000" w:themeColor="text1"/>
        </w:rPr>
        <w:t xml:space="preserve"> women’s societal role </w:t>
      </w:r>
      <w:r w:rsidR="00C874D8" w:rsidRPr="008F60AF">
        <w:rPr>
          <w:color w:val="000000" w:themeColor="text1"/>
        </w:rPr>
        <w:t>via</w:t>
      </w:r>
      <w:r w:rsidRPr="008F60AF">
        <w:rPr>
          <w:color w:val="000000" w:themeColor="text1"/>
        </w:rPr>
        <w:t xml:space="preserve"> the use of artificial intelligence in audiovisual material and literature. The cases selected include Mary Shelley’s </w:t>
      </w:r>
      <w:r w:rsidRPr="008F60AF">
        <w:rPr>
          <w:i/>
          <w:iCs/>
          <w:color w:val="000000" w:themeColor="text1"/>
        </w:rPr>
        <w:t>Frankenstein</w:t>
      </w:r>
      <w:r w:rsidRPr="008F60AF">
        <w:rPr>
          <w:color w:val="000000" w:themeColor="text1"/>
        </w:rPr>
        <w:t xml:space="preserve">, Ira Levin’s </w:t>
      </w:r>
      <w:r w:rsidRPr="008F60AF">
        <w:rPr>
          <w:i/>
          <w:iCs/>
          <w:color w:val="000000" w:themeColor="text1"/>
        </w:rPr>
        <w:t>The Stepford Wives</w:t>
      </w:r>
      <w:r w:rsidRPr="008F60AF">
        <w:rPr>
          <w:color w:val="000000" w:themeColor="text1"/>
        </w:rPr>
        <w:t xml:space="preserve">, Mamoru Oshii’s </w:t>
      </w:r>
      <w:r w:rsidRPr="008F60AF">
        <w:rPr>
          <w:i/>
          <w:iCs/>
          <w:color w:val="000000" w:themeColor="text1"/>
        </w:rPr>
        <w:t xml:space="preserve">Ghost in the Shell </w:t>
      </w:r>
      <w:r w:rsidRPr="008F60AF">
        <w:rPr>
          <w:color w:val="000000" w:themeColor="text1"/>
        </w:rPr>
        <w:t xml:space="preserve">and Janelle Monáe’s </w:t>
      </w:r>
      <w:r w:rsidRPr="008F60AF">
        <w:rPr>
          <w:i/>
          <w:iCs/>
          <w:color w:val="000000" w:themeColor="text1"/>
        </w:rPr>
        <w:t>Dirty Computer</w:t>
      </w:r>
      <w:r w:rsidRPr="008F60AF">
        <w:rPr>
          <w:color w:val="000000" w:themeColor="text1"/>
        </w:rPr>
        <w:t>.</w:t>
      </w:r>
      <w:r w:rsidR="00E8063E" w:rsidRPr="008F60AF">
        <w:rPr>
          <w:color w:val="000000" w:themeColor="text1"/>
        </w:rPr>
        <w:t xml:space="preserve"> </w:t>
      </w:r>
      <w:r w:rsidR="00A86612" w:rsidRPr="008F60AF">
        <w:rPr>
          <w:color w:val="000000" w:themeColor="text1"/>
        </w:rPr>
        <w:t xml:space="preserve">At the surface </w:t>
      </w:r>
      <w:r w:rsidR="007A28C3">
        <w:rPr>
          <w:color w:val="000000" w:themeColor="text1"/>
        </w:rPr>
        <w:t>these</w:t>
      </w:r>
      <w:r w:rsidR="00A86612" w:rsidRPr="008F60AF">
        <w:rPr>
          <w:color w:val="000000" w:themeColor="text1"/>
        </w:rPr>
        <w:t xml:space="preserve"> seem like four different cases constructed in four different periods of time, while in their core </w:t>
      </w:r>
      <w:r w:rsidR="007A28C3">
        <w:rPr>
          <w:color w:val="000000" w:themeColor="text1"/>
        </w:rPr>
        <w:t>these</w:t>
      </w:r>
      <w:r w:rsidR="00A86612" w:rsidRPr="008F60AF">
        <w:rPr>
          <w:color w:val="000000" w:themeColor="text1"/>
        </w:rPr>
        <w:t xml:space="preserve"> all carry a sense of oppression and silencing</w:t>
      </w:r>
      <w:r w:rsidR="0008033D">
        <w:rPr>
          <w:color w:val="000000" w:themeColor="text1"/>
        </w:rPr>
        <w:t xml:space="preserve"> which these stories brought to light via the use of arti</w:t>
      </w:r>
      <w:r w:rsidR="007A28C3">
        <w:rPr>
          <w:color w:val="000000" w:themeColor="text1"/>
        </w:rPr>
        <w:t>fi</w:t>
      </w:r>
      <w:r w:rsidR="0008033D">
        <w:rPr>
          <w:color w:val="000000" w:themeColor="text1"/>
        </w:rPr>
        <w:t>cial intelligence</w:t>
      </w:r>
      <w:r w:rsidR="00A86612" w:rsidRPr="008F60AF">
        <w:rPr>
          <w:color w:val="000000" w:themeColor="text1"/>
        </w:rPr>
        <w:t>. The</w:t>
      </w:r>
      <w:r w:rsidR="00A821BA" w:rsidRPr="008F60AF">
        <w:rPr>
          <w:color w:val="000000" w:themeColor="text1"/>
        </w:rPr>
        <w:t xml:space="preserve"> analysis will not only deal with the role women played </w:t>
      </w:r>
      <w:r w:rsidR="00C874D8" w:rsidRPr="008F60AF">
        <w:rPr>
          <w:color w:val="000000" w:themeColor="text1"/>
        </w:rPr>
        <w:t xml:space="preserve">during </w:t>
      </w:r>
      <w:r w:rsidR="00A821BA" w:rsidRPr="008F60AF">
        <w:rPr>
          <w:color w:val="000000" w:themeColor="text1"/>
        </w:rPr>
        <w:t xml:space="preserve"> </w:t>
      </w:r>
      <w:r w:rsidR="007A28C3">
        <w:rPr>
          <w:color w:val="000000" w:themeColor="text1"/>
        </w:rPr>
        <w:t xml:space="preserve">the </w:t>
      </w:r>
      <w:r w:rsidR="00A821BA" w:rsidRPr="008F60AF">
        <w:rPr>
          <w:color w:val="000000" w:themeColor="text1"/>
        </w:rPr>
        <w:t xml:space="preserve">time of </w:t>
      </w:r>
      <w:r w:rsidR="00C874D8" w:rsidRPr="008F60AF">
        <w:rPr>
          <w:color w:val="000000" w:themeColor="text1"/>
        </w:rPr>
        <w:t>production</w:t>
      </w:r>
      <w:r w:rsidR="00A821BA" w:rsidRPr="008F60AF">
        <w:rPr>
          <w:color w:val="000000" w:themeColor="text1"/>
        </w:rPr>
        <w:t>, but more importantly this thesis will zoom in on how the use of artificial intelligence reflects the way society looked at and treated its female members.</w:t>
      </w:r>
      <w:r w:rsidR="00C13C87" w:rsidRPr="008F60AF">
        <w:rPr>
          <w:color w:val="000000" w:themeColor="text1"/>
        </w:rPr>
        <w:br w:type="page"/>
      </w:r>
    </w:p>
    <w:sdt>
      <w:sdtPr>
        <w:rPr>
          <w:rFonts w:eastAsia="Times New Roman" w:cs="Times New Roman"/>
          <w:bCs w:val="0"/>
          <w:color w:val="auto"/>
          <w:sz w:val="22"/>
          <w:szCs w:val="20"/>
          <w:u w:val="none"/>
          <w:lang w:val="en-US" w:eastAsia="en-US"/>
        </w:rPr>
        <w:id w:val="-456880853"/>
        <w:docPartObj>
          <w:docPartGallery w:val="Table of Contents"/>
          <w:docPartUnique/>
        </w:docPartObj>
      </w:sdtPr>
      <w:sdtEndPr>
        <w:rPr>
          <w:b/>
          <w:noProof/>
        </w:rPr>
      </w:sdtEndPr>
      <w:sdtContent>
        <w:p w14:paraId="50831BBD" w14:textId="61B57033" w:rsidR="00516D89" w:rsidRPr="008F60AF" w:rsidRDefault="00516D89">
          <w:pPr>
            <w:pStyle w:val="TOCHeading"/>
            <w:rPr>
              <w:rStyle w:val="Heading1Char"/>
            </w:rPr>
          </w:pPr>
          <w:r w:rsidRPr="008F60AF">
            <w:rPr>
              <w:rStyle w:val="Heading1Char"/>
            </w:rPr>
            <w:t>Inhoudsopgave</w:t>
          </w:r>
        </w:p>
        <w:p w14:paraId="0A266C12" w14:textId="5AE7649C" w:rsidR="00466BB7" w:rsidRPr="008F60AF" w:rsidRDefault="00516D89">
          <w:pPr>
            <w:pStyle w:val="TOC1"/>
            <w:tabs>
              <w:tab w:val="right" w:pos="9062"/>
            </w:tabs>
            <w:rPr>
              <w:rFonts w:eastAsiaTheme="minorEastAsia" w:cstheme="minorBidi"/>
              <w:b w:val="0"/>
              <w:bCs w:val="0"/>
              <w:noProof/>
              <w:color w:val="000000" w:themeColor="text1"/>
              <w:sz w:val="24"/>
              <w:szCs w:val="24"/>
              <w:lang w:val="en-BE" w:eastAsia="en-GB"/>
            </w:rPr>
          </w:pPr>
          <w:r w:rsidRPr="008F60AF">
            <w:rPr>
              <w:b w:val="0"/>
              <w:bCs w:val="0"/>
              <w:color w:val="000000" w:themeColor="text1"/>
              <w:lang w:val="nl-NL"/>
            </w:rPr>
            <w:fldChar w:fldCharType="begin"/>
          </w:r>
          <w:r w:rsidRPr="008F60AF">
            <w:rPr>
              <w:color w:val="000000" w:themeColor="text1"/>
              <w:lang w:val="nl-NL"/>
            </w:rPr>
            <w:instrText>TOC \o "1-3" \h \z \u</w:instrText>
          </w:r>
          <w:r w:rsidRPr="008F60AF">
            <w:rPr>
              <w:b w:val="0"/>
              <w:bCs w:val="0"/>
              <w:color w:val="000000" w:themeColor="text1"/>
              <w:lang w:val="nl-NL"/>
            </w:rPr>
            <w:fldChar w:fldCharType="separate"/>
          </w:r>
          <w:hyperlink w:anchor="_Toc41145351" w:history="1">
            <w:r w:rsidR="00466BB7" w:rsidRPr="008F60AF">
              <w:rPr>
                <w:rStyle w:val="Hyperlink"/>
                <w:noProof/>
                <w:color w:val="000000" w:themeColor="text1"/>
              </w:rPr>
              <w:t>Abstract</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51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w:t>
            </w:r>
            <w:r w:rsidR="00466BB7" w:rsidRPr="008F60AF">
              <w:rPr>
                <w:noProof/>
                <w:webHidden/>
                <w:color w:val="000000" w:themeColor="text1"/>
              </w:rPr>
              <w:fldChar w:fldCharType="end"/>
            </w:r>
          </w:hyperlink>
        </w:p>
        <w:p w14:paraId="7F0C938D" w14:textId="0E82D64C" w:rsidR="00466BB7" w:rsidRPr="008F60AF" w:rsidRDefault="00DD3E94">
          <w:pPr>
            <w:pStyle w:val="TOC1"/>
            <w:tabs>
              <w:tab w:val="right" w:pos="9062"/>
            </w:tabs>
            <w:rPr>
              <w:rFonts w:eastAsiaTheme="minorEastAsia" w:cstheme="minorBidi"/>
              <w:b w:val="0"/>
              <w:bCs w:val="0"/>
              <w:noProof/>
              <w:color w:val="000000" w:themeColor="text1"/>
              <w:sz w:val="24"/>
              <w:szCs w:val="24"/>
              <w:lang w:val="en-BE" w:eastAsia="en-GB"/>
            </w:rPr>
          </w:pPr>
          <w:hyperlink w:anchor="_Toc41145352" w:history="1">
            <w:r w:rsidR="00466BB7" w:rsidRPr="008F60AF">
              <w:rPr>
                <w:rStyle w:val="Hyperlink"/>
                <w:noProof/>
                <w:color w:val="000000" w:themeColor="text1"/>
                <w:lang w:val="nl-NL"/>
              </w:rPr>
              <w:t>Inleiding</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52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5</w:t>
            </w:r>
            <w:r w:rsidR="00466BB7" w:rsidRPr="008F60AF">
              <w:rPr>
                <w:noProof/>
                <w:webHidden/>
                <w:color w:val="000000" w:themeColor="text1"/>
              </w:rPr>
              <w:fldChar w:fldCharType="end"/>
            </w:r>
          </w:hyperlink>
        </w:p>
        <w:p w14:paraId="20857E16" w14:textId="6E1979BE"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53" w:history="1">
            <w:r w:rsidR="00466BB7" w:rsidRPr="008F60AF">
              <w:rPr>
                <w:rStyle w:val="Hyperlink"/>
                <w:noProof/>
                <w:color w:val="000000" w:themeColor="text1"/>
                <w:lang w:val="nl-NL"/>
              </w:rPr>
              <w:t>Toelichting</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53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6</w:t>
            </w:r>
            <w:r w:rsidR="00466BB7" w:rsidRPr="008F60AF">
              <w:rPr>
                <w:noProof/>
                <w:webHidden/>
                <w:color w:val="000000" w:themeColor="text1"/>
              </w:rPr>
              <w:fldChar w:fldCharType="end"/>
            </w:r>
          </w:hyperlink>
        </w:p>
        <w:p w14:paraId="3C42E131" w14:textId="12D60F50" w:rsidR="00466BB7" w:rsidRPr="008F60AF" w:rsidRDefault="00DD3E94">
          <w:pPr>
            <w:pStyle w:val="TOC1"/>
            <w:tabs>
              <w:tab w:val="right" w:pos="9062"/>
            </w:tabs>
            <w:rPr>
              <w:rFonts w:eastAsiaTheme="minorEastAsia" w:cstheme="minorBidi"/>
              <w:b w:val="0"/>
              <w:bCs w:val="0"/>
              <w:noProof/>
              <w:color w:val="000000" w:themeColor="text1"/>
              <w:sz w:val="24"/>
              <w:szCs w:val="24"/>
              <w:lang w:val="en-BE" w:eastAsia="en-GB"/>
            </w:rPr>
          </w:pPr>
          <w:hyperlink w:anchor="_Toc41145354" w:history="1">
            <w:r w:rsidR="00466BB7" w:rsidRPr="008F60AF">
              <w:rPr>
                <w:rStyle w:val="Hyperlink"/>
                <w:noProof/>
                <w:color w:val="000000" w:themeColor="text1"/>
                <w:lang w:val="nl-NL"/>
              </w:rPr>
              <w:t>Theoretisch kader</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54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7</w:t>
            </w:r>
            <w:r w:rsidR="00466BB7" w:rsidRPr="008F60AF">
              <w:rPr>
                <w:noProof/>
                <w:webHidden/>
                <w:color w:val="000000" w:themeColor="text1"/>
              </w:rPr>
              <w:fldChar w:fldCharType="end"/>
            </w:r>
          </w:hyperlink>
        </w:p>
        <w:p w14:paraId="6CC5EE6A" w14:textId="30C2DD3E"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55" w:history="1">
            <w:r w:rsidR="00466BB7" w:rsidRPr="008F60AF">
              <w:rPr>
                <w:rStyle w:val="Hyperlink"/>
                <w:noProof/>
                <w:color w:val="000000" w:themeColor="text1"/>
                <w:lang w:val="nl-NL"/>
              </w:rPr>
              <w:t>Artificiële Intelligenti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55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7</w:t>
            </w:r>
            <w:r w:rsidR="00466BB7" w:rsidRPr="008F60AF">
              <w:rPr>
                <w:noProof/>
                <w:webHidden/>
                <w:color w:val="000000" w:themeColor="text1"/>
              </w:rPr>
              <w:fldChar w:fldCharType="end"/>
            </w:r>
          </w:hyperlink>
        </w:p>
        <w:p w14:paraId="00583BA4" w14:textId="7C37EDB0"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56" w:history="1">
            <w:r w:rsidR="00466BB7" w:rsidRPr="008F60AF">
              <w:rPr>
                <w:rStyle w:val="Hyperlink"/>
                <w:noProof/>
                <w:color w:val="000000" w:themeColor="text1"/>
                <w:lang w:val="nl-NL"/>
              </w:rPr>
              <w:t>De Oude Grieken</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56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7</w:t>
            </w:r>
            <w:r w:rsidR="00466BB7" w:rsidRPr="008F60AF">
              <w:rPr>
                <w:noProof/>
                <w:webHidden/>
                <w:color w:val="000000" w:themeColor="text1"/>
              </w:rPr>
              <w:fldChar w:fldCharType="end"/>
            </w:r>
          </w:hyperlink>
        </w:p>
        <w:p w14:paraId="53F4C20B" w14:textId="4D77DCA6"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57" w:history="1">
            <w:r w:rsidR="00466BB7" w:rsidRPr="008F60AF">
              <w:rPr>
                <w:rStyle w:val="Hyperlink"/>
                <w:noProof/>
                <w:color w:val="000000" w:themeColor="text1"/>
                <w:lang w:val="nl-NL"/>
              </w:rPr>
              <w:t>Tijd van verval</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57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8</w:t>
            </w:r>
            <w:r w:rsidR="00466BB7" w:rsidRPr="008F60AF">
              <w:rPr>
                <w:noProof/>
                <w:webHidden/>
                <w:color w:val="000000" w:themeColor="text1"/>
              </w:rPr>
              <w:fldChar w:fldCharType="end"/>
            </w:r>
          </w:hyperlink>
        </w:p>
        <w:p w14:paraId="6FC4F411" w14:textId="65C960A4"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58" w:history="1">
            <w:r w:rsidR="00466BB7" w:rsidRPr="008F60AF">
              <w:rPr>
                <w:rStyle w:val="Hyperlink"/>
                <w:noProof/>
                <w:color w:val="000000" w:themeColor="text1"/>
                <w:lang w:val="nl-NL"/>
              </w:rPr>
              <w:t>Heropleving</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58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8</w:t>
            </w:r>
            <w:r w:rsidR="00466BB7" w:rsidRPr="008F60AF">
              <w:rPr>
                <w:noProof/>
                <w:webHidden/>
                <w:color w:val="000000" w:themeColor="text1"/>
              </w:rPr>
              <w:fldChar w:fldCharType="end"/>
            </w:r>
          </w:hyperlink>
        </w:p>
        <w:p w14:paraId="71D410C1" w14:textId="41E938BE"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59" w:history="1">
            <w:r w:rsidR="00466BB7" w:rsidRPr="008F60AF">
              <w:rPr>
                <w:rStyle w:val="Hyperlink"/>
                <w:noProof/>
                <w:color w:val="000000" w:themeColor="text1"/>
                <w:lang w:val="nl-NL"/>
              </w:rPr>
              <w:t>Renaissanc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59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9</w:t>
            </w:r>
            <w:r w:rsidR="00466BB7" w:rsidRPr="008F60AF">
              <w:rPr>
                <w:noProof/>
                <w:webHidden/>
                <w:color w:val="000000" w:themeColor="text1"/>
              </w:rPr>
              <w:fldChar w:fldCharType="end"/>
            </w:r>
          </w:hyperlink>
        </w:p>
        <w:p w14:paraId="6F93C18F" w14:textId="70036221"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60" w:history="1">
            <w:r w:rsidR="00466BB7" w:rsidRPr="008F60AF">
              <w:rPr>
                <w:rStyle w:val="Hyperlink"/>
                <w:noProof/>
                <w:color w:val="000000" w:themeColor="text1"/>
                <w:lang w:val="nl-NL"/>
              </w:rPr>
              <w:t>Hoogmis voor automatons</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0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9</w:t>
            </w:r>
            <w:r w:rsidR="00466BB7" w:rsidRPr="008F60AF">
              <w:rPr>
                <w:noProof/>
                <w:webHidden/>
                <w:color w:val="000000" w:themeColor="text1"/>
              </w:rPr>
              <w:fldChar w:fldCharType="end"/>
            </w:r>
          </w:hyperlink>
        </w:p>
        <w:p w14:paraId="1275781F" w14:textId="0BE86B20"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61" w:history="1">
            <w:r w:rsidR="00466BB7" w:rsidRPr="008F60AF">
              <w:rPr>
                <w:rStyle w:val="Hyperlink"/>
                <w:noProof/>
                <w:color w:val="000000" w:themeColor="text1"/>
                <w:lang w:val="nl-NL"/>
              </w:rPr>
              <w:t>Industrialisati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1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9</w:t>
            </w:r>
            <w:r w:rsidR="00466BB7" w:rsidRPr="008F60AF">
              <w:rPr>
                <w:noProof/>
                <w:webHidden/>
                <w:color w:val="000000" w:themeColor="text1"/>
              </w:rPr>
              <w:fldChar w:fldCharType="end"/>
            </w:r>
          </w:hyperlink>
        </w:p>
        <w:p w14:paraId="3F8E09C4" w14:textId="4D6A9514"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62" w:history="1">
            <w:r w:rsidR="00466BB7" w:rsidRPr="008F60AF">
              <w:rPr>
                <w:rStyle w:val="Hyperlink"/>
                <w:noProof/>
                <w:color w:val="000000" w:themeColor="text1"/>
                <w:lang w:val="nl-NL"/>
              </w:rPr>
              <w:t>Gender representati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2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0</w:t>
            </w:r>
            <w:r w:rsidR="00466BB7" w:rsidRPr="008F60AF">
              <w:rPr>
                <w:noProof/>
                <w:webHidden/>
                <w:color w:val="000000" w:themeColor="text1"/>
              </w:rPr>
              <w:fldChar w:fldCharType="end"/>
            </w:r>
          </w:hyperlink>
        </w:p>
        <w:p w14:paraId="47196923" w14:textId="5032FA56" w:rsidR="00466BB7" w:rsidRPr="008F60AF" w:rsidRDefault="00DD3E94">
          <w:pPr>
            <w:pStyle w:val="TOC1"/>
            <w:tabs>
              <w:tab w:val="right" w:pos="9062"/>
            </w:tabs>
            <w:rPr>
              <w:rFonts w:eastAsiaTheme="minorEastAsia" w:cstheme="minorBidi"/>
              <w:b w:val="0"/>
              <w:bCs w:val="0"/>
              <w:noProof/>
              <w:color w:val="000000" w:themeColor="text1"/>
              <w:sz w:val="24"/>
              <w:szCs w:val="24"/>
              <w:lang w:val="en-BE" w:eastAsia="en-GB"/>
            </w:rPr>
          </w:pPr>
          <w:hyperlink w:anchor="_Toc41145363" w:history="1">
            <w:r w:rsidR="00466BB7" w:rsidRPr="008F60AF">
              <w:rPr>
                <w:rStyle w:val="Hyperlink"/>
                <w:noProof/>
                <w:color w:val="000000" w:themeColor="text1"/>
                <w:lang w:val="nl-NL"/>
              </w:rPr>
              <w:t>Methodologi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3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3</w:t>
            </w:r>
            <w:r w:rsidR="00466BB7" w:rsidRPr="008F60AF">
              <w:rPr>
                <w:noProof/>
                <w:webHidden/>
                <w:color w:val="000000" w:themeColor="text1"/>
              </w:rPr>
              <w:fldChar w:fldCharType="end"/>
            </w:r>
          </w:hyperlink>
        </w:p>
        <w:p w14:paraId="34E341C0" w14:textId="7E88CAAC"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64" w:history="1">
            <w:r w:rsidR="00466BB7" w:rsidRPr="008F60AF">
              <w:rPr>
                <w:rStyle w:val="Hyperlink"/>
                <w:noProof/>
                <w:color w:val="000000" w:themeColor="text1"/>
                <w:lang w:val="nl-NL"/>
              </w:rPr>
              <w:t>Feministische golven</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4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3</w:t>
            </w:r>
            <w:r w:rsidR="00466BB7" w:rsidRPr="008F60AF">
              <w:rPr>
                <w:noProof/>
                <w:webHidden/>
                <w:color w:val="000000" w:themeColor="text1"/>
              </w:rPr>
              <w:fldChar w:fldCharType="end"/>
            </w:r>
          </w:hyperlink>
        </w:p>
        <w:p w14:paraId="0D5E3B05" w14:textId="10CC7B47"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65" w:history="1">
            <w:r w:rsidR="00466BB7" w:rsidRPr="008F60AF">
              <w:rPr>
                <w:rStyle w:val="Hyperlink"/>
                <w:noProof/>
                <w:color w:val="000000" w:themeColor="text1"/>
                <w:lang w:val="nl-NL"/>
              </w:rPr>
              <w:t>Eerste feministische golf</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5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3</w:t>
            </w:r>
            <w:r w:rsidR="00466BB7" w:rsidRPr="008F60AF">
              <w:rPr>
                <w:noProof/>
                <w:webHidden/>
                <w:color w:val="000000" w:themeColor="text1"/>
              </w:rPr>
              <w:fldChar w:fldCharType="end"/>
            </w:r>
          </w:hyperlink>
        </w:p>
        <w:p w14:paraId="730AE13E" w14:textId="39FA651F"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66" w:history="1">
            <w:r w:rsidR="00466BB7" w:rsidRPr="008F60AF">
              <w:rPr>
                <w:rStyle w:val="Hyperlink"/>
                <w:noProof/>
                <w:color w:val="000000" w:themeColor="text1"/>
                <w:lang w:val="nl-NL"/>
              </w:rPr>
              <w:t>Tweede feministische golf</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6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4</w:t>
            </w:r>
            <w:r w:rsidR="00466BB7" w:rsidRPr="008F60AF">
              <w:rPr>
                <w:noProof/>
                <w:webHidden/>
                <w:color w:val="000000" w:themeColor="text1"/>
              </w:rPr>
              <w:fldChar w:fldCharType="end"/>
            </w:r>
          </w:hyperlink>
        </w:p>
        <w:p w14:paraId="036FEABC" w14:textId="5949D3A0"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67" w:history="1">
            <w:r w:rsidR="00466BB7" w:rsidRPr="008F60AF">
              <w:rPr>
                <w:rStyle w:val="Hyperlink"/>
                <w:noProof/>
                <w:color w:val="000000" w:themeColor="text1"/>
                <w:lang w:val="nl-NL"/>
              </w:rPr>
              <w:t>Derde feministische golf</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7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5</w:t>
            </w:r>
            <w:r w:rsidR="00466BB7" w:rsidRPr="008F60AF">
              <w:rPr>
                <w:noProof/>
                <w:webHidden/>
                <w:color w:val="000000" w:themeColor="text1"/>
              </w:rPr>
              <w:fldChar w:fldCharType="end"/>
            </w:r>
          </w:hyperlink>
        </w:p>
        <w:p w14:paraId="778CCE4A" w14:textId="55D081A4"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68" w:history="1">
            <w:r w:rsidR="00466BB7" w:rsidRPr="008F60AF">
              <w:rPr>
                <w:rStyle w:val="Hyperlink"/>
                <w:noProof/>
                <w:color w:val="000000" w:themeColor="text1"/>
                <w:lang w:val="nl-NL"/>
              </w:rPr>
              <w:t>Vierde feministische golf</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8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5</w:t>
            </w:r>
            <w:r w:rsidR="00466BB7" w:rsidRPr="008F60AF">
              <w:rPr>
                <w:noProof/>
                <w:webHidden/>
                <w:color w:val="000000" w:themeColor="text1"/>
              </w:rPr>
              <w:fldChar w:fldCharType="end"/>
            </w:r>
          </w:hyperlink>
        </w:p>
        <w:p w14:paraId="6FD2DC39" w14:textId="668D7C28" w:rsidR="00466BB7" w:rsidRPr="008F60AF" w:rsidRDefault="00DD3E94">
          <w:pPr>
            <w:pStyle w:val="TOC1"/>
            <w:tabs>
              <w:tab w:val="right" w:pos="9062"/>
            </w:tabs>
            <w:rPr>
              <w:rFonts w:eastAsiaTheme="minorEastAsia" w:cstheme="minorBidi"/>
              <w:b w:val="0"/>
              <w:bCs w:val="0"/>
              <w:noProof/>
              <w:color w:val="000000" w:themeColor="text1"/>
              <w:sz w:val="24"/>
              <w:szCs w:val="24"/>
              <w:lang w:val="en-BE" w:eastAsia="en-GB"/>
            </w:rPr>
          </w:pPr>
          <w:hyperlink w:anchor="_Toc41145369" w:history="1">
            <w:r w:rsidR="00466BB7" w:rsidRPr="008F60AF">
              <w:rPr>
                <w:rStyle w:val="Hyperlink"/>
                <w:noProof/>
                <w:color w:val="000000" w:themeColor="text1"/>
                <w:lang w:val="nl-NL"/>
              </w:rPr>
              <w:t>Casussen</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69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7</w:t>
            </w:r>
            <w:r w:rsidR="00466BB7" w:rsidRPr="008F60AF">
              <w:rPr>
                <w:noProof/>
                <w:webHidden/>
                <w:color w:val="000000" w:themeColor="text1"/>
              </w:rPr>
              <w:fldChar w:fldCharType="end"/>
            </w:r>
          </w:hyperlink>
        </w:p>
        <w:p w14:paraId="075773EA" w14:textId="06F4D658"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70" w:history="1">
            <w:r w:rsidR="00466BB7" w:rsidRPr="008F60AF">
              <w:rPr>
                <w:rStyle w:val="Hyperlink"/>
                <w:noProof/>
                <w:color w:val="000000" w:themeColor="text1"/>
                <w:lang w:val="nl-NL"/>
              </w:rPr>
              <w:t>Frankenstein</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0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7</w:t>
            </w:r>
            <w:r w:rsidR="00466BB7" w:rsidRPr="008F60AF">
              <w:rPr>
                <w:noProof/>
                <w:webHidden/>
                <w:color w:val="000000" w:themeColor="text1"/>
              </w:rPr>
              <w:fldChar w:fldCharType="end"/>
            </w:r>
          </w:hyperlink>
        </w:p>
        <w:p w14:paraId="41069F91" w14:textId="77D89EAD"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71" w:history="1">
            <w:r w:rsidR="00466BB7" w:rsidRPr="008F60AF">
              <w:rPr>
                <w:rStyle w:val="Hyperlink"/>
                <w:noProof/>
                <w:color w:val="000000" w:themeColor="text1"/>
                <w:lang w:val="nl-NL"/>
              </w:rPr>
              <w:t>Moederfiguur en de maan</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1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7</w:t>
            </w:r>
            <w:r w:rsidR="00466BB7" w:rsidRPr="008F60AF">
              <w:rPr>
                <w:noProof/>
                <w:webHidden/>
                <w:color w:val="000000" w:themeColor="text1"/>
              </w:rPr>
              <w:fldChar w:fldCharType="end"/>
            </w:r>
          </w:hyperlink>
        </w:p>
        <w:p w14:paraId="3624430F" w14:textId="5DA34F94"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72" w:history="1">
            <w:r w:rsidR="00466BB7" w:rsidRPr="008F60AF">
              <w:rPr>
                <w:rStyle w:val="Hyperlink"/>
                <w:noProof/>
                <w:color w:val="000000" w:themeColor="text1"/>
                <w:lang w:val="nl-NL"/>
              </w:rPr>
              <w:t>Het portret van de moeder</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2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8</w:t>
            </w:r>
            <w:r w:rsidR="00466BB7" w:rsidRPr="008F60AF">
              <w:rPr>
                <w:noProof/>
                <w:webHidden/>
                <w:color w:val="000000" w:themeColor="text1"/>
              </w:rPr>
              <w:fldChar w:fldCharType="end"/>
            </w:r>
          </w:hyperlink>
        </w:p>
        <w:p w14:paraId="282D77EF" w14:textId="26B9460B"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73" w:history="1">
            <w:r w:rsidR="00466BB7" w:rsidRPr="008F60AF">
              <w:rPr>
                <w:rStyle w:val="Hyperlink"/>
                <w:noProof/>
                <w:color w:val="000000" w:themeColor="text1"/>
                <w:lang w:val="nl-NL"/>
              </w:rPr>
              <w:t>Feminisme en Frankenstein</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3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18</w:t>
            </w:r>
            <w:r w:rsidR="00466BB7" w:rsidRPr="008F60AF">
              <w:rPr>
                <w:noProof/>
                <w:webHidden/>
                <w:color w:val="000000" w:themeColor="text1"/>
              </w:rPr>
              <w:fldChar w:fldCharType="end"/>
            </w:r>
          </w:hyperlink>
        </w:p>
        <w:p w14:paraId="735ECB5C" w14:textId="1D563972"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74" w:history="1">
            <w:r w:rsidR="00466BB7" w:rsidRPr="008F60AF">
              <w:rPr>
                <w:rStyle w:val="Hyperlink"/>
                <w:noProof/>
                <w:color w:val="000000" w:themeColor="text1"/>
                <w:lang w:val="nl-NL"/>
              </w:rPr>
              <w:t>The Stepford Wives</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4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1</w:t>
            </w:r>
            <w:r w:rsidR="00466BB7" w:rsidRPr="008F60AF">
              <w:rPr>
                <w:noProof/>
                <w:webHidden/>
                <w:color w:val="000000" w:themeColor="text1"/>
              </w:rPr>
              <w:fldChar w:fldCharType="end"/>
            </w:r>
          </w:hyperlink>
        </w:p>
        <w:p w14:paraId="16AC89D3" w14:textId="28F03B88"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75" w:history="1">
            <w:r w:rsidR="00466BB7" w:rsidRPr="008F60AF">
              <w:rPr>
                <w:rStyle w:val="Hyperlink"/>
                <w:noProof/>
                <w:color w:val="000000" w:themeColor="text1"/>
                <w:lang w:val="nl-NL"/>
              </w:rPr>
              <w:t>“En de man schiep de vrouw”</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5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1</w:t>
            </w:r>
            <w:r w:rsidR="00466BB7" w:rsidRPr="008F60AF">
              <w:rPr>
                <w:noProof/>
                <w:webHidden/>
                <w:color w:val="000000" w:themeColor="text1"/>
              </w:rPr>
              <w:fldChar w:fldCharType="end"/>
            </w:r>
          </w:hyperlink>
        </w:p>
        <w:p w14:paraId="743031CD" w14:textId="4ACB29C2"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76" w:history="1">
            <w:r w:rsidR="00466BB7" w:rsidRPr="008F60AF">
              <w:rPr>
                <w:rStyle w:val="Hyperlink"/>
                <w:noProof/>
                <w:color w:val="000000" w:themeColor="text1"/>
                <w:lang w:val="nl-NL"/>
              </w:rPr>
              <w:t>De losbandige vrouw</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6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2</w:t>
            </w:r>
            <w:r w:rsidR="00466BB7" w:rsidRPr="008F60AF">
              <w:rPr>
                <w:noProof/>
                <w:webHidden/>
                <w:color w:val="000000" w:themeColor="text1"/>
              </w:rPr>
              <w:fldChar w:fldCharType="end"/>
            </w:r>
          </w:hyperlink>
        </w:p>
        <w:p w14:paraId="77F3709E" w14:textId="5A983671"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77" w:history="1">
            <w:r w:rsidR="00466BB7" w:rsidRPr="008F60AF">
              <w:rPr>
                <w:rStyle w:val="Hyperlink"/>
                <w:noProof/>
                <w:color w:val="000000" w:themeColor="text1"/>
                <w:lang w:val="nl-NL"/>
              </w:rPr>
              <w:t>The Stepford Wives en de tweede golf</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7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2</w:t>
            </w:r>
            <w:r w:rsidR="00466BB7" w:rsidRPr="008F60AF">
              <w:rPr>
                <w:noProof/>
                <w:webHidden/>
                <w:color w:val="000000" w:themeColor="text1"/>
              </w:rPr>
              <w:fldChar w:fldCharType="end"/>
            </w:r>
          </w:hyperlink>
        </w:p>
        <w:p w14:paraId="51345402" w14:textId="15CCB995"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78" w:history="1">
            <w:r w:rsidR="00466BB7" w:rsidRPr="008F60AF">
              <w:rPr>
                <w:rStyle w:val="Hyperlink"/>
                <w:noProof/>
                <w:color w:val="000000" w:themeColor="text1"/>
                <w:lang w:val="nl-NL"/>
              </w:rPr>
              <w:t>Feministische kritiek</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8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3</w:t>
            </w:r>
            <w:r w:rsidR="00466BB7" w:rsidRPr="008F60AF">
              <w:rPr>
                <w:noProof/>
                <w:webHidden/>
                <w:color w:val="000000" w:themeColor="text1"/>
              </w:rPr>
              <w:fldChar w:fldCharType="end"/>
            </w:r>
          </w:hyperlink>
        </w:p>
        <w:p w14:paraId="5F87BF3F" w14:textId="1D482249"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79" w:history="1">
            <w:r w:rsidR="00466BB7" w:rsidRPr="008F60AF">
              <w:rPr>
                <w:rStyle w:val="Hyperlink"/>
                <w:noProof/>
                <w:color w:val="000000" w:themeColor="text1"/>
                <w:lang w:val="nl-NL"/>
              </w:rPr>
              <w:t>Ghost in the Shell</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79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5</w:t>
            </w:r>
            <w:r w:rsidR="00466BB7" w:rsidRPr="008F60AF">
              <w:rPr>
                <w:noProof/>
                <w:webHidden/>
                <w:color w:val="000000" w:themeColor="text1"/>
              </w:rPr>
              <w:fldChar w:fldCharType="end"/>
            </w:r>
          </w:hyperlink>
        </w:p>
        <w:p w14:paraId="75C0AAA7" w14:textId="0F33CB3D"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80" w:history="1">
            <w:r w:rsidR="00466BB7" w:rsidRPr="008F60AF">
              <w:rPr>
                <w:rStyle w:val="Hyperlink"/>
                <w:noProof/>
                <w:color w:val="000000" w:themeColor="text1"/>
                <w:lang w:val="nl-NL"/>
              </w:rPr>
              <w:t>Beknopte geschiedenis van anim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0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5</w:t>
            </w:r>
            <w:r w:rsidR="00466BB7" w:rsidRPr="008F60AF">
              <w:rPr>
                <w:noProof/>
                <w:webHidden/>
                <w:color w:val="000000" w:themeColor="text1"/>
              </w:rPr>
              <w:fldChar w:fldCharType="end"/>
            </w:r>
          </w:hyperlink>
        </w:p>
        <w:p w14:paraId="7B5FAF8B" w14:textId="346550EF"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81" w:history="1">
            <w:r w:rsidR="00466BB7" w:rsidRPr="008F60AF">
              <w:rPr>
                <w:rStyle w:val="Hyperlink"/>
                <w:noProof/>
                <w:color w:val="000000" w:themeColor="text1"/>
                <w:lang w:val="nl-NL"/>
              </w:rPr>
              <w:t>Breken met de norm</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1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5</w:t>
            </w:r>
            <w:r w:rsidR="00466BB7" w:rsidRPr="008F60AF">
              <w:rPr>
                <w:noProof/>
                <w:webHidden/>
                <w:color w:val="000000" w:themeColor="text1"/>
              </w:rPr>
              <w:fldChar w:fldCharType="end"/>
            </w:r>
          </w:hyperlink>
        </w:p>
        <w:p w14:paraId="20DE5079" w14:textId="5125F0DB"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82" w:history="1">
            <w:r w:rsidR="00466BB7" w:rsidRPr="008F60AF">
              <w:rPr>
                <w:rStyle w:val="Hyperlink"/>
                <w:noProof/>
                <w:color w:val="000000" w:themeColor="text1"/>
                <w:lang w:val="nl-NL"/>
              </w:rPr>
              <w:t>Belang van de ogen</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2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6</w:t>
            </w:r>
            <w:r w:rsidR="00466BB7" w:rsidRPr="008F60AF">
              <w:rPr>
                <w:noProof/>
                <w:webHidden/>
                <w:color w:val="000000" w:themeColor="text1"/>
              </w:rPr>
              <w:fldChar w:fldCharType="end"/>
            </w:r>
          </w:hyperlink>
        </w:p>
        <w:p w14:paraId="0BC1F7DE" w14:textId="555E3628"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83" w:history="1">
            <w:r w:rsidR="00466BB7" w:rsidRPr="008F60AF">
              <w:rPr>
                <w:rStyle w:val="Hyperlink"/>
                <w:noProof/>
                <w:color w:val="000000" w:themeColor="text1"/>
                <w:lang w:val="nl-NL"/>
              </w:rPr>
              <w:t>Feminism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3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6</w:t>
            </w:r>
            <w:r w:rsidR="00466BB7" w:rsidRPr="008F60AF">
              <w:rPr>
                <w:noProof/>
                <w:webHidden/>
                <w:color w:val="000000" w:themeColor="text1"/>
              </w:rPr>
              <w:fldChar w:fldCharType="end"/>
            </w:r>
          </w:hyperlink>
        </w:p>
        <w:p w14:paraId="2B4EC52F" w14:textId="45168E47"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84" w:history="1">
            <w:r w:rsidR="00466BB7" w:rsidRPr="008F60AF">
              <w:rPr>
                <w:rStyle w:val="Hyperlink"/>
                <w:noProof/>
                <w:color w:val="000000" w:themeColor="text1"/>
                <w:lang w:val="nl-NL"/>
              </w:rPr>
              <w:t>Feminism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4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7</w:t>
            </w:r>
            <w:r w:rsidR="00466BB7" w:rsidRPr="008F60AF">
              <w:rPr>
                <w:noProof/>
                <w:webHidden/>
                <w:color w:val="000000" w:themeColor="text1"/>
              </w:rPr>
              <w:fldChar w:fldCharType="end"/>
            </w:r>
          </w:hyperlink>
        </w:p>
        <w:p w14:paraId="07EF6522" w14:textId="7316BC8A"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85" w:history="1">
            <w:r w:rsidR="00466BB7" w:rsidRPr="008F60AF">
              <w:rPr>
                <w:rStyle w:val="Hyperlink"/>
                <w:noProof/>
                <w:color w:val="000000" w:themeColor="text1"/>
                <w:lang w:val="nl-NL"/>
              </w:rPr>
              <w:t>De derde golf</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5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8</w:t>
            </w:r>
            <w:r w:rsidR="00466BB7" w:rsidRPr="008F60AF">
              <w:rPr>
                <w:noProof/>
                <w:webHidden/>
                <w:color w:val="000000" w:themeColor="text1"/>
              </w:rPr>
              <w:fldChar w:fldCharType="end"/>
            </w:r>
          </w:hyperlink>
        </w:p>
        <w:p w14:paraId="060780A7" w14:textId="55DEEA5F" w:rsidR="00466BB7" w:rsidRPr="008F60AF" w:rsidRDefault="00DD3E94">
          <w:pPr>
            <w:pStyle w:val="TOC2"/>
            <w:tabs>
              <w:tab w:val="right" w:pos="9062"/>
            </w:tabs>
            <w:rPr>
              <w:rFonts w:eastAsiaTheme="minorEastAsia" w:cstheme="minorBidi"/>
              <w:i w:val="0"/>
              <w:iCs w:val="0"/>
              <w:noProof/>
              <w:color w:val="000000" w:themeColor="text1"/>
              <w:sz w:val="24"/>
              <w:szCs w:val="24"/>
              <w:lang w:val="en-BE" w:eastAsia="en-GB"/>
            </w:rPr>
          </w:pPr>
          <w:hyperlink w:anchor="_Toc41145386" w:history="1">
            <w:r w:rsidR="00466BB7" w:rsidRPr="008F60AF">
              <w:rPr>
                <w:rStyle w:val="Hyperlink"/>
                <w:noProof/>
                <w:color w:val="000000" w:themeColor="text1"/>
                <w:lang w:val="nl-NL"/>
              </w:rPr>
              <w:t>Dirty Computer</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6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9</w:t>
            </w:r>
            <w:r w:rsidR="00466BB7" w:rsidRPr="008F60AF">
              <w:rPr>
                <w:noProof/>
                <w:webHidden/>
                <w:color w:val="000000" w:themeColor="text1"/>
              </w:rPr>
              <w:fldChar w:fldCharType="end"/>
            </w:r>
          </w:hyperlink>
        </w:p>
        <w:p w14:paraId="68DF3C17" w14:textId="0AB1ED85"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87" w:history="1">
            <w:r w:rsidR="00466BB7" w:rsidRPr="008F60AF">
              <w:rPr>
                <w:rStyle w:val="Hyperlink"/>
                <w:noProof/>
                <w:color w:val="000000" w:themeColor="text1"/>
                <w:lang w:val="nl-NL"/>
              </w:rPr>
              <w:t>Dubbele minderheid</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7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29</w:t>
            </w:r>
            <w:r w:rsidR="00466BB7" w:rsidRPr="008F60AF">
              <w:rPr>
                <w:noProof/>
                <w:webHidden/>
                <w:color w:val="000000" w:themeColor="text1"/>
              </w:rPr>
              <w:fldChar w:fldCharType="end"/>
            </w:r>
          </w:hyperlink>
        </w:p>
        <w:p w14:paraId="57112BC0" w14:textId="0E8FA7CE"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88" w:history="1">
            <w:r w:rsidR="00466BB7" w:rsidRPr="008F60AF">
              <w:rPr>
                <w:rStyle w:val="Hyperlink"/>
                <w:noProof/>
                <w:color w:val="000000" w:themeColor="text1"/>
                <w:lang w:val="nl-NL"/>
              </w:rPr>
              <w:t>Het internet als belangrijke schakel</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8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30</w:t>
            </w:r>
            <w:r w:rsidR="00466BB7" w:rsidRPr="008F60AF">
              <w:rPr>
                <w:noProof/>
                <w:webHidden/>
                <w:color w:val="000000" w:themeColor="text1"/>
              </w:rPr>
              <w:fldChar w:fldCharType="end"/>
            </w:r>
          </w:hyperlink>
        </w:p>
        <w:p w14:paraId="48C84615" w14:textId="2AC4C657"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89" w:history="1">
            <w:r w:rsidR="00466BB7" w:rsidRPr="008F60AF">
              <w:rPr>
                <w:rStyle w:val="Hyperlink"/>
                <w:noProof/>
                <w:color w:val="000000" w:themeColor="text1"/>
                <w:lang w:val="nl-NL"/>
              </w:rPr>
              <w:t>Pynk en de feministische boodschap</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89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30</w:t>
            </w:r>
            <w:r w:rsidR="00466BB7" w:rsidRPr="008F60AF">
              <w:rPr>
                <w:noProof/>
                <w:webHidden/>
                <w:color w:val="000000" w:themeColor="text1"/>
              </w:rPr>
              <w:fldChar w:fldCharType="end"/>
            </w:r>
          </w:hyperlink>
        </w:p>
        <w:p w14:paraId="46356B98" w14:textId="534E39FC"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90" w:history="1">
            <w:r w:rsidR="00466BB7" w:rsidRPr="008F60AF">
              <w:rPr>
                <w:rStyle w:val="Hyperlink"/>
                <w:noProof/>
                <w:color w:val="000000" w:themeColor="text1"/>
                <w:lang w:val="nl-NL"/>
              </w:rPr>
              <w:t>De menselijke robot</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90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31</w:t>
            </w:r>
            <w:r w:rsidR="00466BB7" w:rsidRPr="008F60AF">
              <w:rPr>
                <w:noProof/>
                <w:webHidden/>
                <w:color w:val="000000" w:themeColor="text1"/>
              </w:rPr>
              <w:fldChar w:fldCharType="end"/>
            </w:r>
          </w:hyperlink>
        </w:p>
        <w:p w14:paraId="0A6D8981" w14:textId="4A549F5B"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91" w:history="1">
            <w:r w:rsidR="00466BB7" w:rsidRPr="008F60AF">
              <w:rPr>
                <w:rStyle w:val="Hyperlink"/>
                <w:noProof/>
                <w:color w:val="000000" w:themeColor="text1"/>
                <w:lang w:val="nl-NL"/>
              </w:rPr>
              <w:t>De vierde golf</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91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31</w:t>
            </w:r>
            <w:r w:rsidR="00466BB7" w:rsidRPr="008F60AF">
              <w:rPr>
                <w:noProof/>
                <w:webHidden/>
                <w:color w:val="000000" w:themeColor="text1"/>
              </w:rPr>
              <w:fldChar w:fldCharType="end"/>
            </w:r>
          </w:hyperlink>
        </w:p>
        <w:p w14:paraId="2740C0D4" w14:textId="28F4285D" w:rsidR="00466BB7" w:rsidRPr="008F60AF" w:rsidRDefault="00DD3E94">
          <w:pPr>
            <w:pStyle w:val="TOC1"/>
            <w:tabs>
              <w:tab w:val="right" w:pos="9062"/>
            </w:tabs>
            <w:rPr>
              <w:rFonts w:eastAsiaTheme="minorEastAsia" w:cstheme="minorBidi"/>
              <w:b w:val="0"/>
              <w:bCs w:val="0"/>
              <w:noProof/>
              <w:color w:val="000000" w:themeColor="text1"/>
              <w:sz w:val="24"/>
              <w:szCs w:val="24"/>
              <w:lang w:val="en-BE" w:eastAsia="en-GB"/>
            </w:rPr>
          </w:pPr>
          <w:hyperlink w:anchor="_Toc41145392" w:history="1">
            <w:r w:rsidR="00466BB7" w:rsidRPr="008F60AF">
              <w:rPr>
                <w:rStyle w:val="Hyperlink"/>
                <w:noProof/>
                <w:color w:val="000000" w:themeColor="text1"/>
                <w:lang w:val="nl-NL"/>
              </w:rPr>
              <w:t>Conclusi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92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33</w:t>
            </w:r>
            <w:r w:rsidR="00466BB7" w:rsidRPr="008F60AF">
              <w:rPr>
                <w:noProof/>
                <w:webHidden/>
                <w:color w:val="000000" w:themeColor="text1"/>
              </w:rPr>
              <w:fldChar w:fldCharType="end"/>
            </w:r>
          </w:hyperlink>
        </w:p>
        <w:p w14:paraId="7A3249DF" w14:textId="74C5CA7C" w:rsidR="00466BB7" w:rsidRPr="008F60AF" w:rsidRDefault="00DD3E94">
          <w:pPr>
            <w:pStyle w:val="TOC1"/>
            <w:tabs>
              <w:tab w:val="right" w:pos="9062"/>
            </w:tabs>
            <w:rPr>
              <w:rFonts w:eastAsiaTheme="minorEastAsia" w:cstheme="minorBidi"/>
              <w:b w:val="0"/>
              <w:bCs w:val="0"/>
              <w:noProof/>
              <w:color w:val="000000" w:themeColor="text1"/>
              <w:sz w:val="24"/>
              <w:szCs w:val="24"/>
              <w:lang w:val="en-BE" w:eastAsia="en-GB"/>
            </w:rPr>
          </w:pPr>
          <w:hyperlink w:anchor="_Toc41145393" w:history="1">
            <w:r w:rsidR="00466BB7" w:rsidRPr="008F60AF">
              <w:rPr>
                <w:rStyle w:val="Hyperlink"/>
                <w:noProof/>
                <w:color w:val="000000" w:themeColor="text1"/>
                <w:lang w:val="nl-NL"/>
              </w:rPr>
              <w:t>Bibliografie</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93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35</w:t>
            </w:r>
            <w:r w:rsidR="00466BB7" w:rsidRPr="008F60AF">
              <w:rPr>
                <w:noProof/>
                <w:webHidden/>
                <w:color w:val="000000" w:themeColor="text1"/>
              </w:rPr>
              <w:fldChar w:fldCharType="end"/>
            </w:r>
          </w:hyperlink>
        </w:p>
        <w:p w14:paraId="7648ED70" w14:textId="7A9CB449" w:rsidR="00466BB7" w:rsidRPr="008F60AF" w:rsidRDefault="00DD3E94">
          <w:pPr>
            <w:pStyle w:val="TOC1"/>
            <w:tabs>
              <w:tab w:val="right" w:pos="9062"/>
            </w:tabs>
            <w:rPr>
              <w:rFonts w:eastAsiaTheme="minorEastAsia" w:cstheme="minorBidi"/>
              <w:b w:val="0"/>
              <w:bCs w:val="0"/>
              <w:noProof/>
              <w:color w:val="000000" w:themeColor="text1"/>
              <w:sz w:val="24"/>
              <w:szCs w:val="24"/>
              <w:lang w:val="en-BE" w:eastAsia="en-GB"/>
            </w:rPr>
          </w:pPr>
          <w:hyperlink w:anchor="_Toc41145394" w:history="1">
            <w:r w:rsidR="00466BB7" w:rsidRPr="008F60AF">
              <w:rPr>
                <w:rStyle w:val="Hyperlink"/>
                <w:noProof/>
                <w:color w:val="000000" w:themeColor="text1"/>
                <w:lang w:val="nl-NL"/>
              </w:rPr>
              <w:t>Bijlagen</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94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39</w:t>
            </w:r>
            <w:r w:rsidR="00466BB7" w:rsidRPr="008F60AF">
              <w:rPr>
                <w:noProof/>
                <w:webHidden/>
                <w:color w:val="000000" w:themeColor="text1"/>
              </w:rPr>
              <w:fldChar w:fldCharType="end"/>
            </w:r>
          </w:hyperlink>
        </w:p>
        <w:p w14:paraId="66C9E496" w14:textId="5DF33173"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95" w:history="1">
            <w:r w:rsidR="00466BB7" w:rsidRPr="008F60AF">
              <w:rPr>
                <w:rStyle w:val="Hyperlink"/>
                <w:noProof/>
                <w:color w:val="000000" w:themeColor="text1"/>
              </w:rPr>
              <w:t>Bijlage 1 - Visualisatie Batou</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95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39</w:t>
            </w:r>
            <w:r w:rsidR="00466BB7" w:rsidRPr="008F60AF">
              <w:rPr>
                <w:noProof/>
                <w:webHidden/>
                <w:color w:val="000000" w:themeColor="text1"/>
              </w:rPr>
              <w:fldChar w:fldCharType="end"/>
            </w:r>
          </w:hyperlink>
        </w:p>
        <w:p w14:paraId="6A5334EB" w14:textId="2DBD6EC6"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96" w:history="1">
            <w:r w:rsidR="00466BB7" w:rsidRPr="008F60AF">
              <w:rPr>
                <w:rStyle w:val="Hyperlink"/>
                <w:noProof/>
                <w:color w:val="000000" w:themeColor="text1"/>
                <w:lang w:val="nl-NL"/>
              </w:rPr>
              <w:t>Bijlage 2 - De creatie van Major</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96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40</w:t>
            </w:r>
            <w:r w:rsidR="00466BB7" w:rsidRPr="008F60AF">
              <w:rPr>
                <w:noProof/>
                <w:webHidden/>
                <w:color w:val="000000" w:themeColor="text1"/>
              </w:rPr>
              <w:fldChar w:fldCharType="end"/>
            </w:r>
          </w:hyperlink>
        </w:p>
        <w:p w14:paraId="152200D4" w14:textId="21D14C19"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r:id="rId9" w:anchor="_Toc41145397" w:history="1">
            <w:r w:rsidR="00466BB7" w:rsidRPr="008F60AF">
              <w:rPr>
                <w:rStyle w:val="Hyperlink"/>
                <w:noProof/>
                <w:color w:val="000000" w:themeColor="text1"/>
              </w:rPr>
              <w:t>Bijlage 3 - Monoloog Major Motoko Kusanagi</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97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42</w:t>
            </w:r>
            <w:r w:rsidR="00466BB7" w:rsidRPr="008F60AF">
              <w:rPr>
                <w:noProof/>
                <w:webHidden/>
                <w:color w:val="000000" w:themeColor="text1"/>
              </w:rPr>
              <w:fldChar w:fldCharType="end"/>
            </w:r>
          </w:hyperlink>
        </w:p>
        <w:p w14:paraId="5486763E" w14:textId="2EEEAFAA" w:rsidR="00466BB7" w:rsidRPr="008F60AF" w:rsidRDefault="00DD3E94">
          <w:pPr>
            <w:pStyle w:val="TOC3"/>
            <w:tabs>
              <w:tab w:val="right" w:pos="9062"/>
            </w:tabs>
            <w:rPr>
              <w:rFonts w:eastAsiaTheme="minorEastAsia" w:cstheme="minorBidi"/>
              <w:noProof/>
              <w:color w:val="000000" w:themeColor="text1"/>
              <w:sz w:val="24"/>
              <w:szCs w:val="24"/>
              <w:lang w:val="en-BE" w:eastAsia="en-GB"/>
            </w:rPr>
          </w:pPr>
          <w:hyperlink w:anchor="_Toc41145398" w:history="1">
            <w:r w:rsidR="00466BB7" w:rsidRPr="008F60AF">
              <w:rPr>
                <w:rStyle w:val="Hyperlink"/>
                <w:noProof/>
                <w:color w:val="000000" w:themeColor="text1"/>
                <w:lang w:val="fr-FR"/>
              </w:rPr>
              <w:t>Bijlage 4 - The ArchAndroid (2010) vs Metropolis (1927)</w:t>
            </w:r>
            <w:r w:rsidR="00466BB7" w:rsidRPr="008F60AF">
              <w:rPr>
                <w:noProof/>
                <w:webHidden/>
                <w:color w:val="000000" w:themeColor="text1"/>
              </w:rPr>
              <w:tab/>
            </w:r>
            <w:r w:rsidR="00466BB7" w:rsidRPr="008F60AF">
              <w:rPr>
                <w:noProof/>
                <w:webHidden/>
                <w:color w:val="000000" w:themeColor="text1"/>
              </w:rPr>
              <w:fldChar w:fldCharType="begin"/>
            </w:r>
            <w:r w:rsidR="00466BB7" w:rsidRPr="008F60AF">
              <w:rPr>
                <w:noProof/>
                <w:webHidden/>
                <w:color w:val="000000" w:themeColor="text1"/>
              </w:rPr>
              <w:instrText xml:space="preserve"> PAGEREF _Toc41145398 \h </w:instrText>
            </w:r>
            <w:r w:rsidR="00466BB7" w:rsidRPr="008F60AF">
              <w:rPr>
                <w:noProof/>
                <w:webHidden/>
                <w:color w:val="000000" w:themeColor="text1"/>
              </w:rPr>
            </w:r>
            <w:r w:rsidR="00466BB7" w:rsidRPr="008F60AF">
              <w:rPr>
                <w:noProof/>
                <w:webHidden/>
                <w:color w:val="000000" w:themeColor="text1"/>
              </w:rPr>
              <w:fldChar w:fldCharType="separate"/>
            </w:r>
            <w:r w:rsidR="00466BB7" w:rsidRPr="008F60AF">
              <w:rPr>
                <w:noProof/>
                <w:webHidden/>
                <w:color w:val="000000" w:themeColor="text1"/>
              </w:rPr>
              <w:t>42</w:t>
            </w:r>
            <w:r w:rsidR="00466BB7" w:rsidRPr="008F60AF">
              <w:rPr>
                <w:noProof/>
                <w:webHidden/>
                <w:color w:val="000000" w:themeColor="text1"/>
              </w:rPr>
              <w:fldChar w:fldCharType="end"/>
            </w:r>
          </w:hyperlink>
        </w:p>
        <w:p w14:paraId="16BDF589" w14:textId="45730F53" w:rsidR="009040C2" w:rsidRPr="008F60AF" w:rsidRDefault="00516D89" w:rsidP="00C13C87">
          <w:pPr>
            <w:rPr>
              <w:color w:val="000000" w:themeColor="text1"/>
              <w:lang w:val="nl-NL"/>
            </w:rPr>
            <w:sectPr w:rsidR="009040C2" w:rsidRPr="008F60AF" w:rsidSect="001C0FBB">
              <w:footerReference w:type="even" r:id="rId10"/>
              <w:footerReference w:type="default" r:id="rId11"/>
              <w:pgSz w:w="11906" w:h="16838"/>
              <w:pgMar w:top="1417" w:right="1417" w:bottom="1417" w:left="1417" w:header="708" w:footer="708" w:gutter="0"/>
              <w:cols w:space="708"/>
              <w:titlePg/>
              <w:docGrid w:linePitch="360"/>
            </w:sectPr>
          </w:pPr>
          <w:r w:rsidRPr="008F60AF">
            <w:rPr>
              <w:b/>
              <w:bCs/>
              <w:noProof/>
              <w:color w:val="000000" w:themeColor="text1"/>
              <w:lang w:val="nl-NL"/>
            </w:rPr>
            <w:fldChar w:fldCharType="end"/>
          </w:r>
        </w:p>
      </w:sdtContent>
    </w:sdt>
    <w:p w14:paraId="4B8CCD50" w14:textId="7DE56C8C" w:rsidR="009F3C90" w:rsidRPr="008F60AF" w:rsidRDefault="00C24254" w:rsidP="00C24254">
      <w:pPr>
        <w:pStyle w:val="Heading1"/>
        <w:rPr>
          <w:lang w:val="nl-NL"/>
        </w:rPr>
      </w:pPr>
      <w:bookmarkStart w:id="1" w:name="_Toc41145352"/>
      <w:r w:rsidRPr="008F60AF">
        <w:rPr>
          <w:lang w:val="nl-NL"/>
        </w:rPr>
        <w:lastRenderedPageBreak/>
        <w:t>Inleiding</w:t>
      </w:r>
      <w:bookmarkEnd w:id="1"/>
    </w:p>
    <w:p w14:paraId="47DB99CF" w14:textId="0A7F4D90" w:rsidR="00E03D69" w:rsidRPr="008F60AF" w:rsidRDefault="0052776A" w:rsidP="0052776A">
      <w:pPr>
        <w:rPr>
          <w:color w:val="000000" w:themeColor="text1"/>
          <w:lang w:val="nl-NL"/>
        </w:rPr>
      </w:pPr>
      <w:r w:rsidRPr="008F60AF">
        <w:rPr>
          <w:color w:val="000000" w:themeColor="text1"/>
          <w:lang w:val="nl-NL"/>
        </w:rPr>
        <w:t xml:space="preserve">Het is geen hyperbool te stellen dat artificiële intelligentie (AI) een vaste waarde in de levens van vele mensen geworden is. Denk zo maar aan de Siri’s, Alexa’s, Google Home’s, enzovoort van deze wereld. Wat op het eerste gezicht lijkt op een trend van de laatste paar </w:t>
      </w:r>
      <w:r w:rsidR="0018796A" w:rsidRPr="008F60AF">
        <w:rPr>
          <w:color w:val="000000" w:themeColor="text1"/>
          <w:lang w:val="nl-NL"/>
        </w:rPr>
        <w:t>jaren</w:t>
      </w:r>
      <w:r w:rsidRPr="008F60AF">
        <w:rPr>
          <w:color w:val="000000" w:themeColor="text1"/>
          <w:lang w:val="nl-NL"/>
        </w:rPr>
        <w:t xml:space="preserve">, </w:t>
      </w:r>
      <w:r w:rsidR="000B697C" w:rsidRPr="008F60AF">
        <w:rPr>
          <w:color w:val="000000" w:themeColor="text1"/>
          <w:lang w:val="nl-NL"/>
        </w:rPr>
        <w:t xml:space="preserve">is </w:t>
      </w:r>
      <w:r w:rsidR="00200EDD" w:rsidRPr="008F60AF">
        <w:rPr>
          <w:color w:val="000000" w:themeColor="text1"/>
          <w:lang w:val="nl-NL"/>
        </w:rPr>
        <w:t xml:space="preserve">echter </w:t>
      </w:r>
      <w:r w:rsidR="000B697C" w:rsidRPr="008F60AF">
        <w:rPr>
          <w:color w:val="000000" w:themeColor="text1"/>
          <w:lang w:val="nl-NL"/>
        </w:rPr>
        <w:t xml:space="preserve">een concept dat </w:t>
      </w:r>
      <w:r w:rsidR="007E3231" w:rsidRPr="008F60AF">
        <w:rPr>
          <w:color w:val="000000" w:themeColor="text1"/>
          <w:lang w:val="nl-NL"/>
        </w:rPr>
        <w:t xml:space="preserve">een paar duizend jaar geleden </w:t>
      </w:r>
      <w:r w:rsidR="00E03D69" w:rsidRPr="008F60AF">
        <w:rPr>
          <w:color w:val="000000" w:themeColor="text1"/>
          <w:lang w:val="nl-NL"/>
        </w:rPr>
        <w:t xml:space="preserve">al springlevend was. </w:t>
      </w:r>
    </w:p>
    <w:p w14:paraId="307849CC" w14:textId="77777777" w:rsidR="00E03D69" w:rsidRPr="008F60AF" w:rsidRDefault="00E03D69" w:rsidP="0052776A">
      <w:pPr>
        <w:rPr>
          <w:color w:val="000000" w:themeColor="text1"/>
          <w:lang w:val="nl-NL"/>
        </w:rPr>
      </w:pPr>
    </w:p>
    <w:p w14:paraId="5339CCF9" w14:textId="7B5B03A6" w:rsidR="00E03D69" w:rsidRPr="008F60AF" w:rsidRDefault="00320333" w:rsidP="0052776A">
      <w:pPr>
        <w:rPr>
          <w:color w:val="000000" w:themeColor="text1"/>
          <w:lang w:val="nl-NL"/>
        </w:rPr>
      </w:pPr>
      <w:r w:rsidRPr="008F60AF">
        <w:rPr>
          <w:color w:val="000000" w:themeColor="text1"/>
          <w:lang w:val="nl-NL"/>
        </w:rPr>
        <w:t>Dit werk focust echter niet</w:t>
      </w:r>
      <w:r w:rsidR="00E03D69" w:rsidRPr="008F60AF">
        <w:rPr>
          <w:color w:val="000000" w:themeColor="text1"/>
          <w:lang w:val="nl-NL"/>
        </w:rPr>
        <w:t xml:space="preserve"> op de geschiedenis van AI noch op wat het concept in onze huidige maatschappij van betekenis heeft. De focus zal liggen op de rol en betekenis die het heeft in de audiovisuele media. Nog specifieker zal er een feministische lezing gedaan worden van AI. Daarmee wordt bedoeld op welke manier vrouwelijke AI’s in beeld gebracht worden en hoe deze representatie kan worden gekaderd in het ruimere maatschappelijke kader waarin het audiovisueel werk tot stand kwam. Deze thesis zal de stroom van de vier feministische golven volgen om telkens aan de hand van deze vier tijdsperioden een voorbeeld aan te halen uit dit stuk geschiedenis om dat in de diepte te gaan behandelen.</w:t>
      </w:r>
    </w:p>
    <w:p w14:paraId="6DA7E42C" w14:textId="6974B246" w:rsidR="003B4326" w:rsidRPr="008F60AF" w:rsidRDefault="00D61CA7" w:rsidP="0052776A">
      <w:pPr>
        <w:rPr>
          <w:color w:val="000000" w:themeColor="text1"/>
          <w:lang w:val="nl-NL"/>
        </w:rPr>
      </w:pPr>
      <w:r w:rsidRPr="008F60AF">
        <w:rPr>
          <w:color w:val="000000" w:themeColor="text1"/>
          <w:lang w:val="nl-NL"/>
        </w:rPr>
        <w:tab/>
        <w:t>Voor deze thesis kunnen er bijge</w:t>
      </w:r>
      <w:r w:rsidR="00237BFD" w:rsidRPr="008F60AF">
        <w:rPr>
          <w:color w:val="000000" w:themeColor="text1"/>
          <w:lang w:val="nl-NL"/>
        </w:rPr>
        <w:t xml:space="preserve">volg twee onderzoeksvragen gesteld worden. </w:t>
      </w:r>
      <w:r w:rsidR="005D0AD1" w:rsidRPr="008F60AF">
        <w:rPr>
          <w:color w:val="000000" w:themeColor="text1"/>
          <w:lang w:val="nl-NL"/>
        </w:rPr>
        <w:t xml:space="preserve">Enerzijds kan de vraag gesteld worden </w:t>
      </w:r>
      <w:r w:rsidR="005D0AD1" w:rsidRPr="008F60AF">
        <w:rPr>
          <w:b/>
          <w:bCs/>
          <w:color w:val="000000" w:themeColor="text1"/>
          <w:lang w:val="nl-NL"/>
        </w:rPr>
        <w:t xml:space="preserve">hoe </w:t>
      </w:r>
      <w:r w:rsidR="00D11D04" w:rsidRPr="008F60AF">
        <w:rPr>
          <w:b/>
          <w:bCs/>
          <w:color w:val="000000" w:themeColor="text1"/>
          <w:lang w:val="nl-NL"/>
        </w:rPr>
        <w:t xml:space="preserve">gebeurt de representatie van de vrouwelijke AI in de behandelde cases? </w:t>
      </w:r>
      <w:r w:rsidR="00D11D04" w:rsidRPr="008F60AF">
        <w:rPr>
          <w:color w:val="000000" w:themeColor="text1"/>
          <w:lang w:val="nl-NL"/>
        </w:rPr>
        <w:t>Anderzijds</w:t>
      </w:r>
      <w:r w:rsidR="00D11D04" w:rsidRPr="008F60AF">
        <w:rPr>
          <w:b/>
          <w:bCs/>
          <w:color w:val="000000" w:themeColor="text1"/>
          <w:lang w:val="nl-NL"/>
        </w:rPr>
        <w:t xml:space="preserve">, op welke manier </w:t>
      </w:r>
      <w:r w:rsidR="003B05D3" w:rsidRPr="008F60AF">
        <w:rPr>
          <w:b/>
          <w:bCs/>
          <w:color w:val="000000" w:themeColor="text1"/>
          <w:lang w:val="nl-NL"/>
        </w:rPr>
        <w:t>internaliseren</w:t>
      </w:r>
      <w:r w:rsidR="00D11D04" w:rsidRPr="008F60AF">
        <w:rPr>
          <w:b/>
          <w:bCs/>
          <w:color w:val="000000" w:themeColor="text1"/>
          <w:lang w:val="nl-NL"/>
        </w:rPr>
        <w:t xml:space="preserve"> deze casussen en</w:t>
      </w:r>
      <w:r w:rsidR="00A6755B" w:rsidRPr="008F60AF">
        <w:rPr>
          <w:b/>
          <w:bCs/>
          <w:color w:val="000000" w:themeColor="text1"/>
          <w:lang w:val="nl-NL"/>
        </w:rPr>
        <w:t xml:space="preserve"> de aanwezigheid van robotica </w:t>
      </w:r>
      <w:r w:rsidR="003B05D3" w:rsidRPr="008F60AF">
        <w:rPr>
          <w:b/>
          <w:bCs/>
          <w:color w:val="000000" w:themeColor="text1"/>
          <w:lang w:val="nl-NL"/>
        </w:rPr>
        <w:t>het feministisch gedachtegoed</w:t>
      </w:r>
      <w:r w:rsidR="00A6755B" w:rsidRPr="008F60AF">
        <w:rPr>
          <w:b/>
          <w:bCs/>
          <w:color w:val="000000" w:themeColor="text1"/>
          <w:lang w:val="nl-NL"/>
        </w:rPr>
        <w:t xml:space="preserve"> </w:t>
      </w:r>
      <w:r w:rsidR="003B05D3" w:rsidRPr="008F60AF">
        <w:rPr>
          <w:b/>
          <w:bCs/>
          <w:color w:val="000000" w:themeColor="text1"/>
          <w:lang w:val="nl-NL"/>
        </w:rPr>
        <w:t>dat leefde in de tijd waarin</w:t>
      </w:r>
      <w:r w:rsidR="00A6755B" w:rsidRPr="008F60AF">
        <w:rPr>
          <w:b/>
          <w:bCs/>
          <w:color w:val="000000" w:themeColor="text1"/>
          <w:lang w:val="nl-NL"/>
        </w:rPr>
        <w:t xml:space="preserve"> de (audi</w:t>
      </w:r>
      <w:r w:rsidR="007B4A6F" w:rsidRPr="008F60AF">
        <w:rPr>
          <w:b/>
          <w:bCs/>
          <w:color w:val="000000" w:themeColor="text1"/>
          <w:lang w:val="nl-NL"/>
        </w:rPr>
        <w:t>o</w:t>
      </w:r>
      <w:r w:rsidR="00A6755B" w:rsidRPr="008F60AF">
        <w:rPr>
          <w:b/>
          <w:bCs/>
          <w:color w:val="000000" w:themeColor="text1"/>
          <w:lang w:val="nl-NL"/>
        </w:rPr>
        <w:t>visuele</w:t>
      </w:r>
      <w:r w:rsidR="007B4A6F" w:rsidRPr="008F60AF">
        <w:rPr>
          <w:b/>
          <w:bCs/>
          <w:color w:val="000000" w:themeColor="text1"/>
          <w:lang w:val="nl-NL"/>
        </w:rPr>
        <w:t>)</w:t>
      </w:r>
      <w:r w:rsidR="00A6755B" w:rsidRPr="008F60AF">
        <w:rPr>
          <w:b/>
          <w:bCs/>
          <w:color w:val="000000" w:themeColor="text1"/>
          <w:lang w:val="nl-NL"/>
        </w:rPr>
        <w:t xml:space="preserve"> producten tot stand </w:t>
      </w:r>
      <w:r w:rsidR="007B4A6F" w:rsidRPr="008F60AF">
        <w:rPr>
          <w:b/>
          <w:bCs/>
          <w:color w:val="000000" w:themeColor="text1"/>
          <w:lang w:val="nl-NL"/>
        </w:rPr>
        <w:t xml:space="preserve">kwamen? </w:t>
      </w:r>
      <w:r w:rsidR="007B4A6F" w:rsidRPr="008F60AF">
        <w:rPr>
          <w:color w:val="000000" w:themeColor="text1"/>
          <w:lang w:val="nl-NL"/>
        </w:rPr>
        <w:t>Kortom</w:t>
      </w:r>
      <w:r w:rsidR="005E3F58" w:rsidRPr="008F60AF">
        <w:rPr>
          <w:color w:val="000000" w:themeColor="text1"/>
          <w:lang w:val="nl-NL"/>
        </w:rPr>
        <w:t>,</w:t>
      </w:r>
      <w:r w:rsidR="007B4A6F" w:rsidRPr="008F60AF">
        <w:rPr>
          <w:color w:val="000000" w:themeColor="text1"/>
          <w:lang w:val="nl-NL"/>
        </w:rPr>
        <w:t xml:space="preserve"> de </w:t>
      </w:r>
      <w:r w:rsidR="00807EEB" w:rsidRPr="008F60AF">
        <w:rPr>
          <w:color w:val="000000" w:themeColor="text1"/>
          <w:lang w:val="nl-NL"/>
        </w:rPr>
        <w:t xml:space="preserve">focus </w:t>
      </w:r>
      <w:r w:rsidR="005E3F58" w:rsidRPr="008F60AF">
        <w:rPr>
          <w:color w:val="000000" w:themeColor="text1"/>
          <w:lang w:val="nl-NL"/>
        </w:rPr>
        <w:t>zal t</w:t>
      </w:r>
      <w:r w:rsidR="00807EEB" w:rsidRPr="008F60AF">
        <w:rPr>
          <w:color w:val="000000" w:themeColor="text1"/>
          <w:lang w:val="nl-NL"/>
        </w:rPr>
        <w:t>weeledig zijn</w:t>
      </w:r>
      <w:r w:rsidR="005E3F58" w:rsidRPr="008F60AF">
        <w:rPr>
          <w:color w:val="000000" w:themeColor="text1"/>
          <w:lang w:val="nl-NL"/>
        </w:rPr>
        <w:t xml:space="preserve">. Met aan de ene kant een focus op het </w:t>
      </w:r>
      <w:r w:rsidR="0055185F" w:rsidRPr="008F60AF">
        <w:rPr>
          <w:color w:val="000000" w:themeColor="text1"/>
          <w:lang w:val="nl-NL"/>
        </w:rPr>
        <w:t xml:space="preserve">visuele en het representatieve, aan de andere kant </w:t>
      </w:r>
      <w:r w:rsidR="00DE6094" w:rsidRPr="008F60AF">
        <w:rPr>
          <w:color w:val="000000" w:themeColor="text1"/>
          <w:lang w:val="nl-NL"/>
        </w:rPr>
        <w:t>op de verscheidene feministische stromingen en hoe z</w:t>
      </w:r>
      <w:r w:rsidR="008E2C54" w:rsidRPr="008F60AF">
        <w:rPr>
          <w:color w:val="000000" w:themeColor="text1"/>
          <w:lang w:val="nl-NL"/>
        </w:rPr>
        <w:t>e hun weerklank vonden in het gebruik van AI.</w:t>
      </w:r>
    </w:p>
    <w:p w14:paraId="25798F92" w14:textId="77777777" w:rsidR="00E03D69" w:rsidRPr="008F60AF" w:rsidRDefault="00E03D69" w:rsidP="0052776A">
      <w:pPr>
        <w:rPr>
          <w:color w:val="000000" w:themeColor="text1"/>
          <w:lang w:val="nl-NL"/>
        </w:rPr>
      </w:pPr>
    </w:p>
    <w:p w14:paraId="77BE15D6" w14:textId="05CD4A2A" w:rsidR="00A05FF5" w:rsidRPr="008F60AF" w:rsidRDefault="00E03D69" w:rsidP="0052776A">
      <w:pPr>
        <w:rPr>
          <w:color w:val="000000" w:themeColor="text1"/>
          <w:lang w:val="nl-NL"/>
        </w:rPr>
      </w:pPr>
      <w:r w:rsidRPr="008F60AF">
        <w:rPr>
          <w:color w:val="000000" w:themeColor="text1"/>
          <w:lang w:val="nl-NL"/>
        </w:rPr>
        <w:t xml:space="preserve">Alvorens </w:t>
      </w:r>
      <w:r w:rsidR="00200EDD" w:rsidRPr="008F60AF">
        <w:rPr>
          <w:color w:val="000000" w:themeColor="text1"/>
          <w:lang w:val="nl-NL"/>
        </w:rPr>
        <w:t xml:space="preserve">de verschillende cases in de diepte behandeld worden, zal een theoretisch kader geboden worden. In dit kader </w:t>
      </w:r>
      <w:r w:rsidR="00050A17" w:rsidRPr="008F60AF">
        <w:rPr>
          <w:color w:val="000000" w:themeColor="text1"/>
          <w:lang w:val="nl-NL"/>
        </w:rPr>
        <w:t xml:space="preserve">wordt een blik geworden op wat AI precies is en hoe het in de geschiedenis geplaatst kan worden. </w:t>
      </w:r>
      <w:r w:rsidR="006E6162" w:rsidRPr="008F60AF">
        <w:rPr>
          <w:color w:val="000000" w:themeColor="text1"/>
          <w:lang w:val="nl-NL"/>
        </w:rPr>
        <w:t xml:space="preserve">Daarna </w:t>
      </w:r>
      <w:r w:rsidR="00050A17" w:rsidRPr="008F60AF">
        <w:rPr>
          <w:color w:val="000000" w:themeColor="text1"/>
          <w:lang w:val="nl-NL"/>
        </w:rPr>
        <w:t xml:space="preserve">zal een overzicht geschetst worden van </w:t>
      </w:r>
      <w:r w:rsidR="00A05FF5" w:rsidRPr="008F60AF">
        <w:rPr>
          <w:color w:val="000000" w:themeColor="text1"/>
          <w:lang w:val="nl-NL"/>
        </w:rPr>
        <w:t>de verscheidene feminis</w:t>
      </w:r>
      <w:r w:rsidR="006E6162" w:rsidRPr="008F60AF">
        <w:rPr>
          <w:color w:val="000000" w:themeColor="text1"/>
          <w:lang w:val="nl-NL"/>
        </w:rPr>
        <w:t xml:space="preserve">tische golven en hun betekenis. Deze golven zullen fungeren als </w:t>
      </w:r>
      <w:r w:rsidR="00CB0A05" w:rsidRPr="008F60AF">
        <w:rPr>
          <w:color w:val="000000" w:themeColor="text1"/>
          <w:lang w:val="nl-NL"/>
        </w:rPr>
        <w:t>tool om de te behandelen cases te analyseren.</w:t>
      </w:r>
    </w:p>
    <w:p w14:paraId="30F81286" w14:textId="77777777" w:rsidR="00A05FF5" w:rsidRPr="008F60AF" w:rsidRDefault="00A05FF5" w:rsidP="0052776A">
      <w:pPr>
        <w:rPr>
          <w:color w:val="000000" w:themeColor="text1"/>
          <w:lang w:val="nl-NL"/>
        </w:rPr>
      </w:pPr>
    </w:p>
    <w:p w14:paraId="7AC8F4D7" w14:textId="50FFD631" w:rsidR="001B2451" w:rsidRPr="008F60AF" w:rsidRDefault="00A05FF5" w:rsidP="0052776A">
      <w:pPr>
        <w:rPr>
          <w:color w:val="000000" w:themeColor="text1"/>
          <w:lang w:val="nl-NL"/>
        </w:rPr>
      </w:pPr>
      <w:r w:rsidRPr="008F60AF">
        <w:rPr>
          <w:color w:val="000000" w:themeColor="text1"/>
          <w:lang w:val="nl-NL"/>
        </w:rPr>
        <w:t>Afsluitend zal getracht worden een conclusie te vormen. Alsook een antwoord te bieden op de vraag in hoeverre de feministische golven hun weerslag vinden in de audiovisuele producten van die tijd. Daarnaast zullen ook mogelijke vervolgonderzoeken aangehaald worden die verder kunnen bouwen op aspecten waar in dit onderzoek geen tijd of ruimte voor was.</w:t>
      </w:r>
    </w:p>
    <w:p w14:paraId="01C8E48F" w14:textId="64D0BF3A" w:rsidR="00CD47DD" w:rsidRPr="008F60AF" w:rsidRDefault="00CD47DD" w:rsidP="0052776A">
      <w:pPr>
        <w:rPr>
          <w:color w:val="000000" w:themeColor="text1"/>
          <w:lang w:val="nl-NL"/>
        </w:rPr>
      </w:pPr>
    </w:p>
    <w:p w14:paraId="248E452D" w14:textId="1D366D81" w:rsidR="00703E96" w:rsidRPr="008F60AF" w:rsidRDefault="00703E96" w:rsidP="00703E96">
      <w:pPr>
        <w:pStyle w:val="Heading2"/>
        <w:rPr>
          <w:lang w:val="nl-NL"/>
        </w:rPr>
      </w:pPr>
      <w:bookmarkStart w:id="2" w:name="_Toc41145353"/>
      <w:r w:rsidRPr="008F60AF">
        <w:rPr>
          <w:lang w:val="nl-NL"/>
        </w:rPr>
        <w:lastRenderedPageBreak/>
        <w:t>Toelichting</w:t>
      </w:r>
      <w:bookmarkEnd w:id="2"/>
      <w:r w:rsidRPr="008F60AF">
        <w:rPr>
          <w:lang w:val="nl-NL"/>
        </w:rPr>
        <w:t xml:space="preserve"> </w:t>
      </w:r>
    </w:p>
    <w:p w14:paraId="37451386" w14:textId="78EFDA15" w:rsidR="00CD47DD" w:rsidRPr="008F60AF" w:rsidRDefault="00CD47DD" w:rsidP="0052776A">
      <w:pPr>
        <w:rPr>
          <w:color w:val="000000" w:themeColor="text1"/>
          <w:lang w:val="nl-NL"/>
        </w:rPr>
      </w:pPr>
      <w:r w:rsidRPr="008F60AF">
        <w:rPr>
          <w:color w:val="000000" w:themeColor="text1"/>
          <w:lang w:val="nl-NL"/>
        </w:rPr>
        <w:t xml:space="preserve">Deze thesis werd geschreven gedurende een uitdagende periode op mondiaal vlak, wat zijn invloed heeft gehad op het uitgevoerde onderzoek. Al bij al was het nog doenbaar om </w:t>
      </w:r>
      <w:r w:rsidR="007E2AF1" w:rsidRPr="008F60AF">
        <w:rPr>
          <w:color w:val="000000" w:themeColor="text1"/>
          <w:lang w:val="nl-NL"/>
        </w:rPr>
        <w:t xml:space="preserve">het onderzoek uit te voeren, alhoewel er toch enkele te overkomen struikelblokken waren. </w:t>
      </w:r>
    </w:p>
    <w:p w14:paraId="60E38694" w14:textId="102C9852" w:rsidR="007E2AF1" w:rsidRPr="008F60AF" w:rsidRDefault="007E2AF1" w:rsidP="0052776A">
      <w:pPr>
        <w:rPr>
          <w:color w:val="000000" w:themeColor="text1"/>
          <w:lang w:val="nl-NL"/>
        </w:rPr>
      </w:pPr>
      <w:r w:rsidRPr="008F60AF">
        <w:rPr>
          <w:color w:val="000000" w:themeColor="text1"/>
          <w:lang w:val="nl-NL"/>
        </w:rPr>
        <w:tab/>
        <w:t xml:space="preserve">Eerst en vooral het feit dat thuisblijven de norm was en dat scholen en bibliotheken gesloten waren, zorgden voor een extra moeilijkheidsgraad. Dankzij de VPN-verbinding voorzien door de Universiteit Antwerpen, was het alsnog mogelijk aan voldoende literatuur te geraken. Andere werken waren dan weer moeilijker op te sporen. </w:t>
      </w:r>
    </w:p>
    <w:p w14:paraId="19DC3D49" w14:textId="7A8953C3" w:rsidR="007E2AF1" w:rsidRPr="008F60AF" w:rsidRDefault="007E2AF1" w:rsidP="0052776A">
      <w:pPr>
        <w:rPr>
          <w:color w:val="000000" w:themeColor="text1"/>
          <w:lang w:val="nl-NL"/>
        </w:rPr>
      </w:pPr>
      <w:r w:rsidRPr="008F60AF">
        <w:rPr>
          <w:color w:val="000000" w:themeColor="text1"/>
          <w:lang w:val="nl-NL"/>
        </w:rPr>
        <w:tab/>
        <w:t>Vervolgens waren fysieke contactmomenten tussen student en promotor onmogelijk. Dat was uiteindelijk een niet al te groot probleem. De feedbackmomenten werden naar de virtuele ruimte verplaatst, dus dat zorgde voor geen vertraging als het aankwam op opvolging door de promotor.</w:t>
      </w:r>
    </w:p>
    <w:p w14:paraId="015F53E8" w14:textId="085C8174" w:rsidR="007E2AF1" w:rsidRPr="008F60AF" w:rsidRDefault="007E2AF1" w:rsidP="0052776A">
      <w:pPr>
        <w:rPr>
          <w:color w:val="000000" w:themeColor="text1"/>
          <w:lang w:val="nl-NL"/>
        </w:rPr>
      </w:pPr>
      <w:r w:rsidRPr="008F60AF">
        <w:rPr>
          <w:color w:val="000000" w:themeColor="text1"/>
          <w:lang w:val="nl-NL"/>
        </w:rPr>
        <w:tab/>
        <w:t>Een derde aspect dat mogelijks makkelijk over het hoofd gezien kan worden is de ruimte waarin deze thesis tot stand kwam. Eerder werd al vermeld dat thuisblijven de norm was en dat bibliotheken gesloten waren. Hierdoor was het verplicht om het onderzoek uit te voeren in de private sfeer. Dat was niet altijd even bevorderlijk voor de concentratie.</w:t>
      </w:r>
    </w:p>
    <w:p w14:paraId="2E44903A" w14:textId="6D45F040" w:rsidR="006A7BE4" w:rsidRPr="008F60AF" w:rsidRDefault="006A7BE4" w:rsidP="0052776A">
      <w:pPr>
        <w:rPr>
          <w:color w:val="000000" w:themeColor="text1"/>
          <w:lang w:val="nl-NL"/>
        </w:rPr>
      </w:pPr>
      <w:r w:rsidRPr="008F60AF">
        <w:rPr>
          <w:color w:val="000000" w:themeColor="text1"/>
          <w:lang w:val="nl-NL"/>
        </w:rPr>
        <w:tab/>
        <w:t>Ondanks voornoemde aspecten die het schrijven van een thesis uitdagender maakte, was het alsnog mogelijk om het onderzoek volledig uit te voeren. Het zijn tijden die vragen voor inventieve manieren van werken, schrijven en onderzoeken. Het resultaat is er bijgevolg een waar ik als onderzoeker volledig achter sta.</w:t>
      </w:r>
    </w:p>
    <w:p w14:paraId="7C1F09E3" w14:textId="77777777" w:rsidR="001B2451" w:rsidRPr="008F60AF" w:rsidRDefault="001B2451">
      <w:pPr>
        <w:spacing w:after="200" w:line="276" w:lineRule="auto"/>
        <w:jc w:val="left"/>
        <w:rPr>
          <w:color w:val="000000" w:themeColor="text1"/>
          <w:lang w:val="nl-NL"/>
        </w:rPr>
      </w:pPr>
      <w:r w:rsidRPr="008F60AF">
        <w:rPr>
          <w:color w:val="000000" w:themeColor="text1"/>
          <w:lang w:val="nl-NL"/>
        </w:rPr>
        <w:br w:type="page"/>
      </w:r>
    </w:p>
    <w:p w14:paraId="7F462583" w14:textId="59985E17" w:rsidR="00C24254" w:rsidRPr="008F60AF" w:rsidRDefault="00BE0770" w:rsidP="00BE0770">
      <w:pPr>
        <w:pStyle w:val="Heading1"/>
        <w:rPr>
          <w:lang w:val="nl-NL"/>
        </w:rPr>
      </w:pPr>
      <w:bookmarkStart w:id="3" w:name="_Toc41145354"/>
      <w:r w:rsidRPr="008F60AF">
        <w:rPr>
          <w:lang w:val="nl-NL"/>
        </w:rPr>
        <w:lastRenderedPageBreak/>
        <w:t>Theoretisch kader</w:t>
      </w:r>
      <w:bookmarkEnd w:id="3"/>
    </w:p>
    <w:p w14:paraId="1EC8FBAD" w14:textId="3F5E5A00" w:rsidR="00571548" w:rsidRPr="008F60AF" w:rsidRDefault="00571548" w:rsidP="00571548">
      <w:pPr>
        <w:pStyle w:val="Heading2"/>
        <w:rPr>
          <w:lang w:val="nl-NL"/>
        </w:rPr>
      </w:pPr>
      <w:bookmarkStart w:id="4" w:name="_Toc41145355"/>
      <w:r w:rsidRPr="008F60AF">
        <w:rPr>
          <w:lang w:val="nl-NL"/>
        </w:rPr>
        <w:t>Artificiële Intelligentie</w:t>
      </w:r>
      <w:bookmarkEnd w:id="4"/>
    </w:p>
    <w:p w14:paraId="724275EB" w14:textId="2303155C" w:rsidR="00BE0770" w:rsidRPr="008F60AF" w:rsidRDefault="00492B37" w:rsidP="00BE0770">
      <w:pPr>
        <w:rPr>
          <w:color w:val="000000" w:themeColor="text1"/>
          <w:lang w:val="nl-NL"/>
        </w:rPr>
      </w:pPr>
      <w:r w:rsidRPr="008F60AF">
        <w:rPr>
          <w:color w:val="000000" w:themeColor="text1"/>
          <w:lang w:val="nl-NL"/>
        </w:rPr>
        <w:t xml:space="preserve">Voor </w:t>
      </w:r>
      <w:r w:rsidR="00967173" w:rsidRPr="008F60AF">
        <w:rPr>
          <w:color w:val="000000" w:themeColor="text1"/>
          <w:lang w:val="nl-NL"/>
        </w:rPr>
        <w:t xml:space="preserve">in de geschiedenis van AI gedoken wordt, moet eerst uitgelegd worden wat het precies inhoudt. </w:t>
      </w:r>
      <w:r w:rsidR="00163223" w:rsidRPr="008F60AF">
        <w:rPr>
          <w:color w:val="000000" w:themeColor="text1"/>
          <w:lang w:val="nl-NL"/>
        </w:rPr>
        <w:t>Er bestaat geen eenduidige betekenis voor het concept. Het behelst een breed veld met t</w:t>
      </w:r>
      <w:r w:rsidR="00365669" w:rsidRPr="008F60AF">
        <w:rPr>
          <w:color w:val="000000" w:themeColor="text1"/>
          <w:lang w:val="nl-NL"/>
        </w:rPr>
        <w:t xml:space="preserve">elkens een andere betekenis. Voor de computerwetenschappen verstaat men hieronder programma’s die intelligent gedrag vertonen. Voor ingenieurs daarentegen gaat het dan weer over het bouwen machines die handelingen uitvoeren die normaal door mensen worden uitgevoerd. Ten laatste </w:t>
      </w:r>
      <w:r w:rsidR="00411EAD" w:rsidRPr="008F60AF">
        <w:rPr>
          <w:color w:val="000000" w:themeColor="text1"/>
          <w:lang w:val="nl-NL"/>
        </w:rPr>
        <w:t xml:space="preserve">voor </w:t>
      </w:r>
      <w:r w:rsidR="00E4532F" w:rsidRPr="008F60AF">
        <w:rPr>
          <w:color w:val="000000" w:themeColor="text1"/>
          <w:lang w:val="nl-NL"/>
        </w:rPr>
        <w:t xml:space="preserve">de </w:t>
      </w:r>
      <w:r w:rsidR="00411EAD" w:rsidRPr="008F60AF">
        <w:rPr>
          <w:color w:val="000000" w:themeColor="text1"/>
          <w:lang w:val="nl-NL"/>
        </w:rPr>
        <w:t xml:space="preserve">cognitieve </w:t>
      </w:r>
      <w:r w:rsidR="00E4532F" w:rsidRPr="008F60AF">
        <w:rPr>
          <w:color w:val="000000" w:themeColor="text1"/>
          <w:lang w:val="nl-NL"/>
        </w:rPr>
        <w:t>wetenschappen ziet men artificiële intelligentie als een geconstrueerde menselijke intelligentie die gebruikt wordt voor een beter begrip van het menselijk gedrag.</w:t>
      </w:r>
    </w:p>
    <w:p w14:paraId="493C2277" w14:textId="3E7A513B" w:rsidR="00E4532F" w:rsidRPr="008F60AF" w:rsidRDefault="00E4532F" w:rsidP="00BE0770">
      <w:pPr>
        <w:rPr>
          <w:color w:val="000000" w:themeColor="text1"/>
          <w:lang w:val="nl-NL"/>
        </w:rPr>
      </w:pPr>
      <w:r w:rsidRPr="008F60AF">
        <w:rPr>
          <w:color w:val="000000" w:themeColor="text1"/>
          <w:lang w:val="nl-NL"/>
        </w:rPr>
        <w:tab/>
        <w:t xml:space="preserve">Er valt wel een belangrijke kanttekening te worden gemaakt. Telkens moet voorop geplaatst worden dat artificiële intelligentie geen menselijke intelligentie bevat, maar dat het louter intelligent gedrag vertoont. Die grens kan soms </w:t>
      </w:r>
      <w:r w:rsidR="00132101" w:rsidRPr="008F60AF">
        <w:rPr>
          <w:color w:val="000000" w:themeColor="text1"/>
          <w:lang w:val="nl-NL"/>
        </w:rPr>
        <w:t xml:space="preserve">vervagen omwille van </w:t>
      </w:r>
      <w:r w:rsidR="00785046" w:rsidRPr="008F60AF">
        <w:rPr>
          <w:color w:val="000000" w:themeColor="text1"/>
          <w:lang w:val="nl-NL"/>
        </w:rPr>
        <w:t>dat</w:t>
      </w:r>
      <w:r w:rsidR="00E66B20" w:rsidRPr="008F60AF">
        <w:rPr>
          <w:color w:val="000000" w:themeColor="text1"/>
          <w:lang w:val="nl-NL"/>
        </w:rPr>
        <w:t xml:space="preserve"> intelligente gedrag </w:t>
      </w:r>
      <w:r w:rsidR="00E66B20" w:rsidRPr="008F60AF">
        <w:rPr>
          <w:color w:val="000000" w:themeColor="text1"/>
          <w:lang w:val="nl-NL"/>
        </w:rPr>
        <w:fldChar w:fldCharType="begin"/>
      </w:r>
      <w:r w:rsidR="004C4868" w:rsidRPr="008F60AF">
        <w:rPr>
          <w:color w:val="000000" w:themeColor="text1"/>
          <w:lang w:val="nl-NL"/>
        </w:rPr>
        <w:instrText xml:space="preserve"> ADDIN EN.CITE &lt;EndNote&gt;&lt;Cite&gt;&lt;Author&gt;Whitson&lt;/Author&gt;&lt;Year&gt;2018&lt;/Year&gt;&lt;RecNum&gt;1316&lt;/RecNum&gt;&lt;DisplayText&gt;(Whitson, 2018)&lt;/DisplayText&gt;&lt;record&gt;&lt;rec-number&gt;1316&lt;/rec-number&gt;&lt;foreign-keys&gt;&lt;key app="EN" db-id="tvw0xfa5br0zx0ez0v15dsexazwaa9zrwavw" timestamp="1589448350"&gt;1316&lt;/key&gt;&lt;/foreign-keys&gt;&lt;ref-type name="Encyclopedia"&gt;53&lt;/ref-type&gt;&lt;contributors&gt;&lt;authors&gt;&lt;author&gt;Whitson, George M. I. I. I. B. S. M. S. PhD&lt;/author&gt;&lt;/authors&gt;&lt;/contributors&gt;&lt;titles&gt;&lt;title&gt;Artificial intelligence&lt;/title&gt;&lt;alt-title&gt;Salem Press Encyclopedia of Science&lt;/alt-title&gt;&lt;/titles&gt;&lt;keywords&gt;&lt;keyword&gt;Artificial intelligence&lt;/keyword&gt;&lt;/keywords&gt;&lt;dates&gt;&lt;year&gt;2018&lt;/year&gt;&lt;/dates&gt;&lt;publisher&gt;Salem Press&lt;/publisher&gt;&lt;urls&gt;&lt;related-urls&gt;&lt;url&gt;https://vpn.uantwerpen.be?url=https%3a%2f%2fsearch.ebscohost.com%2flogin.aspx%3fdirect%3dtrue%26AuthType%3dip%2curl%2cuid%26db%3ders%26AN%3d89250362%26lang%3dnl%26site%3deds-live&lt;/url&gt;&lt;/related-urls&gt;&lt;/urls&gt;&lt;remote-database-name&gt;Research Starters&lt;/remote-database-name&gt;&lt;remote-database-provider&gt;EBSCOhost&lt;/remote-database-provider&gt;&lt;/record&gt;&lt;/Cite&gt;&lt;/EndNote&gt;</w:instrText>
      </w:r>
      <w:r w:rsidR="00E66B20" w:rsidRPr="008F60AF">
        <w:rPr>
          <w:color w:val="000000" w:themeColor="text1"/>
          <w:lang w:val="nl-NL"/>
        </w:rPr>
        <w:fldChar w:fldCharType="separate"/>
      </w:r>
      <w:r w:rsidR="00E66B20" w:rsidRPr="008F60AF">
        <w:rPr>
          <w:noProof/>
          <w:color w:val="000000" w:themeColor="text1"/>
          <w:lang w:val="nl-NL"/>
        </w:rPr>
        <w:t>(Whitson, 2018)</w:t>
      </w:r>
      <w:r w:rsidR="00E66B20" w:rsidRPr="008F60AF">
        <w:rPr>
          <w:color w:val="000000" w:themeColor="text1"/>
          <w:lang w:val="nl-NL"/>
        </w:rPr>
        <w:fldChar w:fldCharType="end"/>
      </w:r>
      <w:r w:rsidR="00E66B20" w:rsidRPr="008F60AF">
        <w:rPr>
          <w:color w:val="000000" w:themeColor="text1"/>
          <w:lang w:val="nl-NL"/>
        </w:rPr>
        <w:t>.</w:t>
      </w:r>
    </w:p>
    <w:p w14:paraId="3603D8C2" w14:textId="77777777" w:rsidR="00507E1F" w:rsidRPr="008F60AF" w:rsidRDefault="00507E1F" w:rsidP="00BE0770">
      <w:pPr>
        <w:rPr>
          <w:color w:val="000000" w:themeColor="text1"/>
          <w:lang w:val="nl-NL"/>
        </w:rPr>
      </w:pPr>
    </w:p>
    <w:p w14:paraId="6EAD8062" w14:textId="4FE57654" w:rsidR="00FF20A4" w:rsidRPr="008F60AF" w:rsidRDefault="00FF20A4" w:rsidP="00FF20A4">
      <w:pPr>
        <w:pStyle w:val="Heading2"/>
        <w:rPr>
          <w:lang w:val="nl-NL"/>
        </w:rPr>
      </w:pPr>
      <w:bookmarkStart w:id="5" w:name="_Toc41145356"/>
      <w:r w:rsidRPr="008F60AF">
        <w:rPr>
          <w:lang w:val="nl-NL"/>
        </w:rPr>
        <w:t>De Oude Grieken</w:t>
      </w:r>
      <w:bookmarkEnd w:id="5"/>
    </w:p>
    <w:p w14:paraId="4201A33D" w14:textId="7568C476" w:rsidR="00EF444F" w:rsidRPr="008F60AF" w:rsidRDefault="00507E1F" w:rsidP="00A200EE">
      <w:pPr>
        <w:rPr>
          <w:color w:val="000000" w:themeColor="text1"/>
          <w:lang w:val="nl-NL"/>
        </w:rPr>
      </w:pPr>
      <w:r w:rsidRPr="008F60AF">
        <w:rPr>
          <w:color w:val="000000" w:themeColor="text1"/>
          <w:lang w:val="nl-NL"/>
        </w:rPr>
        <w:t xml:space="preserve">Zoals in de inleiding werd vermeld, lijkt AI een zeer recentelijk iets. Dat is echter niet waar. </w:t>
      </w:r>
      <w:r w:rsidR="00284C64" w:rsidRPr="008F60AF">
        <w:rPr>
          <w:color w:val="000000" w:themeColor="text1"/>
          <w:lang w:val="nl-NL"/>
        </w:rPr>
        <w:t xml:space="preserve">In hun tekst “The Automaton Chronicles” </w:t>
      </w:r>
      <w:r w:rsidR="007D2CCD" w:rsidRPr="008F60AF">
        <w:rPr>
          <w:color w:val="000000" w:themeColor="text1"/>
          <w:lang w:val="nl-NL"/>
        </w:rPr>
        <w:t>geven</w:t>
      </w:r>
      <w:r w:rsidR="00A200EE" w:rsidRPr="008F60AF">
        <w:rPr>
          <w:color w:val="000000" w:themeColor="text1"/>
          <w:lang w:val="nl-NL"/>
        </w:rPr>
        <w:t xml:space="preserve"> Stephen Cave en Kanta Dihal,</w:t>
      </w:r>
      <w:r w:rsidR="00284C64" w:rsidRPr="008F60AF">
        <w:rPr>
          <w:color w:val="000000" w:themeColor="text1"/>
          <w:lang w:val="nl-NL"/>
        </w:rPr>
        <w:t xml:space="preserve"> </w:t>
      </w:r>
      <w:r w:rsidR="00C47983" w:rsidRPr="008F60AF">
        <w:rPr>
          <w:color w:val="000000" w:themeColor="text1"/>
          <w:lang w:val="nl-NL"/>
        </w:rPr>
        <w:t xml:space="preserve">doctors aan </w:t>
      </w:r>
      <w:r w:rsidR="00A200EE" w:rsidRPr="008F60AF">
        <w:rPr>
          <w:color w:val="000000" w:themeColor="text1"/>
          <w:lang w:val="nl-NL"/>
        </w:rPr>
        <w:t>de Universiteit van Cambridge,</w:t>
      </w:r>
      <w:r w:rsidR="007D2CCD" w:rsidRPr="008F60AF">
        <w:rPr>
          <w:color w:val="000000" w:themeColor="text1"/>
          <w:lang w:val="nl-NL"/>
        </w:rPr>
        <w:t xml:space="preserve"> aan</w:t>
      </w:r>
      <w:r w:rsidR="00A200EE" w:rsidRPr="008F60AF">
        <w:rPr>
          <w:color w:val="000000" w:themeColor="text1"/>
          <w:lang w:val="nl-NL"/>
        </w:rPr>
        <w:t xml:space="preserve"> dat AI inderdaad </w:t>
      </w:r>
      <w:r w:rsidRPr="008F60AF">
        <w:rPr>
          <w:color w:val="000000" w:themeColor="text1"/>
          <w:lang w:val="nl-NL"/>
        </w:rPr>
        <w:t xml:space="preserve">een gegeven </w:t>
      </w:r>
      <w:r w:rsidR="00A200EE" w:rsidRPr="008F60AF">
        <w:rPr>
          <w:color w:val="000000" w:themeColor="text1"/>
          <w:lang w:val="nl-NL"/>
        </w:rPr>
        <w:t xml:space="preserve">is </w:t>
      </w:r>
      <w:r w:rsidRPr="008F60AF">
        <w:rPr>
          <w:color w:val="000000" w:themeColor="text1"/>
          <w:lang w:val="nl-NL"/>
        </w:rPr>
        <w:t>dat</w:t>
      </w:r>
      <w:r w:rsidR="00A200EE" w:rsidRPr="008F60AF">
        <w:rPr>
          <w:color w:val="000000" w:themeColor="text1"/>
          <w:lang w:val="nl-NL"/>
        </w:rPr>
        <w:t xml:space="preserve"> zelfs</w:t>
      </w:r>
      <w:r w:rsidRPr="008F60AF">
        <w:rPr>
          <w:color w:val="000000" w:themeColor="text1"/>
          <w:lang w:val="nl-NL"/>
        </w:rPr>
        <w:t xml:space="preserve"> teruggaat tot de achtste eeuw voor Christus</w:t>
      </w:r>
      <w:r w:rsidR="00865635" w:rsidRPr="008F60AF">
        <w:rPr>
          <w:color w:val="000000" w:themeColor="text1"/>
          <w:lang w:val="nl-NL"/>
        </w:rPr>
        <w:t xml:space="preserve">. </w:t>
      </w:r>
    </w:p>
    <w:p w14:paraId="4D2B753F" w14:textId="3DE63DC2" w:rsidR="00F70F72" w:rsidRPr="008F60AF" w:rsidRDefault="00865635" w:rsidP="00EF444F">
      <w:pPr>
        <w:ind w:firstLine="708"/>
        <w:rPr>
          <w:color w:val="000000" w:themeColor="text1"/>
          <w:lang w:val="nl-NL"/>
        </w:rPr>
      </w:pPr>
      <w:r w:rsidRPr="008F60AF">
        <w:rPr>
          <w:color w:val="000000" w:themeColor="text1"/>
          <w:lang w:val="nl-NL"/>
        </w:rPr>
        <w:t>In Homer</w:t>
      </w:r>
      <w:r w:rsidR="008E3F99" w:rsidRPr="008F60AF">
        <w:rPr>
          <w:color w:val="000000" w:themeColor="text1"/>
          <w:lang w:val="nl-NL"/>
        </w:rPr>
        <w:t>’</w:t>
      </w:r>
      <w:r w:rsidRPr="008F60AF">
        <w:rPr>
          <w:color w:val="000000" w:themeColor="text1"/>
          <w:lang w:val="nl-NL"/>
        </w:rPr>
        <w:t xml:space="preserve">s </w:t>
      </w:r>
      <w:r w:rsidRPr="008F60AF">
        <w:rPr>
          <w:i/>
          <w:color w:val="000000" w:themeColor="text1"/>
          <w:lang w:val="nl-NL"/>
        </w:rPr>
        <w:t>Ilias</w:t>
      </w:r>
      <w:r w:rsidR="008E3F99" w:rsidRPr="008F60AF">
        <w:rPr>
          <w:i/>
          <w:color w:val="000000" w:themeColor="text1"/>
          <w:lang w:val="nl-NL"/>
        </w:rPr>
        <w:t xml:space="preserve"> </w:t>
      </w:r>
      <w:r w:rsidR="008E3F99" w:rsidRPr="008F60AF">
        <w:rPr>
          <w:color w:val="000000" w:themeColor="text1"/>
          <w:lang w:val="nl-NL"/>
        </w:rPr>
        <w:t>(8 voor Christus)</w:t>
      </w:r>
      <w:r w:rsidRPr="008F60AF">
        <w:rPr>
          <w:i/>
          <w:color w:val="000000" w:themeColor="text1"/>
          <w:lang w:val="nl-NL"/>
        </w:rPr>
        <w:t xml:space="preserve"> </w:t>
      </w:r>
      <w:r w:rsidRPr="008F60AF">
        <w:rPr>
          <w:color w:val="000000" w:themeColor="text1"/>
          <w:lang w:val="nl-NL"/>
        </w:rPr>
        <w:t>creëert Hephaestus, de god van de smeedkunst, gouden diensters om hem te helpen smeden. Deze werden omschreven als zij met “begrip in hun hart, de mogelijkheid te kunnen praten, kracht en kennis van ambacht”</w:t>
      </w:r>
      <w:r w:rsidR="0003043C" w:rsidRPr="008F60AF">
        <w:rPr>
          <w:color w:val="000000" w:themeColor="text1"/>
          <w:lang w:val="nl-NL"/>
        </w:rPr>
        <w:t xml:space="preserve"> </w:t>
      </w:r>
      <w:r w:rsidR="0003043C" w:rsidRPr="008F60AF">
        <w:rPr>
          <w:color w:val="000000" w:themeColor="text1"/>
          <w:lang w:val="nl-NL"/>
        </w:rPr>
        <w:fldChar w:fldCharType="begin"/>
      </w:r>
      <w:r w:rsidR="004C4868" w:rsidRPr="008F60AF">
        <w:rPr>
          <w:color w:val="000000" w:themeColor="text1"/>
          <w:lang w:val="nl-NL"/>
        </w:rPr>
        <w:instrText xml:space="preserve"> ADDIN EN.CITE &lt;EndNote&gt;&lt;Cite&gt;&lt;Author&gt;Homer&lt;/Author&gt;&lt;Year&gt;1975&lt;/Year&gt;&lt;RecNum&gt;1318&lt;/RecNum&gt;&lt;DisplayText&gt;(Homer &amp;amp; Fitzgerald, 1975)&lt;/DisplayText&gt;&lt;record&gt;&lt;rec-number&gt;1318&lt;/rec-number&gt;&lt;foreign-keys&gt;&lt;key app="EN" db-id="tvw0xfa5br0zx0ez0v15dsexazwaa9zrwavw" timestamp="1589448350"&gt;1318&lt;/key&gt;&lt;/foreign-keys&gt;&lt;ref-type name="Book"&gt;6&lt;/ref-type&gt;&lt;contributors&gt;&lt;authors&gt;&lt;author&gt;Homer,&lt;/author&gt;&lt;author&gt;Fitzgerald, Robert&lt;/author&gt;&lt;/authors&gt;&lt;/contributors&gt;&lt;titles&gt;&lt;title&gt;The iliad&lt;/title&gt;&lt;/titles&gt;&lt;keywords&gt;&lt;keyword&gt;Classical Greek literature&lt;/keyword&gt;&lt;keyword&gt;Text edition&lt;/keyword&gt;&lt;/keywords&gt;&lt;dates&gt;&lt;year&gt;1975&lt;/year&gt;&lt;/dates&gt;&lt;isbn&gt;0-385-05941-8&lt;/isbn&gt;&lt;work-type&gt;Book&lt;/work-type&gt;&lt;urls&gt;&lt;related-urls&gt;&lt;url&gt;https://vpn.uantwerpen.be?url=https%3a%2f%2fsearch.ebscohost.com%2flogin.aspx%3fdirect%3dtrue%26AuthType%3dip%2curl%2cuid%26db%3dcat01187a%26AN%3dABC.c.lvd.48949%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03043C" w:rsidRPr="008F60AF">
        <w:rPr>
          <w:color w:val="000000" w:themeColor="text1"/>
          <w:lang w:val="nl-NL"/>
        </w:rPr>
        <w:fldChar w:fldCharType="separate"/>
      </w:r>
      <w:r w:rsidR="0003043C" w:rsidRPr="008F60AF">
        <w:rPr>
          <w:noProof/>
          <w:color w:val="000000" w:themeColor="text1"/>
          <w:lang w:val="nl-NL"/>
        </w:rPr>
        <w:t>(Homer &amp; Fitzgerald, 1975)</w:t>
      </w:r>
      <w:r w:rsidR="0003043C" w:rsidRPr="008F60AF">
        <w:rPr>
          <w:color w:val="000000" w:themeColor="text1"/>
          <w:lang w:val="nl-NL"/>
        </w:rPr>
        <w:fldChar w:fldCharType="end"/>
      </w:r>
      <w:r w:rsidRPr="008F60AF">
        <w:rPr>
          <w:color w:val="000000" w:themeColor="text1"/>
          <w:lang w:val="nl-NL"/>
        </w:rPr>
        <w:t xml:space="preserve">. Het was ook Hephaestus die volgens de vertelsels de eerste moordrobot Talos maakte. Dat was vijf jaar later terug te vinden in de </w:t>
      </w:r>
      <w:r w:rsidRPr="008F60AF">
        <w:rPr>
          <w:i/>
          <w:color w:val="000000" w:themeColor="text1"/>
          <w:lang w:val="nl-NL"/>
        </w:rPr>
        <w:t>Argonautica</w:t>
      </w:r>
      <w:r w:rsidR="00641208" w:rsidRPr="008F60AF">
        <w:rPr>
          <w:i/>
          <w:color w:val="000000" w:themeColor="text1"/>
          <w:lang w:val="nl-NL"/>
        </w:rPr>
        <w:t xml:space="preserve"> </w:t>
      </w:r>
      <w:r w:rsidR="00641208" w:rsidRPr="008F60AF">
        <w:rPr>
          <w:i/>
          <w:color w:val="000000" w:themeColor="text1"/>
          <w:lang w:val="nl-NL"/>
        </w:rPr>
        <w:fldChar w:fldCharType="begin"/>
      </w:r>
      <w:r w:rsidR="004C4868" w:rsidRPr="008F60AF">
        <w:rPr>
          <w:i/>
          <w:color w:val="000000" w:themeColor="text1"/>
          <w:lang w:val="nl-NL"/>
        </w:rPr>
        <w:instrText xml:space="preserve"> ADDIN EN.CITE &lt;EndNote&gt;&lt;Cite&gt;&lt;Author&gt;Apollonius of&lt;/Author&gt;&lt;Year&gt;1829&lt;/Year&gt;&lt;RecNum&gt;1319&lt;/RecNum&gt;&lt;DisplayText&gt;(Apollonius of, 1829)&lt;/DisplayText&gt;&lt;record&gt;&lt;rec-number&gt;1319&lt;/rec-number&gt;&lt;foreign-keys&gt;&lt;key app="EN" db-id="tvw0xfa5br0zx0ez0v15dsexazwaa9zrwavw" timestamp="1589448350"&gt;1319&lt;/key&gt;&lt;/foreign-keys&gt;&lt;ref-type name="Book"&gt;6&lt;/ref-type&gt;&lt;contributors&gt;&lt;authors&gt;&lt;author&gt;Apollonius of, Rhodes&lt;/author&gt;&lt;/authors&gt;&lt;/contributors&gt;&lt;titles&gt;&lt;title&gt;Argonautica&lt;/title&gt;&lt;/titles&gt;&lt;keywords&gt;&lt;keyword&gt;Classical Greek literature&lt;/keyword&gt;&lt;keyword&gt;Text edition&lt;/keyword&gt;&lt;/keywords&gt;&lt;dates&gt;&lt;year&gt;1829&lt;/year&gt;&lt;/dates&gt;&lt;publisher&gt;Tauchnitz&lt;/publisher&gt;&lt;work-type&gt;Book&lt;/work-type&gt;&lt;urls&gt;&lt;related-urls&gt;&lt;url&gt;https://vpn.uantwerpen.be?url=https%3a%2f%2fsearch.ebscohost.com%2flogin.aspx%3fdirect%3dtrue%26AuthType%3dip%2curl%2cuid%26db%3dcat01187a%26AN%3dABC.c.lvd.6543722%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641208" w:rsidRPr="008F60AF">
        <w:rPr>
          <w:i/>
          <w:color w:val="000000" w:themeColor="text1"/>
          <w:lang w:val="nl-NL"/>
        </w:rPr>
        <w:fldChar w:fldCharType="separate"/>
      </w:r>
      <w:r w:rsidR="00641208" w:rsidRPr="008F60AF">
        <w:rPr>
          <w:noProof/>
          <w:color w:val="000000" w:themeColor="text1"/>
          <w:lang w:val="nl-NL"/>
        </w:rPr>
        <w:t>(Apollonius of, 1829</w:t>
      </w:r>
      <w:r w:rsidR="00641208" w:rsidRPr="008F60AF">
        <w:rPr>
          <w:i/>
          <w:noProof/>
          <w:color w:val="000000" w:themeColor="text1"/>
          <w:lang w:val="nl-NL"/>
        </w:rPr>
        <w:t>)</w:t>
      </w:r>
      <w:r w:rsidR="00641208" w:rsidRPr="008F60AF">
        <w:rPr>
          <w:i/>
          <w:color w:val="000000" w:themeColor="text1"/>
          <w:lang w:val="nl-NL"/>
        </w:rPr>
        <w:fldChar w:fldCharType="end"/>
      </w:r>
      <w:r w:rsidRPr="008F60AF">
        <w:rPr>
          <w:color w:val="000000" w:themeColor="text1"/>
          <w:lang w:val="nl-NL"/>
        </w:rPr>
        <w:t>.</w:t>
      </w:r>
      <w:r w:rsidR="00B05BAE" w:rsidRPr="008F60AF">
        <w:rPr>
          <w:color w:val="000000" w:themeColor="text1"/>
          <w:lang w:val="nl-NL"/>
        </w:rPr>
        <w:t xml:space="preserve"> </w:t>
      </w:r>
    </w:p>
    <w:p w14:paraId="37C10660" w14:textId="4DCA8795" w:rsidR="00F70F72" w:rsidRPr="008F60AF" w:rsidRDefault="00B05BAE" w:rsidP="00F70F72">
      <w:pPr>
        <w:ind w:firstLine="708"/>
        <w:rPr>
          <w:color w:val="000000" w:themeColor="text1"/>
          <w:lang w:val="nl-NL"/>
        </w:rPr>
      </w:pPr>
      <w:r w:rsidRPr="008F60AF">
        <w:rPr>
          <w:color w:val="000000" w:themeColor="text1"/>
          <w:lang w:val="nl-NL"/>
        </w:rPr>
        <w:t xml:space="preserve">Alhoewel deze voorbeelden uit literatuur voortkwamen, hebben ze wel degelijk hun wortels in de realiteit. </w:t>
      </w:r>
      <w:r w:rsidR="00DB619F" w:rsidRPr="008F60AF">
        <w:rPr>
          <w:color w:val="000000" w:themeColor="text1"/>
          <w:lang w:val="nl-NL"/>
        </w:rPr>
        <w:t>De Griekse technologen</w:t>
      </w:r>
      <w:r w:rsidR="002C08D7" w:rsidRPr="008F60AF">
        <w:rPr>
          <w:color w:val="000000" w:themeColor="text1"/>
          <w:lang w:val="nl-NL"/>
        </w:rPr>
        <w:t xml:space="preserve"> waren extreem vaardig in de metaalbewerking en </w:t>
      </w:r>
      <w:r w:rsidR="00C56221" w:rsidRPr="008F60AF">
        <w:rPr>
          <w:color w:val="000000" w:themeColor="text1"/>
          <w:lang w:val="nl-NL"/>
        </w:rPr>
        <w:t>mechanica.</w:t>
      </w:r>
      <w:r w:rsidR="004A402C" w:rsidRPr="008F60AF">
        <w:rPr>
          <w:color w:val="000000" w:themeColor="text1"/>
          <w:lang w:val="nl-NL"/>
        </w:rPr>
        <w:t xml:space="preserve"> Zo omschreef Adrienne Mayor in haar boek </w:t>
      </w:r>
      <w:r w:rsidR="004A402C" w:rsidRPr="008F60AF">
        <w:rPr>
          <w:i/>
          <w:color w:val="000000" w:themeColor="text1"/>
          <w:lang w:val="nl-NL"/>
        </w:rPr>
        <w:t>Gods and Robots</w:t>
      </w:r>
      <w:r w:rsidR="004A402C" w:rsidRPr="008F60AF">
        <w:rPr>
          <w:color w:val="000000" w:themeColor="text1"/>
          <w:lang w:val="nl-NL"/>
        </w:rPr>
        <w:t xml:space="preserve"> de aanwezigheid van bronzen automata</w:t>
      </w:r>
      <w:r w:rsidR="009729EF" w:rsidRPr="008F60AF">
        <w:rPr>
          <w:rStyle w:val="FootnoteReference"/>
          <w:color w:val="000000" w:themeColor="text1"/>
          <w:lang w:val="nl-NL"/>
        </w:rPr>
        <w:footnoteReference w:id="1"/>
      </w:r>
      <w:r w:rsidR="004A402C" w:rsidRPr="008F60AF">
        <w:rPr>
          <w:color w:val="000000" w:themeColor="text1"/>
          <w:lang w:val="nl-NL"/>
        </w:rPr>
        <w:t xml:space="preserve"> op de Olympische Spelen</w:t>
      </w:r>
      <w:r w:rsidR="00C25156" w:rsidRPr="008F60AF">
        <w:rPr>
          <w:color w:val="000000" w:themeColor="text1"/>
          <w:lang w:val="nl-NL"/>
        </w:rPr>
        <w:t xml:space="preserve"> van 5 voor Christus</w:t>
      </w:r>
      <w:r w:rsidR="005344D7" w:rsidRPr="008F60AF">
        <w:rPr>
          <w:color w:val="000000" w:themeColor="text1"/>
          <w:lang w:val="nl-NL"/>
        </w:rPr>
        <w:t xml:space="preserve"> </w:t>
      </w:r>
      <w:r w:rsidR="005344D7" w:rsidRPr="008F60AF">
        <w:rPr>
          <w:color w:val="000000" w:themeColor="text1"/>
          <w:lang w:val="nl-NL"/>
        </w:rPr>
        <w:fldChar w:fldCharType="begin"/>
      </w:r>
      <w:r w:rsidR="004C4868" w:rsidRPr="008F60AF">
        <w:rPr>
          <w:color w:val="000000" w:themeColor="text1"/>
          <w:lang w:val="nl-NL"/>
        </w:rPr>
        <w:instrText xml:space="preserve"> ADDIN EN.CITE &lt;EndNote&gt;&lt;Cite&gt;&lt;Author&gt;Mayor&lt;/Author&gt;&lt;Year&gt;2018&lt;/Year&gt;&lt;RecNum&gt;1320&lt;/RecNum&gt;&lt;DisplayText&gt;(Mayor, 2018)&lt;/DisplayText&gt;&lt;record&gt;&lt;rec-number&gt;1320&lt;/rec-number&gt;&lt;foreign-keys&gt;&lt;key app="EN" db-id="tvw0xfa5br0zx0ez0v15dsexazwaa9zrwavw" timestamp="1589448350"&gt;1320&lt;/key&gt;&lt;/foreign-keys&gt;&lt;ref-type name="Book"&gt;6&lt;/ref-type&gt;&lt;contributors&gt;&lt;authors&gt;&lt;author&gt;Mayor, Adrienne&lt;/author&gt;&lt;/authors&gt;&lt;/contributors&gt;&lt;titles&gt;&lt;title&gt;Gods and Robots&amp;#xD;Myths, Machines, and Ancient Dreams of Technology&lt;/title&gt;&lt;/titles&gt;&lt;dates&gt;&lt;year&gt;2018&lt;/year&gt;&lt;/dates&gt;&lt;publisher&gt;Princeton University Press&lt;/publisher&gt;&lt;isbn&gt;9780691183510&lt;/isbn&gt;&lt;urls&gt;&lt;related-urls&gt;&lt;url&gt;www.jstor.org/stable/j.ctvc779xn&lt;/url&gt;&lt;/related-urls&gt;&lt;/urls&gt;&lt;electronic-resource-num&gt;10.2307/j.ctvc779xn&lt;/electronic-resource-num&gt;&lt;remote-database-name&gt;JSTOR&lt;/remote-database-name&gt;&lt;access-date&gt;2020/04/24/&lt;/access-date&gt;&lt;/record&gt;&lt;/Cite&gt;&lt;/EndNote&gt;</w:instrText>
      </w:r>
      <w:r w:rsidR="005344D7" w:rsidRPr="008F60AF">
        <w:rPr>
          <w:color w:val="000000" w:themeColor="text1"/>
          <w:lang w:val="nl-NL"/>
        </w:rPr>
        <w:fldChar w:fldCharType="separate"/>
      </w:r>
      <w:r w:rsidR="005344D7" w:rsidRPr="008F60AF">
        <w:rPr>
          <w:noProof/>
          <w:color w:val="000000" w:themeColor="text1"/>
          <w:lang w:val="nl-NL"/>
        </w:rPr>
        <w:t>(Mayor, 2018)</w:t>
      </w:r>
      <w:r w:rsidR="005344D7" w:rsidRPr="008F60AF">
        <w:rPr>
          <w:color w:val="000000" w:themeColor="text1"/>
          <w:lang w:val="nl-NL"/>
        </w:rPr>
        <w:fldChar w:fldCharType="end"/>
      </w:r>
      <w:r w:rsidR="00C25156" w:rsidRPr="008F60AF">
        <w:rPr>
          <w:color w:val="000000" w:themeColor="text1"/>
          <w:lang w:val="nl-NL"/>
        </w:rPr>
        <w:t xml:space="preserve">. </w:t>
      </w:r>
      <w:r w:rsidR="002408A0" w:rsidRPr="008F60AF">
        <w:rPr>
          <w:color w:val="000000" w:themeColor="text1"/>
          <w:lang w:val="nl-NL"/>
        </w:rPr>
        <w:t>Ook omschreef Hero van Alexandria in 1 voor Christus de creatie van een volledig functionerend geautomatiseerd poppentheater</w:t>
      </w:r>
      <w:r w:rsidR="00E050FA" w:rsidRPr="008F60AF">
        <w:rPr>
          <w:color w:val="000000" w:themeColor="text1"/>
          <w:lang w:val="nl-NL"/>
        </w:rPr>
        <w:t xml:space="preserve"> </w:t>
      </w:r>
      <w:r w:rsidR="00E050FA" w:rsidRPr="008F60AF">
        <w:rPr>
          <w:color w:val="000000" w:themeColor="text1"/>
          <w:lang w:val="nl-NL"/>
        </w:rPr>
        <w:fldChar w:fldCharType="begin"/>
      </w:r>
      <w:r w:rsidR="004C4868" w:rsidRPr="008F60AF">
        <w:rPr>
          <w:color w:val="000000" w:themeColor="text1"/>
          <w:lang w:val="nl-NL"/>
        </w:rPr>
        <w:instrText xml:space="preserve"> ADDIN EN.CITE &lt;EndNote&gt;&lt;Cite&gt;&lt;Author&gt;Murphy&lt;/Author&gt;&lt;Year&gt;1996&lt;/Year&gt;&lt;RecNum&gt;1321&lt;/RecNum&gt;&lt;DisplayText&gt;(Murphy, 1996)&lt;/DisplayText&gt;&lt;record&gt;&lt;rec-number&gt;1321&lt;/rec-number&gt;&lt;foreign-keys&gt;&lt;key app="EN" db-id="tvw0xfa5br0zx0ez0v15dsexazwaa9zrwavw" timestamp="1589448350"&gt;1321&lt;/key&gt;&lt;/foreign-keys&gt;&lt;ref-type name="Book Section"&gt;5&lt;/ref-type&gt;&lt;contributors&gt;&lt;authors&gt;&lt;author&gt;Murphy, Susan&lt;/author&gt;&lt;/authors&gt;&lt;secondary-authors&gt;&lt;author&gt;Hollister-Short, Graham&lt;/author&gt;&lt;author&gt;James, Frank A. J. L.&lt;/author&gt;&lt;/secondary-authors&gt;&lt;/contributors&gt;&lt;titles&gt;&lt;title&gt;Heron of Alexandria&amp;amp;#8217;s&lt;/title&gt;&lt;secondary-title&gt;History of Technology : Volume 17, 1995&lt;/secondary-title&gt;&lt;tertiary-title&gt;History of Technology&lt;/tertiary-title&gt;&lt;/titles&gt;&lt;pages&gt;1-44&lt;/pages&gt;&lt;volume&gt;17&lt;/volume&gt;&lt;edition&gt;1&lt;/edition&gt;&lt;dates&gt;&lt;year&gt;1996&lt;/year&gt;&lt;/dates&gt;&lt;pub-location&gt;London&lt;/pub-location&gt;&lt;publisher&gt;Bloomsbury Academic&lt;/publisher&gt;&lt;isbn&gt;978-1-3500-1876-1&lt;/isbn&gt;&lt;urls&gt;&lt;related-urls&gt;&lt;url&gt;http://www.bloomsburycollections.com/book/history-of-technology-volume-17-volume-17-1995/heron-of-alexandria-s-on-automaton-making/&lt;/url&gt;&lt;/related-urls&gt;&lt;/urls&gt;&lt;remote-database-name&gt;Bloomsbury Collections&lt;/remote-database-name&gt;&lt;language&gt;en&lt;/language&gt;&lt;access-date&gt;2016/10/28/&lt;/access-date&gt;&lt;/record&gt;&lt;/Cite&gt;&lt;/EndNote&gt;</w:instrText>
      </w:r>
      <w:r w:rsidR="00E050FA" w:rsidRPr="008F60AF">
        <w:rPr>
          <w:color w:val="000000" w:themeColor="text1"/>
          <w:lang w:val="nl-NL"/>
        </w:rPr>
        <w:fldChar w:fldCharType="separate"/>
      </w:r>
      <w:r w:rsidR="00E050FA" w:rsidRPr="008F60AF">
        <w:rPr>
          <w:noProof/>
          <w:color w:val="000000" w:themeColor="text1"/>
          <w:lang w:val="nl-NL"/>
        </w:rPr>
        <w:t>(Murphy, 1996)</w:t>
      </w:r>
      <w:r w:rsidR="00E050FA" w:rsidRPr="008F60AF">
        <w:rPr>
          <w:color w:val="000000" w:themeColor="text1"/>
          <w:lang w:val="nl-NL"/>
        </w:rPr>
        <w:fldChar w:fldCharType="end"/>
      </w:r>
      <w:r w:rsidR="00530840" w:rsidRPr="008F60AF">
        <w:rPr>
          <w:color w:val="000000" w:themeColor="text1"/>
          <w:lang w:val="nl-NL"/>
        </w:rPr>
        <w:t>.</w:t>
      </w:r>
    </w:p>
    <w:p w14:paraId="4627502C" w14:textId="2BB86947" w:rsidR="00530840" w:rsidRPr="008F60AF" w:rsidRDefault="00530840" w:rsidP="00F70F72">
      <w:pPr>
        <w:ind w:firstLine="708"/>
        <w:rPr>
          <w:color w:val="000000" w:themeColor="text1"/>
          <w:lang w:val="nl-NL"/>
        </w:rPr>
      </w:pPr>
      <w:r w:rsidRPr="008F60AF">
        <w:rPr>
          <w:color w:val="000000" w:themeColor="text1"/>
          <w:lang w:val="nl-NL"/>
        </w:rPr>
        <w:t>Naast de fysieke aanwezigheid van automata, kwam de notie ook voor in het</w:t>
      </w:r>
      <w:r w:rsidR="00A54522" w:rsidRPr="008F60AF">
        <w:rPr>
          <w:color w:val="000000" w:themeColor="text1"/>
          <w:lang w:val="nl-NL"/>
        </w:rPr>
        <w:t xml:space="preserve"> Griekse</w:t>
      </w:r>
      <w:r w:rsidRPr="008F60AF">
        <w:rPr>
          <w:color w:val="000000" w:themeColor="text1"/>
          <w:lang w:val="nl-NL"/>
        </w:rPr>
        <w:t xml:space="preserve"> theater onder de term van “Deus Ex Machina</w:t>
      </w:r>
      <w:r w:rsidR="00A54522" w:rsidRPr="008F60AF">
        <w:rPr>
          <w:color w:val="000000" w:themeColor="text1"/>
          <w:lang w:val="nl-NL"/>
        </w:rPr>
        <w:t xml:space="preserve">”. </w:t>
      </w:r>
      <w:r w:rsidR="00800A5C" w:rsidRPr="008F60AF">
        <w:rPr>
          <w:color w:val="000000" w:themeColor="text1"/>
          <w:lang w:val="nl-NL"/>
        </w:rPr>
        <w:t xml:space="preserve">Het concept verwijst naar een </w:t>
      </w:r>
      <w:r w:rsidR="00E9479C" w:rsidRPr="008F60AF">
        <w:rPr>
          <w:color w:val="000000" w:themeColor="text1"/>
          <w:lang w:val="nl-NL"/>
        </w:rPr>
        <w:t xml:space="preserve">mechanische oplossing voor een schijnbaar onoplosbaar probleem. </w:t>
      </w:r>
      <w:r w:rsidR="001101EA" w:rsidRPr="008F60AF">
        <w:rPr>
          <w:color w:val="000000" w:themeColor="text1"/>
          <w:lang w:val="nl-NL"/>
        </w:rPr>
        <w:t xml:space="preserve">Aan de hand van een goddelijke interventie, wordt het gestelde probleem opgelost met als resultaat dat de honger van het publiek naar een resolutie evenwel </w:t>
      </w:r>
      <w:r w:rsidR="00B95E8D" w:rsidRPr="008F60AF">
        <w:rPr>
          <w:color w:val="000000" w:themeColor="text1"/>
          <w:lang w:val="nl-NL"/>
        </w:rPr>
        <w:t>gestild</w:t>
      </w:r>
      <w:r w:rsidR="001101EA" w:rsidRPr="008F60AF">
        <w:rPr>
          <w:color w:val="000000" w:themeColor="text1"/>
          <w:lang w:val="nl-NL"/>
        </w:rPr>
        <w:t xml:space="preserve"> wordt </w:t>
      </w:r>
      <w:r w:rsidR="001101EA" w:rsidRPr="008F60AF">
        <w:rPr>
          <w:color w:val="000000" w:themeColor="text1"/>
          <w:lang w:val="nl-NL"/>
        </w:rPr>
        <w:fldChar w:fldCharType="begin"/>
      </w:r>
      <w:r w:rsidR="004C4868" w:rsidRPr="008F60AF">
        <w:rPr>
          <w:color w:val="000000" w:themeColor="text1"/>
          <w:lang w:val="nl-NL"/>
        </w:rPr>
        <w:instrText xml:space="preserve"> ADDIN EN.CITE &lt;EndNote&gt;&lt;Cite&gt;&lt;Author&gt;Breton&lt;/Author&gt;&lt;Year&gt;2005&lt;/Year&gt;&lt;RecNum&gt;1340&lt;/RecNum&gt;&lt;DisplayText&gt;(Breton, 2005)&lt;/DisplayText&gt;&lt;record&gt;&lt;rec-number&gt;1340&lt;/rec-number&gt;&lt;foreign-keys&gt;&lt;key app="EN" db-id="tvw0xfa5br0zx0ez0v15dsexazwaa9zrwavw" timestamp="1589448350"&gt;1340&lt;/key&gt;&lt;/foreign-keys&gt;&lt;ref-type name="Journal Article"&gt;17&lt;/ref-type&gt;&lt;contributors&gt;&lt;authors&gt;&lt;author&gt;Breton, Rob&lt;/author&gt;&lt;/authors&gt;&lt;/contributors&gt;&lt;titles&gt;&lt;title&gt;Ghosts in the Machina: Plotting in Chartist and Working-Class Fiction&lt;/title&gt;&lt;secondary-title&gt;Victorian Studies&lt;/secondary-title&gt;&lt;/titles&gt;&lt;periodical&gt;&lt;full-title&gt;Victorian Studies&lt;/full-title&gt;&lt;/periodical&gt;&lt;pages&gt;557-575&lt;/pages&gt;&lt;volume&gt;47&lt;/volume&gt;&lt;number&gt;4&lt;/number&gt;&lt;dates&gt;&lt;year&gt;2005&lt;/year&gt;&lt;/dates&gt;&lt;publisher&gt;Indiana University Press&lt;/publisher&gt;&lt;isbn&gt;00425222, 15272052&lt;/isbn&gt;&lt;urls&gt;&lt;related-urls&gt;&lt;url&gt;www.jstor.org/stable/3829646&lt;/url&gt;&lt;/related-urls&gt;&lt;/urls&gt;&lt;custom1&gt;Full publication date: Summer, 2005&lt;/custom1&gt;&lt;remote-database-name&gt;JSTOR&lt;/remote-database-name&gt;&lt;/record&gt;&lt;/Cite&gt;&lt;/EndNote&gt;</w:instrText>
      </w:r>
      <w:r w:rsidR="001101EA" w:rsidRPr="008F60AF">
        <w:rPr>
          <w:color w:val="000000" w:themeColor="text1"/>
          <w:lang w:val="nl-NL"/>
        </w:rPr>
        <w:fldChar w:fldCharType="separate"/>
      </w:r>
      <w:r w:rsidR="001101EA" w:rsidRPr="008F60AF">
        <w:rPr>
          <w:noProof/>
          <w:color w:val="000000" w:themeColor="text1"/>
          <w:lang w:val="nl-NL"/>
        </w:rPr>
        <w:t>(Breton, 2005)</w:t>
      </w:r>
      <w:r w:rsidR="001101EA" w:rsidRPr="008F60AF">
        <w:rPr>
          <w:color w:val="000000" w:themeColor="text1"/>
          <w:lang w:val="nl-NL"/>
        </w:rPr>
        <w:fldChar w:fldCharType="end"/>
      </w:r>
      <w:r w:rsidR="001101EA" w:rsidRPr="008F60AF">
        <w:rPr>
          <w:color w:val="000000" w:themeColor="text1"/>
          <w:lang w:val="nl-NL"/>
        </w:rPr>
        <w:t>. Deze truc werd veel gebruikt door</w:t>
      </w:r>
      <w:r w:rsidR="00B95E8D" w:rsidRPr="008F60AF">
        <w:rPr>
          <w:color w:val="000000" w:themeColor="text1"/>
          <w:lang w:val="nl-NL"/>
        </w:rPr>
        <w:t xml:space="preserve"> onder andere</w:t>
      </w:r>
      <w:r w:rsidR="001101EA" w:rsidRPr="008F60AF">
        <w:rPr>
          <w:color w:val="000000" w:themeColor="text1"/>
          <w:lang w:val="nl-NL"/>
        </w:rPr>
        <w:t xml:space="preserve"> Euripides (485 voor Christus – </w:t>
      </w:r>
      <w:r w:rsidR="001101EA" w:rsidRPr="008F60AF">
        <w:rPr>
          <w:color w:val="000000" w:themeColor="text1"/>
          <w:lang w:val="nl-NL"/>
        </w:rPr>
        <w:lastRenderedPageBreak/>
        <w:t xml:space="preserve">406 voor Christus) </w:t>
      </w:r>
      <w:r w:rsidR="001101EA" w:rsidRPr="008F60AF">
        <w:rPr>
          <w:color w:val="000000" w:themeColor="text1"/>
          <w:lang w:val="nl-NL"/>
        </w:rPr>
        <w:fldChar w:fldCharType="begin"/>
      </w:r>
      <w:r w:rsidR="004C4868" w:rsidRPr="008F60AF">
        <w:rPr>
          <w:color w:val="000000" w:themeColor="text1"/>
          <w:lang w:val="nl-NL"/>
        </w:rPr>
        <w:instrText xml:space="preserve"> ADDIN EN.CITE &lt;EndNote&gt;&lt;Cite&gt;&lt;Author&gt;Brand&lt;/Author&gt;&lt;Year&gt;2019&lt;/Year&gt;&lt;RecNum&gt;1341&lt;/RecNum&gt;&lt;DisplayText&gt;(Brand, 2019)&lt;/DisplayText&gt;&lt;record&gt;&lt;rec-number&gt;1341&lt;/rec-number&gt;&lt;foreign-keys&gt;&lt;key app="EN" db-id="tvw0xfa5br0zx0ez0v15dsexazwaa9zrwavw" timestamp="1589448350"&gt;1341&lt;/key&gt;&lt;/foreign-keys&gt;&lt;ref-type name="Encyclopedia"&gt;53&lt;/ref-type&gt;&lt;contributors&gt;&lt;authors&gt;&lt;author&gt;Brand, Gerhard&lt;/author&gt;&lt;/authors&gt;&lt;/contributors&gt;&lt;titles&gt;&lt;title&gt;Euripides&lt;/title&gt;&lt;alt-title&gt;Salem Press Biographical Encyclopedia&lt;/alt-title&gt;&lt;/titles&gt;&lt;keywords&gt;&lt;keyword&gt;Euripides, ca. 480 B.C.-406 B.C.&lt;/keyword&gt;&lt;/keywords&gt;&lt;dates&gt;&lt;year&gt;2019&lt;/year&gt;&lt;/dates&gt;&lt;publisher&gt;Salem Press&lt;/publisher&gt;&lt;urls&gt;&lt;related-urls&gt;&lt;url&gt;https://vpn.uantwerpen.be?url=https%3a%2f%2fsearch.ebscohost.com%2flogin.aspx%3fdirect%3dtrue%26AuthType%3dip%2curl%2cuid%26db%3ders%26AN%3d88258732%26lang%3dnl%26site%3deds-live&lt;/url&gt;&lt;/related-urls&gt;&lt;/urls&gt;&lt;remote-database-name&gt;Research Starters&lt;/remote-database-name&gt;&lt;remote-database-provider&gt;EBSCOhost&lt;/remote-database-provider&gt;&lt;/record&gt;&lt;/Cite&gt;&lt;/EndNote&gt;</w:instrText>
      </w:r>
      <w:r w:rsidR="001101EA" w:rsidRPr="008F60AF">
        <w:rPr>
          <w:color w:val="000000" w:themeColor="text1"/>
          <w:lang w:val="nl-NL"/>
        </w:rPr>
        <w:fldChar w:fldCharType="separate"/>
      </w:r>
      <w:r w:rsidR="001101EA" w:rsidRPr="008F60AF">
        <w:rPr>
          <w:noProof/>
          <w:color w:val="000000" w:themeColor="text1"/>
          <w:lang w:val="nl-NL"/>
        </w:rPr>
        <w:t>(Brand, 2019)</w:t>
      </w:r>
      <w:r w:rsidR="001101EA" w:rsidRPr="008F60AF">
        <w:rPr>
          <w:color w:val="000000" w:themeColor="text1"/>
          <w:lang w:val="nl-NL"/>
        </w:rPr>
        <w:fldChar w:fldCharType="end"/>
      </w:r>
      <w:r w:rsidR="001101EA" w:rsidRPr="008F60AF">
        <w:rPr>
          <w:color w:val="000000" w:themeColor="text1"/>
          <w:lang w:val="nl-NL"/>
        </w:rPr>
        <w:t xml:space="preserve">. </w:t>
      </w:r>
      <w:r w:rsidR="00B95E8D" w:rsidRPr="008F60AF">
        <w:rPr>
          <w:color w:val="000000" w:themeColor="text1"/>
          <w:lang w:val="nl-NL"/>
        </w:rPr>
        <w:t xml:space="preserve">Bij het gebruik van deze techniek, verschijnt een god boven de bühne om voorspellingen over de toekomst te maken. Hiervoor werd gebruik gemaakt van een kraan die de acteur boven het podium liet zweven, als een god zijnde </w:t>
      </w:r>
      <w:r w:rsidR="00BF1378" w:rsidRPr="008F60AF">
        <w:rPr>
          <w:color w:val="000000" w:themeColor="text1"/>
          <w:lang w:val="nl-NL"/>
        </w:rPr>
        <w:fldChar w:fldCharType="begin"/>
      </w:r>
      <w:r w:rsidR="004C4868" w:rsidRPr="008F60AF">
        <w:rPr>
          <w:color w:val="000000" w:themeColor="text1"/>
          <w:lang w:val="nl-NL"/>
        </w:rPr>
        <w:instrText xml:space="preserve"> ADDIN EN.CITE &lt;EndNote&gt;&lt;Cite&gt;&lt;Author&gt;Johnston&lt;/Author&gt;&lt;Year&gt;2019&lt;/Year&gt;&lt;RecNum&gt;1342&lt;/RecNum&gt;&lt;DisplayText&gt;(Johnston, 2019)&lt;/DisplayText&gt;&lt;record&gt;&lt;rec-number&gt;1342&lt;/rec-number&gt;&lt;foreign-keys&gt;&lt;key app="EN" db-id="tvw0xfa5br0zx0ez0v15dsexazwaa9zrwavw" timestamp="1589448350"&gt;1342&lt;/key&gt;&lt;/foreign-keys&gt;&lt;ref-type name="Journal Article"&gt;17&lt;/ref-type&gt;&lt;contributors&gt;&lt;authors&gt;&lt;author&gt;Johnston, Paul G.&lt;/author&gt;&lt;/authors&gt;&lt;/contributors&gt;&lt;titles&gt;&lt;title&gt;Rethinking Medea and the Deus ex machina&lt;/title&gt;&lt;secondary-title&gt;Classical Philology&lt;/secondary-title&gt;&lt;/titles&gt;&lt;periodical&gt;&lt;full-title&gt;Classical Philology&lt;/full-title&gt;&lt;/periodical&gt;&lt;pages&gt;125-135&lt;/pages&gt;&lt;volume&gt;114&lt;/volume&gt;&lt;number&gt;1&lt;/number&gt;&lt;keywords&gt;&lt;keyword&gt;Deus ex machina&lt;/keyword&gt;&lt;keyword&gt;Hippolytus (Mythological character)&lt;/keyword&gt;&lt;keyword&gt;Classical philology periodicals&lt;/keyword&gt;&lt;keyword&gt;Aristotle, 384-322 B.C.&lt;/keyword&gt;&lt;keyword&gt;Medea (Play : Euripides)&lt;/keyword&gt;&lt;/keywords&gt;&lt;dates&gt;&lt;year&gt;2019&lt;/year&gt;&lt;pub-dates&gt;&lt;date&gt;01//&lt;/date&gt;&lt;/pub-dates&gt;&lt;/dates&gt;&lt;isbn&gt;0009837X&lt;/isbn&gt;&lt;accession-num&gt;133649007&lt;/accession-num&gt;&lt;work-type&gt;Article&lt;/work-type&gt;&lt;urls&gt;&lt;related-urls&gt;&lt;url&gt;https://vpn.uantwerpen.be?url=https%3a%2f%2fsearch.ebscohost.com%2flogin.aspx%3fdirect%3dtrue%26AuthType%3dip%2curl%2cuid%26db%3dhft%26AN%3d133649007%26lang%3dnl%26site%3deds-live&lt;/url&gt;&lt;/related-urls&gt;&lt;/urls&gt;&lt;electronic-resource-num&gt;10.1086/700920&lt;/electronic-resource-num&gt;&lt;remote-database-name&gt;Humanities Full Text (H.W. Wilson)&lt;/remote-database-name&gt;&lt;remote-database-provider&gt;EBSCOhost&lt;/remote-database-provider&gt;&lt;/record&gt;&lt;/Cite&gt;&lt;/EndNote&gt;</w:instrText>
      </w:r>
      <w:r w:rsidR="00BF1378" w:rsidRPr="008F60AF">
        <w:rPr>
          <w:color w:val="000000" w:themeColor="text1"/>
          <w:lang w:val="nl-NL"/>
        </w:rPr>
        <w:fldChar w:fldCharType="separate"/>
      </w:r>
      <w:r w:rsidR="00BF1378" w:rsidRPr="008F60AF">
        <w:rPr>
          <w:noProof/>
          <w:color w:val="000000" w:themeColor="text1"/>
          <w:lang w:val="nl-NL"/>
        </w:rPr>
        <w:t>(Johnston, 2019)</w:t>
      </w:r>
      <w:r w:rsidR="00BF1378" w:rsidRPr="008F60AF">
        <w:rPr>
          <w:color w:val="000000" w:themeColor="text1"/>
          <w:lang w:val="nl-NL"/>
        </w:rPr>
        <w:fldChar w:fldCharType="end"/>
      </w:r>
      <w:r w:rsidR="00BF1378" w:rsidRPr="008F60AF">
        <w:rPr>
          <w:color w:val="000000" w:themeColor="text1"/>
          <w:lang w:val="nl-NL"/>
        </w:rPr>
        <w:t>.</w:t>
      </w:r>
      <w:r w:rsidR="00B95E8D" w:rsidRPr="008F60AF">
        <w:rPr>
          <w:color w:val="000000" w:themeColor="text1"/>
          <w:lang w:val="nl-NL"/>
        </w:rPr>
        <w:t xml:space="preserve"> </w:t>
      </w:r>
    </w:p>
    <w:p w14:paraId="4C9F65D0" w14:textId="31B1FFEA" w:rsidR="00507E1F" w:rsidRPr="008F60AF" w:rsidRDefault="002408A0" w:rsidP="00F70F72">
      <w:pPr>
        <w:ind w:firstLine="708"/>
        <w:rPr>
          <w:color w:val="000000" w:themeColor="text1"/>
          <w:lang w:val="nl-NL"/>
        </w:rPr>
      </w:pPr>
      <w:r w:rsidRPr="008F60AF">
        <w:rPr>
          <w:color w:val="000000" w:themeColor="text1"/>
          <w:lang w:val="nl-NL"/>
        </w:rPr>
        <w:t>Het is dus duidelijk da</w:t>
      </w:r>
      <w:r w:rsidR="00DA1AC8" w:rsidRPr="008F60AF">
        <w:rPr>
          <w:color w:val="000000" w:themeColor="text1"/>
          <w:lang w:val="nl-NL"/>
        </w:rPr>
        <w:t xml:space="preserve">t het gedachtengoed van robots </w:t>
      </w:r>
      <w:r w:rsidR="00694FD8" w:rsidRPr="008F60AF">
        <w:rPr>
          <w:color w:val="000000" w:themeColor="text1"/>
          <w:lang w:val="nl-NL"/>
        </w:rPr>
        <w:t>veel verder teruggaat dan dat algemeen gedacht wordt.</w:t>
      </w:r>
      <w:r w:rsidR="001A37C4" w:rsidRPr="008F60AF">
        <w:rPr>
          <w:color w:val="000000" w:themeColor="text1"/>
          <w:lang w:val="nl-NL"/>
        </w:rPr>
        <w:t xml:space="preserve"> Het gebruik ervan in werken als </w:t>
      </w:r>
      <w:r w:rsidR="001A37C4" w:rsidRPr="008F60AF">
        <w:rPr>
          <w:i/>
          <w:color w:val="000000" w:themeColor="text1"/>
          <w:lang w:val="nl-NL"/>
        </w:rPr>
        <w:t>Ilias</w:t>
      </w:r>
      <w:r w:rsidR="001A37C4" w:rsidRPr="008F60AF">
        <w:rPr>
          <w:color w:val="000000" w:themeColor="text1"/>
          <w:lang w:val="nl-NL"/>
        </w:rPr>
        <w:t xml:space="preserve"> en </w:t>
      </w:r>
      <w:r w:rsidR="001A37C4" w:rsidRPr="008F60AF">
        <w:rPr>
          <w:i/>
          <w:color w:val="000000" w:themeColor="text1"/>
          <w:lang w:val="nl-NL"/>
        </w:rPr>
        <w:t xml:space="preserve">De Argonautica, </w:t>
      </w:r>
      <w:r w:rsidR="001A37C4" w:rsidRPr="008F60AF">
        <w:rPr>
          <w:color w:val="000000" w:themeColor="text1"/>
          <w:lang w:val="nl-NL"/>
        </w:rPr>
        <w:t>draagt een onderliggende boodschap, namelijk een van hoop. De humanoïde machines staan symbool voor een hoop op de ideale dienaar die steeds gehoorzaamt en nooit moe wordt</w:t>
      </w:r>
      <w:r w:rsidR="00E35A0D" w:rsidRPr="008F60AF">
        <w:rPr>
          <w:color w:val="000000" w:themeColor="text1"/>
          <w:lang w:val="nl-NL"/>
        </w:rPr>
        <w:t xml:space="preserve"> </w:t>
      </w:r>
      <w:r w:rsidR="00E35A0D" w:rsidRPr="008F60AF">
        <w:rPr>
          <w:color w:val="000000" w:themeColor="text1"/>
          <w:lang w:val="nl-NL"/>
        </w:rPr>
        <w:fldChar w:fldCharType="begin"/>
      </w:r>
      <w:r w:rsidR="004C4868" w:rsidRPr="008F60AF">
        <w:rPr>
          <w:color w:val="000000" w:themeColor="text1"/>
          <w:lang w:val="nl-NL"/>
        </w:rPr>
        <w:instrText xml:space="preserve"> ADDIN EN.CITE &lt;EndNote&gt;&lt;Cite&gt;&lt;Author&gt;Cave&lt;/Author&gt;&lt;Year&gt;2018&lt;/Year&gt;&lt;RecNum&gt;1312&lt;/RecNum&gt;&lt;DisplayText&gt;(Cave &amp;amp; Dihal, 2018)&lt;/DisplayText&gt;&lt;record&gt;&lt;rec-number&gt;1312&lt;/rec-number&gt;&lt;foreign-keys&gt;&lt;key app="EN" db-id="tvw0xfa5br0zx0ez0v15dsexazwaa9zrwavw" timestamp="1589448350"&gt;1312&lt;/key&gt;&lt;/foreign-keys&gt;&lt;ref-type name="Journal Article"&gt;17&lt;/ref-type&gt;&lt;contributors&gt;&lt;authors&gt;&lt;author&gt;Cave, Stephen&lt;/author&gt;&lt;author&gt;Dihal, Kanta&lt;/author&gt;&lt;/authors&gt;&lt;/contributors&gt;&lt;titles&gt;&lt;title&gt;Ancient dreams of intelligent machines: 3,000 years of robots&lt;/title&gt;&lt;secondary-title&gt;Nature&lt;/secondary-title&gt;&lt;/titles&gt;&lt;periodical&gt;&lt;full-title&gt;Nature&lt;/full-title&gt;&lt;/periodical&gt;&lt;pages&gt;473-475&lt;/pages&gt;&lt;volume&gt;559&lt;/volume&gt;&lt;dates&gt;&lt;year&gt;2018&lt;/year&gt;&lt;pub-dates&gt;&lt;date&gt;07/01&lt;/date&gt;&lt;/pub-dates&gt;&lt;/dates&gt;&lt;urls&gt;&lt;/urls&gt;&lt;electronic-resource-num&gt;10.1038/d41586-018-05773-y&lt;/electronic-resource-num&gt;&lt;/record&gt;&lt;/Cite&gt;&lt;/EndNote&gt;</w:instrText>
      </w:r>
      <w:r w:rsidR="00E35A0D" w:rsidRPr="008F60AF">
        <w:rPr>
          <w:color w:val="000000" w:themeColor="text1"/>
          <w:lang w:val="nl-NL"/>
        </w:rPr>
        <w:fldChar w:fldCharType="separate"/>
      </w:r>
      <w:r w:rsidR="00E35A0D" w:rsidRPr="008F60AF">
        <w:rPr>
          <w:noProof/>
          <w:color w:val="000000" w:themeColor="text1"/>
          <w:lang w:val="nl-NL"/>
        </w:rPr>
        <w:t>(Cave &amp; Dihal, 2018)</w:t>
      </w:r>
      <w:r w:rsidR="00E35A0D" w:rsidRPr="008F60AF">
        <w:rPr>
          <w:color w:val="000000" w:themeColor="text1"/>
          <w:lang w:val="nl-NL"/>
        </w:rPr>
        <w:fldChar w:fldCharType="end"/>
      </w:r>
      <w:r w:rsidR="001A37C4" w:rsidRPr="008F60AF">
        <w:rPr>
          <w:color w:val="000000" w:themeColor="text1"/>
          <w:lang w:val="nl-NL"/>
        </w:rPr>
        <w:t>.</w:t>
      </w:r>
    </w:p>
    <w:p w14:paraId="79FE6F29" w14:textId="77777777" w:rsidR="001A37C4" w:rsidRPr="008F60AF" w:rsidRDefault="001A37C4" w:rsidP="00BE0770">
      <w:pPr>
        <w:rPr>
          <w:color w:val="000000" w:themeColor="text1"/>
          <w:lang w:val="nl-NL"/>
        </w:rPr>
      </w:pPr>
    </w:p>
    <w:p w14:paraId="6EDEBC09" w14:textId="7426A1D9" w:rsidR="00001320" w:rsidRPr="008F60AF" w:rsidRDefault="00C21446" w:rsidP="00376ACE">
      <w:pPr>
        <w:pStyle w:val="Heading2"/>
        <w:rPr>
          <w:lang w:val="nl-NL"/>
        </w:rPr>
      </w:pPr>
      <w:bookmarkStart w:id="6" w:name="_Toc41145357"/>
      <w:r w:rsidRPr="008F60AF">
        <w:rPr>
          <w:lang w:val="nl-NL"/>
        </w:rPr>
        <w:t>Tijd van verva</w:t>
      </w:r>
      <w:r w:rsidR="00001320" w:rsidRPr="008F60AF">
        <w:rPr>
          <w:lang w:val="nl-NL"/>
        </w:rPr>
        <w:t>l</w:t>
      </w:r>
      <w:bookmarkEnd w:id="6"/>
    </w:p>
    <w:p w14:paraId="1690C8AD" w14:textId="2E0E73AF" w:rsidR="008B590C" w:rsidRPr="008F60AF" w:rsidRDefault="00001320" w:rsidP="00001320">
      <w:pPr>
        <w:rPr>
          <w:color w:val="000000" w:themeColor="text1"/>
          <w:lang w:val="nl-NL"/>
        </w:rPr>
      </w:pPr>
      <w:r w:rsidRPr="008F60AF">
        <w:rPr>
          <w:color w:val="000000" w:themeColor="text1"/>
          <w:lang w:val="nl-NL"/>
        </w:rPr>
        <w:t>Met een dalende invloed van de Grieken, verminderde ook sterk de interesse in automata. Er brak een periode aan waarin het Westen de technieken, geïntroducee</w:t>
      </w:r>
      <w:r w:rsidR="00227609" w:rsidRPr="008F60AF">
        <w:rPr>
          <w:color w:val="000000" w:themeColor="text1"/>
          <w:lang w:val="nl-NL"/>
        </w:rPr>
        <w:t>rd door de Grieken, verwaarloosde</w:t>
      </w:r>
      <w:r w:rsidRPr="008F60AF">
        <w:rPr>
          <w:color w:val="000000" w:themeColor="text1"/>
          <w:lang w:val="nl-NL"/>
        </w:rPr>
        <w:t xml:space="preserve">. </w:t>
      </w:r>
      <w:r w:rsidR="002517FE" w:rsidRPr="008F60AF">
        <w:rPr>
          <w:color w:val="000000" w:themeColor="text1"/>
          <w:lang w:val="nl-NL"/>
        </w:rPr>
        <w:t xml:space="preserve">Het is dankzij het Byzantijnse Rijk en de Arabische wereld dat de vaardigheden en kennis omtrent automata van de Grieken bewaard </w:t>
      </w:r>
      <w:r w:rsidR="00227609" w:rsidRPr="008F60AF">
        <w:rPr>
          <w:color w:val="000000" w:themeColor="text1"/>
          <w:lang w:val="nl-NL"/>
        </w:rPr>
        <w:t>bleef</w:t>
      </w:r>
      <w:r w:rsidR="002517FE" w:rsidRPr="008F60AF">
        <w:rPr>
          <w:color w:val="000000" w:themeColor="text1"/>
          <w:lang w:val="nl-NL"/>
        </w:rPr>
        <w:t>. Zo publiceerden in 850 na Christus de Banu Musa Broers ‘</w:t>
      </w:r>
      <w:r w:rsidR="002517FE" w:rsidRPr="008F60AF">
        <w:rPr>
          <w:i/>
          <w:color w:val="000000" w:themeColor="text1"/>
          <w:lang w:val="nl-NL"/>
        </w:rPr>
        <w:t>Book of Ingenious Devices’</w:t>
      </w:r>
      <w:r w:rsidR="006F53AF" w:rsidRPr="008F60AF">
        <w:rPr>
          <w:color w:val="000000" w:themeColor="text1"/>
          <w:lang w:val="nl-NL"/>
        </w:rPr>
        <w:t xml:space="preserve"> dat verscheidene </w:t>
      </w:r>
      <w:r w:rsidR="008B590C" w:rsidRPr="008F60AF">
        <w:rPr>
          <w:color w:val="000000" w:themeColor="text1"/>
          <w:lang w:val="nl-NL"/>
        </w:rPr>
        <w:t>voorbeelden</w:t>
      </w:r>
      <w:r w:rsidR="006F53AF" w:rsidRPr="008F60AF">
        <w:rPr>
          <w:color w:val="000000" w:themeColor="text1"/>
          <w:lang w:val="nl-NL"/>
        </w:rPr>
        <w:t xml:space="preserve"> bevatte</w:t>
      </w:r>
      <w:r w:rsidR="008B590C" w:rsidRPr="008F60AF">
        <w:rPr>
          <w:color w:val="000000" w:themeColor="text1"/>
          <w:lang w:val="nl-NL"/>
        </w:rPr>
        <w:t xml:space="preserve">. Het Westen stond </w:t>
      </w:r>
      <w:r w:rsidR="00B24D44" w:rsidRPr="008F60AF">
        <w:rPr>
          <w:color w:val="000000" w:themeColor="text1"/>
          <w:lang w:val="nl-NL"/>
        </w:rPr>
        <w:t>wantrouwig ten opzichte van deze machinerie</w:t>
      </w:r>
      <w:r w:rsidR="00B363F4" w:rsidRPr="008F60AF">
        <w:rPr>
          <w:color w:val="000000" w:themeColor="text1"/>
          <w:lang w:val="nl-NL"/>
        </w:rPr>
        <w:t xml:space="preserve"> </w:t>
      </w:r>
      <w:r w:rsidR="00B363F4" w:rsidRPr="008F60AF">
        <w:rPr>
          <w:color w:val="000000" w:themeColor="text1"/>
          <w:lang w:val="nl-NL"/>
        </w:rPr>
        <w:fldChar w:fldCharType="begin"/>
      </w:r>
      <w:r w:rsidR="004C4868" w:rsidRPr="008F60AF">
        <w:rPr>
          <w:color w:val="000000" w:themeColor="text1"/>
          <w:lang w:val="nl-NL"/>
        </w:rPr>
        <w:instrText xml:space="preserve"> ADDIN EN.CITE &lt;EndNote&gt;&lt;Cite&gt;&lt;Author&gt;Armand&lt;/Author&gt;&lt;Year&gt;1981&lt;/Year&gt;&lt;RecNum&gt;1322&lt;/RecNum&gt;&lt;DisplayText&gt;(Armand, 1981)&lt;/DisplayText&gt;&lt;record&gt;&lt;rec-number&gt;1322&lt;/rec-number&gt;&lt;foreign-keys&gt;&lt;key app="EN" db-id="tvw0xfa5br0zx0ez0v15dsexazwaa9zrwavw" timestamp="1589448350"&gt;1322&lt;/key&gt;&lt;/foreign-keys&gt;&lt;ref-type name="Journal Article"&gt;17&lt;/ref-type&gt;&lt;contributors&gt;&lt;authors&gt;&lt;author&gt;Armand, Colin&lt;/author&gt;&lt;/authors&gt;&lt;/contributors&gt;&lt;titles&gt;&lt;title&gt;Banû Mûsa [=les fils de Moûsa], Kitâb al-hiyal, The Book of ingenious devices [le livre des dispositifs ingénieux], transl. and annotated by Donald R. Hill&lt;/title&gt;&lt;secondary-title&gt;Revue d&amp;apos;histoire des sciences&lt;/secondary-title&gt;&lt;/titles&gt;&lt;periodical&gt;&lt;full-title&gt;Revue d&amp;apos;histoire des sciences&lt;/full-title&gt;&lt;/periodical&gt;&lt;pages&gt;81-81&lt;/pages&gt;&lt;volume&gt;34&lt;/volume&gt;&lt;number&gt;1&lt;/number&gt;&lt;dates&gt;&lt;year&gt;1981&lt;/year&gt;&lt;pub-dates&gt;&lt;date&gt;01/01/&lt;/date&gt;&lt;/pub-dates&gt;&lt;/dates&gt;&lt;pub-location&gt;nL&lt;/pub-location&gt;&lt;publisher&gt;PERSEE&lt;/publisher&gt;&lt;isbn&gt;0151-4105&lt;/isbn&gt;&lt;accession-num&gt;edsper.rhs.0151.4105.1981.num.34.1.1751&lt;/accession-num&gt;&lt;work-type&gt;compterendu&lt;/work-type&gt;&lt;urls&gt;&lt;related-urls&gt;&lt;url&gt;https://vpn.uantwerpen.be?url=https%3a%2f%2fsearch.ebscohost.com%2flogin.aspx%3fdirect%3dtrue%26AuthType%3dip%2curl%2cuid%26db%3dedsper%26AN%3dedsper.rhs.0151.4105.1981.num.34.1.1751%26lang%3dnl%26site%3deds-live&lt;/url&gt;&lt;/related-urls&gt;&lt;/urls&gt;&lt;remote-database-name&gt;Persée&lt;/remote-database-name&gt;&lt;remote-database-provider&gt;EBSCOhost&lt;/remote-database-provider&gt;&lt;/record&gt;&lt;/Cite&gt;&lt;/EndNote&gt;</w:instrText>
      </w:r>
      <w:r w:rsidR="00B363F4" w:rsidRPr="008F60AF">
        <w:rPr>
          <w:color w:val="000000" w:themeColor="text1"/>
          <w:lang w:val="nl-NL"/>
        </w:rPr>
        <w:fldChar w:fldCharType="separate"/>
      </w:r>
      <w:r w:rsidR="00B363F4" w:rsidRPr="008F60AF">
        <w:rPr>
          <w:noProof/>
          <w:color w:val="000000" w:themeColor="text1"/>
          <w:lang w:val="nl-NL"/>
        </w:rPr>
        <w:t>(Armand, 1981)</w:t>
      </w:r>
      <w:r w:rsidR="00B363F4" w:rsidRPr="008F60AF">
        <w:rPr>
          <w:color w:val="000000" w:themeColor="text1"/>
          <w:lang w:val="nl-NL"/>
        </w:rPr>
        <w:fldChar w:fldCharType="end"/>
      </w:r>
      <w:r w:rsidR="008B590C" w:rsidRPr="008F60AF">
        <w:rPr>
          <w:color w:val="000000" w:themeColor="text1"/>
          <w:lang w:val="nl-NL"/>
        </w:rPr>
        <w:t xml:space="preserve">. Zij zagen het Oosten als </w:t>
      </w:r>
      <w:r w:rsidR="00B24D44" w:rsidRPr="008F60AF">
        <w:rPr>
          <w:color w:val="000000" w:themeColor="text1"/>
          <w:lang w:val="nl-NL"/>
        </w:rPr>
        <w:t>ongelovig</w:t>
      </w:r>
      <w:r w:rsidR="008B590C" w:rsidRPr="008F60AF">
        <w:rPr>
          <w:color w:val="000000" w:themeColor="text1"/>
          <w:lang w:val="nl-NL"/>
        </w:rPr>
        <w:t xml:space="preserve"> en deze technieken werden </w:t>
      </w:r>
      <w:r w:rsidR="00B24D44" w:rsidRPr="008F60AF">
        <w:rPr>
          <w:color w:val="000000" w:themeColor="text1"/>
          <w:lang w:val="nl-NL"/>
        </w:rPr>
        <w:t xml:space="preserve">bijgevolg met deze ongelovigheid </w:t>
      </w:r>
      <w:r w:rsidR="008B590C" w:rsidRPr="008F60AF">
        <w:rPr>
          <w:color w:val="000000" w:themeColor="text1"/>
          <w:lang w:val="nl-NL"/>
        </w:rPr>
        <w:t>in verband gebracht</w:t>
      </w:r>
      <w:r w:rsidR="00E35A0D" w:rsidRPr="008F60AF">
        <w:rPr>
          <w:color w:val="000000" w:themeColor="text1"/>
          <w:lang w:val="nl-NL"/>
        </w:rPr>
        <w:t xml:space="preserve"> </w:t>
      </w:r>
      <w:r w:rsidR="00E35A0D" w:rsidRPr="008F60AF">
        <w:rPr>
          <w:color w:val="000000" w:themeColor="text1"/>
          <w:lang w:val="nl-NL"/>
        </w:rPr>
        <w:fldChar w:fldCharType="begin"/>
      </w:r>
      <w:r w:rsidR="004C4868" w:rsidRPr="008F60AF">
        <w:rPr>
          <w:color w:val="000000" w:themeColor="text1"/>
          <w:lang w:val="nl-NL"/>
        </w:rPr>
        <w:instrText xml:space="preserve"> ADDIN EN.CITE &lt;EndNote&gt;&lt;Cite&gt;&lt;Author&gt;Cave&lt;/Author&gt;&lt;Year&gt;2018&lt;/Year&gt;&lt;RecNum&gt;1312&lt;/RecNum&gt;&lt;DisplayText&gt;(Cave &amp;amp; Dihal, 2018)&lt;/DisplayText&gt;&lt;record&gt;&lt;rec-number&gt;1312&lt;/rec-number&gt;&lt;foreign-keys&gt;&lt;key app="EN" db-id="tvw0xfa5br0zx0ez0v15dsexazwaa9zrwavw" timestamp="1589448350"&gt;1312&lt;/key&gt;&lt;/foreign-keys&gt;&lt;ref-type name="Journal Article"&gt;17&lt;/ref-type&gt;&lt;contributors&gt;&lt;authors&gt;&lt;author&gt;Cave, Stephen&lt;/author&gt;&lt;author&gt;Dihal, Kanta&lt;/author&gt;&lt;/authors&gt;&lt;/contributors&gt;&lt;titles&gt;&lt;title&gt;Ancient dreams of intelligent machines: 3,000 years of robots&lt;/title&gt;&lt;secondary-title&gt;Nature&lt;/secondary-title&gt;&lt;/titles&gt;&lt;periodical&gt;&lt;full-title&gt;Nature&lt;/full-title&gt;&lt;/periodical&gt;&lt;pages&gt;473-475&lt;/pages&gt;&lt;volume&gt;559&lt;/volume&gt;&lt;dates&gt;&lt;year&gt;2018&lt;/year&gt;&lt;pub-dates&gt;&lt;date&gt;07/01&lt;/date&gt;&lt;/pub-dates&gt;&lt;/dates&gt;&lt;urls&gt;&lt;/urls&gt;&lt;electronic-resource-num&gt;10.1038/d41586-018-05773-y&lt;/electronic-resource-num&gt;&lt;/record&gt;&lt;/Cite&gt;&lt;/EndNote&gt;</w:instrText>
      </w:r>
      <w:r w:rsidR="00E35A0D" w:rsidRPr="008F60AF">
        <w:rPr>
          <w:color w:val="000000" w:themeColor="text1"/>
          <w:lang w:val="nl-NL"/>
        </w:rPr>
        <w:fldChar w:fldCharType="separate"/>
      </w:r>
      <w:r w:rsidR="00E35A0D" w:rsidRPr="008F60AF">
        <w:rPr>
          <w:noProof/>
          <w:color w:val="000000" w:themeColor="text1"/>
          <w:lang w:val="nl-NL"/>
        </w:rPr>
        <w:t>(Cave &amp; Dihal, 2018)</w:t>
      </w:r>
      <w:r w:rsidR="00E35A0D" w:rsidRPr="008F60AF">
        <w:rPr>
          <w:color w:val="000000" w:themeColor="text1"/>
          <w:lang w:val="nl-NL"/>
        </w:rPr>
        <w:fldChar w:fldCharType="end"/>
      </w:r>
      <w:r w:rsidR="008B590C" w:rsidRPr="008F60AF">
        <w:rPr>
          <w:color w:val="000000" w:themeColor="text1"/>
          <w:lang w:val="nl-NL"/>
        </w:rPr>
        <w:t>.</w:t>
      </w:r>
    </w:p>
    <w:p w14:paraId="0AF39EC3" w14:textId="11AE1D75" w:rsidR="008B590C" w:rsidRPr="008F60AF" w:rsidRDefault="008B590C" w:rsidP="00001320">
      <w:pPr>
        <w:rPr>
          <w:color w:val="000000" w:themeColor="text1"/>
          <w:lang w:val="nl-NL"/>
        </w:rPr>
      </w:pPr>
    </w:p>
    <w:p w14:paraId="54EDE5B0" w14:textId="2FA0F63D" w:rsidR="008B590C" w:rsidRPr="008F60AF" w:rsidRDefault="008B590C" w:rsidP="008B590C">
      <w:pPr>
        <w:pStyle w:val="Heading2"/>
        <w:rPr>
          <w:lang w:val="nl-NL"/>
        </w:rPr>
      </w:pPr>
      <w:bookmarkStart w:id="7" w:name="_Toc41145358"/>
      <w:r w:rsidRPr="008F60AF">
        <w:rPr>
          <w:lang w:val="nl-NL"/>
        </w:rPr>
        <w:t>Heropleving</w:t>
      </w:r>
      <w:bookmarkEnd w:id="7"/>
    </w:p>
    <w:p w14:paraId="2B4DE8FF" w14:textId="6BAEBC6E" w:rsidR="008B590C" w:rsidRPr="008F60AF" w:rsidRDefault="008B590C" w:rsidP="008B590C">
      <w:pPr>
        <w:rPr>
          <w:color w:val="000000" w:themeColor="text1"/>
          <w:lang w:val="nl-NL"/>
        </w:rPr>
      </w:pPr>
      <w:r w:rsidRPr="008F60AF">
        <w:rPr>
          <w:color w:val="000000" w:themeColor="text1"/>
          <w:lang w:val="nl-NL"/>
        </w:rPr>
        <w:t>In de dertiende eeuw werd de Westerse interesse opnieuw aangewakkerd. Het prestigieus karakter van dergelijke machinerie werd ingezien en zij sijpelden door tot in verschillende hoven om bezoekers van hun sokken te blazen. Een voorbeeld hiervan valt terug te vinden bij de Graaf van Artois in het kasteel van Hesdin, gelegen in het huidige Noord-Frankrijk. De graaf had een groep van gemechaniseerde dieren en androïden voor ogen die konden interageren met zijn gasten</w:t>
      </w:r>
      <w:r w:rsidR="00DA657A" w:rsidRPr="008F60AF">
        <w:rPr>
          <w:color w:val="000000" w:themeColor="text1"/>
          <w:lang w:val="nl-NL"/>
        </w:rPr>
        <w:t xml:space="preserve"> </w:t>
      </w:r>
      <w:r w:rsidR="00DA657A" w:rsidRPr="008F60AF">
        <w:rPr>
          <w:color w:val="000000" w:themeColor="text1"/>
          <w:lang w:val="nl-NL"/>
        </w:rPr>
        <w:fldChar w:fldCharType="begin"/>
      </w:r>
      <w:r w:rsidR="004C4868" w:rsidRPr="008F60AF">
        <w:rPr>
          <w:color w:val="000000" w:themeColor="text1"/>
          <w:lang w:val="nl-NL"/>
        </w:rPr>
        <w:instrText xml:space="preserve"> ADDIN EN.CITE &lt;EndNote&gt;&lt;Cite&gt;&lt;Author&gt;LaGrandeur&lt;/Author&gt;&lt;Year&gt;2013&lt;/Year&gt;&lt;RecNum&gt;1326&lt;/RecNum&gt;&lt;DisplayText&gt;(LaGrandeur, 2013)&lt;/DisplayText&gt;&lt;record&gt;&lt;rec-number&gt;1326&lt;/rec-number&gt;&lt;foreign-keys&gt;&lt;key app="EN" db-id="tvw0xfa5br0zx0ez0v15dsexazwaa9zrwavw" timestamp="1589448350"&gt;1326&lt;/key&gt;&lt;/foreign-keys&gt;&lt;ref-type name="Book"&gt;6&lt;/ref-type&gt;&lt;contributors&gt;&lt;authors&gt;&lt;author&gt;Kevin LaGrandeur&lt;/author&gt;&lt;/authors&gt;&lt;/contributors&gt;&lt;titles&gt;&lt;title&gt;Androids and Intelligent Networks in Early Modern Literature and Culture: Artificial Slaves&lt;/title&gt;&lt;/titles&gt;&lt;pages&gt;207&lt;/pages&gt;&lt;volume&gt;22&lt;/volume&gt;&lt;section&gt;42&lt;/section&gt;&lt;dates&gt;&lt;year&gt;2013&lt;/year&gt;&lt;/dates&gt;&lt;publisher&gt;Routledge&lt;/publisher&gt;&lt;isbn&gt;9780415631211&lt;/isbn&gt;&lt;urls&gt;&lt;/urls&gt;&lt;/record&gt;&lt;/Cite&gt;&lt;/EndNote&gt;</w:instrText>
      </w:r>
      <w:r w:rsidR="00DA657A" w:rsidRPr="008F60AF">
        <w:rPr>
          <w:color w:val="000000" w:themeColor="text1"/>
          <w:lang w:val="nl-NL"/>
        </w:rPr>
        <w:fldChar w:fldCharType="separate"/>
      </w:r>
      <w:r w:rsidR="00DA657A" w:rsidRPr="008F60AF">
        <w:rPr>
          <w:noProof/>
          <w:color w:val="000000" w:themeColor="text1"/>
          <w:lang w:val="nl-NL"/>
        </w:rPr>
        <w:t>(LaGrandeur, 2013)</w:t>
      </w:r>
      <w:r w:rsidR="00DA657A" w:rsidRPr="008F60AF">
        <w:rPr>
          <w:color w:val="000000" w:themeColor="text1"/>
          <w:lang w:val="nl-NL"/>
        </w:rPr>
        <w:fldChar w:fldCharType="end"/>
      </w:r>
      <w:r w:rsidRPr="008F60AF">
        <w:rPr>
          <w:color w:val="000000" w:themeColor="text1"/>
          <w:lang w:val="nl-NL"/>
        </w:rPr>
        <w:t>. Ook hier speelt dus duidelijk een aspect van prestige een grote rol.</w:t>
      </w:r>
    </w:p>
    <w:p w14:paraId="6EDD212E" w14:textId="71617535" w:rsidR="00C53828" w:rsidRPr="008F60AF" w:rsidRDefault="008B590C" w:rsidP="008B590C">
      <w:pPr>
        <w:rPr>
          <w:color w:val="000000" w:themeColor="text1"/>
          <w:lang w:val="nl-NL"/>
        </w:rPr>
      </w:pPr>
      <w:r w:rsidRPr="008F60AF">
        <w:rPr>
          <w:color w:val="000000" w:themeColor="text1"/>
          <w:lang w:val="nl-NL"/>
        </w:rPr>
        <w:tab/>
      </w:r>
      <w:r w:rsidR="003408E5" w:rsidRPr="008F60AF">
        <w:rPr>
          <w:color w:val="000000" w:themeColor="text1"/>
          <w:lang w:val="nl-NL"/>
        </w:rPr>
        <w:t xml:space="preserve">Samen met de heropleving </w:t>
      </w:r>
      <w:r w:rsidR="00743561" w:rsidRPr="008F60AF">
        <w:rPr>
          <w:color w:val="000000" w:themeColor="text1"/>
          <w:lang w:val="nl-NL"/>
        </w:rPr>
        <w:t xml:space="preserve">ontstonden ook meer duistere thema’s. Zo zouden de grote middeleeuwse denkers Roger Bacon en Albertus Magnus een bronzen hoofd hebben gecreëerd dat op elke vraag een antwoord zou hebben. Deze “orakels” </w:t>
      </w:r>
      <w:r w:rsidR="00311E5C" w:rsidRPr="008F60AF">
        <w:rPr>
          <w:color w:val="000000" w:themeColor="text1"/>
          <w:lang w:val="nl-NL"/>
        </w:rPr>
        <w:t>deden</w:t>
      </w:r>
      <w:r w:rsidR="00743561" w:rsidRPr="008F60AF">
        <w:rPr>
          <w:color w:val="000000" w:themeColor="text1"/>
          <w:lang w:val="nl-NL"/>
        </w:rPr>
        <w:t xml:space="preserve"> de mensen een sceptische houding innemen ten opzichte van der</w:t>
      </w:r>
      <w:r w:rsidR="00621E24" w:rsidRPr="008F60AF">
        <w:rPr>
          <w:color w:val="000000" w:themeColor="text1"/>
          <w:lang w:val="nl-NL"/>
        </w:rPr>
        <w:t>gelijke concepten. Deze verhalen werden vooral als zogenaamde “</w:t>
      </w:r>
      <w:r w:rsidR="00621E24" w:rsidRPr="008F60AF">
        <w:rPr>
          <w:i/>
          <w:iCs/>
          <w:color w:val="000000" w:themeColor="text1"/>
          <w:lang w:val="nl-NL"/>
        </w:rPr>
        <w:t>cautionary tales</w:t>
      </w:r>
      <w:r w:rsidR="00621E24" w:rsidRPr="008F60AF">
        <w:rPr>
          <w:color w:val="000000" w:themeColor="text1"/>
          <w:lang w:val="nl-NL"/>
        </w:rPr>
        <w:t>” gezien</w:t>
      </w:r>
      <w:r w:rsidR="00311E5C" w:rsidRPr="008F60AF">
        <w:rPr>
          <w:color w:val="000000" w:themeColor="text1"/>
          <w:lang w:val="nl-NL"/>
        </w:rPr>
        <w:t>, waarin een duidelijke waarschuwende ondertoon aanwezig was</w:t>
      </w:r>
      <w:r w:rsidR="00776EDB" w:rsidRPr="008F60AF">
        <w:rPr>
          <w:color w:val="000000" w:themeColor="text1"/>
          <w:lang w:val="nl-NL"/>
        </w:rPr>
        <w:t xml:space="preserve"> </w:t>
      </w:r>
      <w:r w:rsidR="00685FD5" w:rsidRPr="008F60AF">
        <w:rPr>
          <w:color w:val="000000" w:themeColor="text1"/>
          <w:lang w:val="nl-NL"/>
        </w:rPr>
        <w:fldChar w:fldCharType="begin"/>
      </w:r>
      <w:r w:rsidR="004C4868" w:rsidRPr="008F60AF">
        <w:rPr>
          <w:color w:val="000000" w:themeColor="text1"/>
          <w:lang w:val="nl-NL"/>
        </w:rPr>
        <w:instrText xml:space="preserve"> ADDIN EN.CITE &lt;EndNote&gt;&lt;Cite&gt;&lt;Author&gt;Cave&lt;/Author&gt;&lt;Year&gt;2018&lt;/Year&gt;&lt;RecNum&gt;1312&lt;/RecNum&gt;&lt;DisplayText&gt;(Cave &amp;amp; Dihal, 2018)&lt;/DisplayText&gt;&lt;record&gt;&lt;rec-number&gt;1312&lt;/rec-number&gt;&lt;foreign-keys&gt;&lt;key app="EN" db-id="tvw0xfa5br0zx0ez0v15dsexazwaa9zrwavw" timestamp="1589448350"&gt;1312&lt;/key&gt;&lt;/foreign-keys&gt;&lt;ref-type name="Journal Article"&gt;17&lt;/ref-type&gt;&lt;contributors&gt;&lt;authors&gt;&lt;author&gt;Cave, Stephen&lt;/author&gt;&lt;author&gt;Dihal, Kanta&lt;/author&gt;&lt;/authors&gt;&lt;/contributors&gt;&lt;titles&gt;&lt;title&gt;Ancient dreams of intelligent machines: 3,000 years of robots&lt;/title&gt;&lt;secondary-title&gt;Nature&lt;/secondary-title&gt;&lt;/titles&gt;&lt;periodical&gt;&lt;full-title&gt;Nature&lt;/full-title&gt;&lt;/periodical&gt;&lt;pages&gt;473-475&lt;/pages&gt;&lt;volume&gt;559&lt;/volume&gt;&lt;dates&gt;&lt;year&gt;2018&lt;/year&gt;&lt;pub-dates&gt;&lt;date&gt;07/01&lt;/date&gt;&lt;/pub-dates&gt;&lt;/dates&gt;&lt;urls&gt;&lt;/urls&gt;&lt;electronic-resource-num&gt;10.1038/d41586-018-05773-y&lt;/electronic-resource-num&gt;&lt;/record&gt;&lt;/Cite&gt;&lt;/EndNote&gt;</w:instrText>
      </w:r>
      <w:r w:rsidR="00685FD5" w:rsidRPr="008F60AF">
        <w:rPr>
          <w:color w:val="000000" w:themeColor="text1"/>
          <w:lang w:val="nl-NL"/>
        </w:rPr>
        <w:fldChar w:fldCharType="separate"/>
      </w:r>
      <w:r w:rsidR="00685FD5" w:rsidRPr="008F60AF">
        <w:rPr>
          <w:noProof/>
          <w:color w:val="000000" w:themeColor="text1"/>
          <w:lang w:val="nl-NL"/>
        </w:rPr>
        <w:t>(Cave &amp; Dihal, 2018)</w:t>
      </w:r>
      <w:r w:rsidR="00685FD5" w:rsidRPr="008F60AF">
        <w:rPr>
          <w:color w:val="000000" w:themeColor="text1"/>
          <w:lang w:val="nl-NL"/>
        </w:rPr>
        <w:fldChar w:fldCharType="end"/>
      </w:r>
      <w:r w:rsidR="00621E24" w:rsidRPr="008F60AF">
        <w:rPr>
          <w:color w:val="000000" w:themeColor="text1"/>
          <w:lang w:val="nl-NL"/>
        </w:rPr>
        <w:t xml:space="preserve">. Er kan een link met de mythe van Prometheus gelegd worden waarin </w:t>
      </w:r>
      <w:r w:rsidR="00752620" w:rsidRPr="008F60AF">
        <w:rPr>
          <w:color w:val="000000" w:themeColor="text1"/>
          <w:lang w:val="nl-NL"/>
        </w:rPr>
        <w:t xml:space="preserve">de god het vuur aan de mensen, de gewone stervelingen schonk. </w:t>
      </w:r>
      <w:r w:rsidR="00311E5C" w:rsidRPr="008F60AF">
        <w:rPr>
          <w:color w:val="000000" w:themeColor="text1"/>
          <w:lang w:val="nl-NL"/>
        </w:rPr>
        <w:t>Dat</w:t>
      </w:r>
      <w:r w:rsidR="00752620" w:rsidRPr="008F60AF">
        <w:rPr>
          <w:color w:val="000000" w:themeColor="text1"/>
          <w:lang w:val="nl-NL"/>
        </w:rPr>
        <w:t xml:space="preserve"> vuur, net zoals het bronzen hoofd dat op elke vraag het antwoord</w:t>
      </w:r>
      <w:r w:rsidR="00621E24" w:rsidRPr="008F60AF">
        <w:rPr>
          <w:color w:val="000000" w:themeColor="text1"/>
          <w:lang w:val="nl-NL"/>
        </w:rPr>
        <w:t xml:space="preserve"> </w:t>
      </w:r>
      <w:r w:rsidR="00752620" w:rsidRPr="008F60AF">
        <w:rPr>
          <w:color w:val="000000" w:themeColor="text1"/>
          <w:lang w:val="nl-NL"/>
        </w:rPr>
        <w:t>weet, is een macht te groot voor d</w:t>
      </w:r>
      <w:r w:rsidR="007B2AE2" w:rsidRPr="008F60AF">
        <w:rPr>
          <w:color w:val="000000" w:themeColor="text1"/>
          <w:lang w:val="nl-NL"/>
        </w:rPr>
        <w:t>e mens om te beheersen</w:t>
      </w:r>
      <w:r w:rsidR="008B1FD2" w:rsidRPr="008F60AF">
        <w:rPr>
          <w:color w:val="000000" w:themeColor="text1"/>
          <w:lang w:val="nl-NL"/>
        </w:rPr>
        <w:t xml:space="preserve"> </w:t>
      </w:r>
      <w:r w:rsidR="008B1FD2" w:rsidRPr="008F60AF">
        <w:rPr>
          <w:color w:val="000000" w:themeColor="text1"/>
          <w:lang w:val="nl-NL"/>
        </w:rPr>
        <w:fldChar w:fldCharType="begin"/>
      </w:r>
      <w:r w:rsidR="004C4868" w:rsidRPr="008F60AF">
        <w:rPr>
          <w:color w:val="000000" w:themeColor="text1"/>
          <w:lang w:val="nl-NL"/>
        </w:rPr>
        <w:instrText xml:space="preserve"> ADDIN EN.CITE &lt;EndNote&gt;&lt;Cite&gt;&lt;Author&gt;Rector&lt;/Author&gt;&lt;Year&gt;2020&lt;/Year&gt;&lt;RecNum&gt;1327&lt;/RecNum&gt;&lt;DisplayText&gt;(Rector, 2020)&lt;/DisplayText&gt;&lt;record&gt;&lt;rec-number&gt;1327&lt;/rec-number&gt;&lt;foreign-keys&gt;&lt;key app="EN" db-id="tvw0xfa5br0zx0ez0v15dsexazwaa9zrwavw" timestamp="1589448350"&gt;1327&lt;/key&gt;&lt;/foreign-keys&gt;&lt;ref-type name="Encyclopedia"&gt;53&lt;/ref-type&gt;&lt;contributors&gt;&lt;authors&gt;&lt;author&gt;Rector, Rebecca Kraft M. L. S.&lt;/author&gt;&lt;/authors&gt;&lt;/contributors&gt;&lt;titles&gt;&lt;title&gt;Prometheus (deity)&lt;/title&gt;&lt;alt-title&gt;Salem Press Encyclopedia&lt;/alt-title&gt;&lt;/titles&gt;&lt;keywords&gt;&lt;keyword&gt;Prometheus (Greek deity)&lt;/keyword&gt;&lt;keyword&gt;Greek gods&lt;/keyword&gt;&lt;keyword&gt;Greek mythology&lt;/keyword&gt;&lt;/keywords&gt;&lt;dates&gt;&lt;year&gt;2020&lt;/year&gt;&lt;/dates&gt;&lt;publisher&gt;Salem Press&lt;/publisher&gt;&lt;urls&gt;&lt;related-urls&gt;&lt;url&gt;https://vpn.uantwerpen.be?url=https%3a%2f%2fsearch.ebscohost.com%2flogin.aspx%3fdirect%3dtrue%26AuthType%3dip%2curl%2cuid%26db%3ders%26AN%3d87324493%26lang%3dnl%26site%3deds-live&lt;/url&gt;&lt;/related-urls&gt;&lt;/urls&gt;&lt;remote-database-name&gt;Research Starters&lt;/remote-database-name&gt;&lt;remote-database-provider&gt;EBSCOhost&lt;/remote-database-provider&gt;&lt;/record&gt;&lt;/Cite&gt;&lt;/EndNote&gt;</w:instrText>
      </w:r>
      <w:r w:rsidR="008B1FD2" w:rsidRPr="008F60AF">
        <w:rPr>
          <w:color w:val="000000" w:themeColor="text1"/>
          <w:lang w:val="nl-NL"/>
        </w:rPr>
        <w:fldChar w:fldCharType="separate"/>
      </w:r>
      <w:r w:rsidR="008B1FD2" w:rsidRPr="008F60AF">
        <w:rPr>
          <w:noProof/>
          <w:color w:val="000000" w:themeColor="text1"/>
          <w:lang w:val="nl-NL"/>
        </w:rPr>
        <w:t>(Rector, 2020)</w:t>
      </w:r>
      <w:r w:rsidR="008B1FD2" w:rsidRPr="008F60AF">
        <w:rPr>
          <w:color w:val="000000" w:themeColor="text1"/>
          <w:lang w:val="nl-NL"/>
        </w:rPr>
        <w:fldChar w:fldCharType="end"/>
      </w:r>
      <w:r w:rsidR="007B2AE2" w:rsidRPr="008F60AF">
        <w:rPr>
          <w:color w:val="000000" w:themeColor="text1"/>
          <w:lang w:val="nl-NL"/>
        </w:rPr>
        <w:t xml:space="preserve">. Desondanks </w:t>
      </w:r>
      <w:r w:rsidR="00C53828" w:rsidRPr="008F60AF">
        <w:rPr>
          <w:color w:val="000000" w:themeColor="text1"/>
          <w:lang w:val="nl-NL"/>
        </w:rPr>
        <w:t>deze twijfelachtige houding bleef het concept van een machinale humanoïde bestaan en floreerde deze zelfs nog sterker in de Renaissance.</w:t>
      </w:r>
    </w:p>
    <w:p w14:paraId="506049C9" w14:textId="77777777" w:rsidR="00C53828" w:rsidRPr="008F60AF" w:rsidRDefault="00C53828" w:rsidP="008B590C">
      <w:pPr>
        <w:rPr>
          <w:color w:val="000000" w:themeColor="text1"/>
          <w:lang w:val="nl-NL"/>
        </w:rPr>
      </w:pPr>
    </w:p>
    <w:p w14:paraId="18FB95C3" w14:textId="436DB222" w:rsidR="00C53828" w:rsidRPr="008F60AF" w:rsidRDefault="00C53828" w:rsidP="00C53828">
      <w:pPr>
        <w:pStyle w:val="Heading2"/>
        <w:rPr>
          <w:lang w:val="nl-NL"/>
        </w:rPr>
      </w:pPr>
      <w:bookmarkStart w:id="8" w:name="_Toc41145359"/>
      <w:r w:rsidRPr="008F60AF">
        <w:rPr>
          <w:lang w:val="nl-NL"/>
        </w:rPr>
        <w:lastRenderedPageBreak/>
        <w:t>Renaissance</w:t>
      </w:r>
      <w:bookmarkEnd w:id="8"/>
    </w:p>
    <w:p w14:paraId="72FECAA2" w14:textId="37A4354C" w:rsidR="00C53828" w:rsidRPr="008F60AF" w:rsidRDefault="00C53828" w:rsidP="00C53828">
      <w:pPr>
        <w:rPr>
          <w:color w:val="000000" w:themeColor="text1"/>
          <w:lang w:val="nl-NL"/>
        </w:rPr>
      </w:pPr>
      <w:r w:rsidRPr="008F60AF">
        <w:rPr>
          <w:color w:val="000000" w:themeColor="text1"/>
          <w:lang w:val="nl-NL"/>
        </w:rPr>
        <w:t xml:space="preserve">De Renaissance was een periode van culturele en technische innovatie. Er heerste een algemeen gevoel van verbazing als het op automata aankwam. Deze machinerie vond zijn weg naar het leven van de gewone mens. Ze verscheen in de vorm van geautomatiseerde engelen in kerken, maar ook bijvoorbeeld Neptunus-automata werden in </w:t>
      </w:r>
      <w:r w:rsidR="00311E5C" w:rsidRPr="008F60AF">
        <w:rPr>
          <w:color w:val="000000" w:themeColor="text1"/>
          <w:lang w:val="nl-NL"/>
        </w:rPr>
        <w:t xml:space="preserve">menig </w:t>
      </w:r>
      <w:r w:rsidRPr="008F60AF">
        <w:rPr>
          <w:color w:val="000000" w:themeColor="text1"/>
          <w:lang w:val="nl-NL"/>
        </w:rPr>
        <w:t>spelonken geplaatst</w:t>
      </w:r>
      <w:r w:rsidR="00932223" w:rsidRPr="008F60AF">
        <w:rPr>
          <w:color w:val="000000" w:themeColor="text1"/>
          <w:lang w:val="nl-NL"/>
        </w:rPr>
        <w:t xml:space="preserve"> </w:t>
      </w:r>
      <w:r w:rsidR="00932223" w:rsidRPr="008F60AF">
        <w:rPr>
          <w:color w:val="000000" w:themeColor="text1"/>
          <w:lang w:val="nl-NL"/>
        </w:rPr>
        <w:fldChar w:fldCharType="begin"/>
      </w:r>
      <w:r w:rsidR="004C4868" w:rsidRPr="008F60AF">
        <w:rPr>
          <w:color w:val="000000" w:themeColor="text1"/>
          <w:lang w:val="nl-NL"/>
        </w:rPr>
        <w:instrText xml:space="preserve"> ADDIN EN.CITE &lt;EndNote&gt;&lt;Cite&gt;&lt;Author&gt;Cave&lt;/Author&gt;&lt;Year&gt;2018&lt;/Year&gt;&lt;RecNum&gt;1312&lt;/RecNum&gt;&lt;DisplayText&gt;(Cave &amp;amp; Dihal, 2018)&lt;/DisplayText&gt;&lt;record&gt;&lt;rec-number&gt;1312&lt;/rec-number&gt;&lt;foreign-keys&gt;&lt;key app="EN" db-id="tvw0xfa5br0zx0ez0v15dsexazwaa9zrwavw" timestamp="1589448350"&gt;1312&lt;/key&gt;&lt;/foreign-keys&gt;&lt;ref-type name="Journal Article"&gt;17&lt;/ref-type&gt;&lt;contributors&gt;&lt;authors&gt;&lt;author&gt;Cave, Stephen&lt;/author&gt;&lt;author&gt;Dihal, Kanta&lt;/author&gt;&lt;/authors&gt;&lt;/contributors&gt;&lt;titles&gt;&lt;title&gt;Ancient dreams of intelligent machines: 3,000 years of robots&lt;/title&gt;&lt;secondary-title&gt;Nature&lt;/secondary-title&gt;&lt;/titles&gt;&lt;periodical&gt;&lt;full-title&gt;Nature&lt;/full-title&gt;&lt;/periodical&gt;&lt;pages&gt;473-475&lt;/pages&gt;&lt;volume&gt;559&lt;/volume&gt;&lt;dates&gt;&lt;year&gt;2018&lt;/year&gt;&lt;pub-dates&gt;&lt;date&gt;07/01&lt;/date&gt;&lt;/pub-dates&gt;&lt;/dates&gt;&lt;urls&gt;&lt;/urls&gt;&lt;electronic-resource-num&gt;10.1038/d41586-018-05773-y&lt;/electronic-resource-num&gt;&lt;/record&gt;&lt;/Cite&gt;&lt;/EndNote&gt;</w:instrText>
      </w:r>
      <w:r w:rsidR="00932223" w:rsidRPr="008F60AF">
        <w:rPr>
          <w:color w:val="000000" w:themeColor="text1"/>
          <w:lang w:val="nl-NL"/>
        </w:rPr>
        <w:fldChar w:fldCharType="separate"/>
      </w:r>
      <w:r w:rsidR="00932223" w:rsidRPr="008F60AF">
        <w:rPr>
          <w:noProof/>
          <w:color w:val="000000" w:themeColor="text1"/>
          <w:lang w:val="nl-NL"/>
        </w:rPr>
        <w:t>(Cave &amp; Dihal, 2018)</w:t>
      </w:r>
      <w:r w:rsidR="00932223" w:rsidRPr="008F60AF">
        <w:rPr>
          <w:color w:val="000000" w:themeColor="text1"/>
          <w:lang w:val="nl-NL"/>
        </w:rPr>
        <w:fldChar w:fldCharType="end"/>
      </w:r>
      <w:r w:rsidRPr="008F60AF">
        <w:rPr>
          <w:color w:val="000000" w:themeColor="text1"/>
          <w:lang w:val="nl-NL"/>
        </w:rPr>
        <w:t xml:space="preserve">. Niet enkel vond het zijn weg naar de gewone mens, ook naar de wetenschappelijke ontwerpen. Het gedachtengoed vond ook zijn weerklank in de technische vernuftigheden van onder andere Leonardo Da Vinci. Deze Homo Universalis had bijvoorbeeld plannen klaar voor een geautomatiseerde ridder die bewoog door </w:t>
      </w:r>
      <w:r w:rsidR="00311E5C" w:rsidRPr="008F60AF">
        <w:rPr>
          <w:color w:val="000000" w:themeColor="text1"/>
          <w:lang w:val="nl-NL"/>
        </w:rPr>
        <w:t>middel</w:t>
      </w:r>
      <w:r w:rsidRPr="008F60AF">
        <w:rPr>
          <w:color w:val="000000" w:themeColor="text1"/>
          <w:lang w:val="nl-NL"/>
        </w:rPr>
        <w:t xml:space="preserve"> van interne gewichten en hendels</w:t>
      </w:r>
      <w:r w:rsidR="00F94F23" w:rsidRPr="008F60AF">
        <w:rPr>
          <w:color w:val="000000" w:themeColor="text1"/>
          <w:lang w:val="nl-NL"/>
        </w:rPr>
        <w:t xml:space="preserve"> </w:t>
      </w:r>
      <w:r w:rsidR="00F94F23" w:rsidRPr="008F60AF">
        <w:rPr>
          <w:color w:val="000000" w:themeColor="text1"/>
          <w:lang w:val="nl-NL"/>
        </w:rPr>
        <w:fldChar w:fldCharType="begin"/>
      </w:r>
      <w:r w:rsidR="004C4868" w:rsidRPr="008F60AF">
        <w:rPr>
          <w:color w:val="000000" w:themeColor="text1"/>
          <w:lang w:val="nl-NL"/>
        </w:rPr>
        <w:instrText xml:space="preserve"> ADDIN EN.CITE &lt;EndNote&gt;&lt;Cite&gt;&lt;Author&gt;Bedini&lt;/Author&gt;&lt;Year&gt;1964&lt;/Year&gt;&lt;RecNum&gt;1328&lt;/RecNum&gt;&lt;DisplayText&gt;(Bedini, 1964)&lt;/DisplayText&gt;&lt;record&gt;&lt;rec-number&gt;1328&lt;/rec-number&gt;&lt;foreign-keys&gt;&lt;key app="EN" db-id="tvw0xfa5br0zx0ez0v15dsexazwaa9zrwavw" timestamp="1589448350"&gt;1328&lt;/key&gt;&lt;/foreign-keys&gt;&lt;ref-type name="Journal Article"&gt;17&lt;/ref-type&gt;&lt;contributors&gt;&lt;authors&gt;&lt;author&gt;Bedini, Silvio A.&lt;/author&gt;&lt;/authors&gt;&lt;/contributors&gt;&lt;titles&gt;&lt;title&gt;The Role of Automata in the History of Technology&lt;/title&gt;&lt;secondary-title&gt;Technology and Culture&lt;/secondary-title&gt;&lt;/titles&gt;&lt;periodical&gt;&lt;full-title&gt;Technology and Culture&lt;/full-title&gt;&lt;/periodical&gt;&lt;pages&gt;24-42&lt;/pages&gt;&lt;volume&gt;5&lt;/volume&gt;&lt;number&gt;1&lt;/number&gt;&lt;dates&gt;&lt;year&gt;1964&lt;/year&gt;&lt;/dates&gt;&lt;publisher&gt;[The Johns Hopkins University Press, Society for the History of Technology]&lt;/publisher&gt;&lt;isbn&gt;0040165X, 10973729&lt;/isbn&gt;&lt;urls&gt;&lt;related-urls&gt;&lt;url&gt;www.jstor.org/stable/3101120&lt;/url&gt;&lt;/related-urls&gt;&lt;/urls&gt;&lt;custom1&gt;Full publication date: Winter, 1964&lt;/custom1&gt;&lt;electronic-resource-num&gt;10.2307/3101120&lt;/electronic-resource-num&gt;&lt;remote-database-name&gt;JSTOR&lt;/remote-database-name&gt;&lt;access-date&gt;2020/04/24/&lt;/access-date&gt;&lt;/record&gt;&lt;/Cite&gt;&lt;/EndNote&gt;</w:instrText>
      </w:r>
      <w:r w:rsidR="00F94F23" w:rsidRPr="008F60AF">
        <w:rPr>
          <w:color w:val="000000" w:themeColor="text1"/>
          <w:lang w:val="nl-NL"/>
        </w:rPr>
        <w:fldChar w:fldCharType="separate"/>
      </w:r>
      <w:r w:rsidR="00F94F23" w:rsidRPr="008F60AF">
        <w:rPr>
          <w:noProof/>
          <w:color w:val="000000" w:themeColor="text1"/>
          <w:lang w:val="nl-NL"/>
        </w:rPr>
        <w:t>(Bedini, 1964)</w:t>
      </w:r>
      <w:r w:rsidR="00F94F23" w:rsidRPr="008F60AF">
        <w:rPr>
          <w:color w:val="000000" w:themeColor="text1"/>
          <w:lang w:val="nl-NL"/>
        </w:rPr>
        <w:fldChar w:fldCharType="end"/>
      </w:r>
      <w:r w:rsidRPr="008F60AF">
        <w:rPr>
          <w:color w:val="000000" w:themeColor="text1"/>
          <w:lang w:val="nl-NL"/>
        </w:rPr>
        <w:t xml:space="preserve">. </w:t>
      </w:r>
    </w:p>
    <w:p w14:paraId="1966C5E0" w14:textId="77777777" w:rsidR="00C53828" w:rsidRPr="008F60AF" w:rsidRDefault="00C53828" w:rsidP="00C53828">
      <w:pPr>
        <w:rPr>
          <w:color w:val="000000" w:themeColor="text1"/>
          <w:lang w:val="nl-NL"/>
        </w:rPr>
      </w:pPr>
    </w:p>
    <w:p w14:paraId="16C1E391" w14:textId="721749AB" w:rsidR="00C53828" w:rsidRPr="008F60AF" w:rsidRDefault="00C53828" w:rsidP="00C53828">
      <w:pPr>
        <w:pStyle w:val="Heading2"/>
        <w:rPr>
          <w:lang w:val="nl-NL"/>
        </w:rPr>
      </w:pPr>
      <w:bookmarkStart w:id="9" w:name="_Toc41145360"/>
      <w:r w:rsidRPr="008F60AF">
        <w:rPr>
          <w:lang w:val="nl-NL"/>
        </w:rPr>
        <w:t>Hoogmis voor automatons</w:t>
      </w:r>
      <w:bookmarkEnd w:id="9"/>
    </w:p>
    <w:p w14:paraId="0D440DF8" w14:textId="0CCD27BD" w:rsidR="00C53828" w:rsidRPr="008F60AF" w:rsidRDefault="00C53828" w:rsidP="00C53828">
      <w:pPr>
        <w:rPr>
          <w:color w:val="000000" w:themeColor="text1"/>
          <w:lang w:val="nl-NL"/>
        </w:rPr>
      </w:pPr>
      <w:r w:rsidRPr="008F60AF">
        <w:rPr>
          <w:color w:val="000000" w:themeColor="text1"/>
          <w:lang w:val="nl-NL"/>
        </w:rPr>
        <w:t>De zeventiende eeuw en de vroege negentiende eeuw worden gezien als het hoogtepunt voor de automata. Een illustratie van dit hoogtepunt was de “Digesting Duck” van Jacques de Vau</w:t>
      </w:r>
      <w:r w:rsidR="00AC6EBF" w:rsidRPr="008F60AF">
        <w:rPr>
          <w:color w:val="000000" w:themeColor="text1"/>
          <w:lang w:val="nl-NL"/>
        </w:rPr>
        <w:t>canson uit 1739. Deze eend bestond uit 400 bewegende delen en het leek alsof deze werkelijk leefde. Enkel was dat niet het geval en werden toeschouwers voor de gek gehouden. De uitwerpselen van het “dier” waren voorgemaakt en werden vanuit een verscholen compartiment uit de machine geworpen</w:t>
      </w:r>
      <w:r w:rsidR="0089421D" w:rsidRPr="008F60AF">
        <w:rPr>
          <w:color w:val="000000" w:themeColor="text1"/>
          <w:lang w:val="nl-NL"/>
        </w:rPr>
        <w:t xml:space="preserve"> </w:t>
      </w:r>
      <w:r w:rsidR="0089421D" w:rsidRPr="008F60AF">
        <w:rPr>
          <w:color w:val="000000" w:themeColor="text1"/>
          <w:lang w:val="nl-NL"/>
        </w:rPr>
        <w:fldChar w:fldCharType="begin"/>
      </w:r>
      <w:r w:rsidR="004C4868" w:rsidRPr="008F60AF">
        <w:rPr>
          <w:color w:val="000000" w:themeColor="text1"/>
          <w:lang w:val="nl-NL"/>
        </w:rPr>
        <w:instrText xml:space="preserve"> ADDIN EN.CITE &lt;EndNote&gt;&lt;Cite&gt;&lt;Author&gt;Fryer&lt;/Author&gt;&lt;Year&gt;1979&lt;/Year&gt;&lt;RecNum&gt;1329&lt;/RecNum&gt;&lt;DisplayText&gt;(Fryer &amp;amp; Marshall, 1979)&lt;/DisplayText&gt;&lt;record&gt;&lt;rec-number&gt;1329&lt;/rec-number&gt;&lt;foreign-keys&gt;&lt;key app="EN" db-id="tvw0xfa5br0zx0ez0v15dsexazwaa9zrwavw" timestamp="1589448350"&gt;1329&lt;/key&gt;&lt;/foreign-keys&gt;&lt;ref-type name="Journal Article"&gt;17&lt;/ref-type&gt;&lt;contributors&gt;&lt;authors&gt;&lt;author&gt;Fryer, David M.&lt;/author&gt;&lt;author&gt;Marshall, John C.&lt;/author&gt;&lt;/authors&gt;&lt;/contributors&gt;&lt;titles&gt;&lt;title&gt;The Motives of Jacques de Vaucanson&lt;/title&gt;&lt;secondary-title&gt;Technology and Culture&lt;/secondary-title&gt;&lt;/titles&gt;&lt;periodical&gt;&lt;full-title&gt;Technology and Culture&lt;/full-title&gt;&lt;/periodical&gt;&lt;pages&gt;263-265&lt;/pages&gt;&lt;volume&gt;20&lt;/volume&gt;&lt;number&gt;2&lt;/number&gt;&lt;dates&gt;&lt;year&gt;1979&lt;/year&gt;&lt;/dates&gt;&lt;publisher&gt;[The Johns Hopkins University Press, Society for the History of Technology]&lt;/publisher&gt;&lt;isbn&gt;0040165X, 10973729&lt;/isbn&gt;&lt;urls&gt;&lt;related-urls&gt;&lt;url&gt;www.jstor.org/stable/3103866&lt;/url&gt;&lt;/related-urls&gt;&lt;/urls&gt;&lt;custom1&gt;Full publication date: Apr., 1979&lt;/custom1&gt;&lt;electronic-resource-num&gt;10.2307/3103866&lt;/electronic-resource-num&gt;&lt;remote-database-name&gt;JSTOR&lt;/remote-database-name&gt;&lt;access-date&gt;2020/04/24/&lt;/access-date&gt;&lt;/record&gt;&lt;/Cite&gt;&lt;/EndNote&gt;</w:instrText>
      </w:r>
      <w:r w:rsidR="0089421D" w:rsidRPr="008F60AF">
        <w:rPr>
          <w:color w:val="000000" w:themeColor="text1"/>
          <w:lang w:val="nl-NL"/>
        </w:rPr>
        <w:fldChar w:fldCharType="separate"/>
      </w:r>
      <w:r w:rsidR="0089421D" w:rsidRPr="008F60AF">
        <w:rPr>
          <w:noProof/>
          <w:color w:val="000000" w:themeColor="text1"/>
          <w:lang w:val="nl-NL"/>
        </w:rPr>
        <w:t>(Fryer &amp; Marshall, 1979)</w:t>
      </w:r>
      <w:r w:rsidR="0089421D" w:rsidRPr="008F60AF">
        <w:rPr>
          <w:color w:val="000000" w:themeColor="text1"/>
          <w:lang w:val="nl-NL"/>
        </w:rPr>
        <w:fldChar w:fldCharType="end"/>
      </w:r>
      <w:r w:rsidR="00AC6EBF" w:rsidRPr="008F60AF">
        <w:rPr>
          <w:color w:val="000000" w:themeColor="text1"/>
          <w:lang w:val="nl-NL"/>
        </w:rPr>
        <w:t xml:space="preserve">. Zo zijn er nog meerdere voorbeelden waarbij toeschouwers </w:t>
      </w:r>
      <w:r w:rsidR="00C13E2C" w:rsidRPr="008F60AF">
        <w:rPr>
          <w:color w:val="000000" w:themeColor="text1"/>
          <w:lang w:val="nl-NL"/>
        </w:rPr>
        <w:t>bij de neus genomen worden.</w:t>
      </w:r>
    </w:p>
    <w:p w14:paraId="0A984806" w14:textId="02FF308E" w:rsidR="00175711" w:rsidRPr="008F60AF" w:rsidRDefault="00C13E2C" w:rsidP="00C53828">
      <w:pPr>
        <w:rPr>
          <w:color w:val="000000" w:themeColor="text1"/>
          <w:lang w:val="nl-NL"/>
        </w:rPr>
      </w:pPr>
      <w:r w:rsidRPr="008F60AF">
        <w:rPr>
          <w:color w:val="000000" w:themeColor="text1"/>
          <w:lang w:val="nl-NL"/>
        </w:rPr>
        <w:tab/>
        <w:t>Deze verwondering wordt later overmeesterd door een gevoel van angst voor bedrog. Het is deze angst die ook een vruchtbare bodem vindt in de fictie van die tijd. In 1816 publiceerde Pruisische auteur E.T.A. Hoffman “The Sandman”. Een verhaal o</w:t>
      </w:r>
      <w:r w:rsidR="00F07B9A" w:rsidRPr="008F60AF">
        <w:rPr>
          <w:color w:val="000000" w:themeColor="text1"/>
          <w:lang w:val="nl-NL"/>
        </w:rPr>
        <w:t>v</w:t>
      </w:r>
      <w:r w:rsidRPr="008F60AF">
        <w:rPr>
          <w:color w:val="000000" w:themeColor="text1"/>
          <w:lang w:val="nl-NL"/>
        </w:rPr>
        <w:t xml:space="preserve">er Nathanael die betoverd geraakt door de schoonheid van </w:t>
      </w:r>
      <w:r w:rsidR="007B1944" w:rsidRPr="008F60AF">
        <w:rPr>
          <w:color w:val="000000" w:themeColor="text1"/>
          <w:lang w:val="nl-NL"/>
        </w:rPr>
        <w:t>Olimpia</w:t>
      </w:r>
      <w:r w:rsidRPr="008F60AF">
        <w:rPr>
          <w:color w:val="000000" w:themeColor="text1"/>
          <w:lang w:val="nl-NL"/>
        </w:rPr>
        <w:t>. Wanneer aan het licht komt dat zij een automaton is, besluit de protagonist om zichzelf van zijn leven te ontnemen</w:t>
      </w:r>
      <w:r w:rsidR="00703A81" w:rsidRPr="008F60AF">
        <w:rPr>
          <w:color w:val="000000" w:themeColor="text1"/>
          <w:lang w:val="nl-NL"/>
        </w:rPr>
        <w:t xml:space="preserve"> </w:t>
      </w:r>
      <w:r w:rsidR="00703A81" w:rsidRPr="008F60AF">
        <w:rPr>
          <w:color w:val="000000" w:themeColor="text1"/>
          <w:lang w:val="nl-NL"/>
        </w:rPr>
        <w:fldChar w:fldCharType="begin"/>
      </w:r>
      <w:r w:rsidR="004C4868" w:rsidRPr="008F60AF">
        <w:rPr>
          <w:color w:val="000000" w:themeColor="text1"/>
          <w:lang w:val="nl-NL"/>
        </w:rPr>
        <w:instrText xml:space="preserve"> ADDIN EN.CITE &lt;EndNote&gt;&lt;Cite&gt;&lt;Author&gt;Hoffmann&lt;/Author&gt;&lt;Year&gt;1991&lt;/Year&gt;&lt;RecNum&gt;1330&lt;/RecNum&gt;&lt;DisplayText&gt;(E. T. A. Hoffmann, 1991)&lt;/DisplayText&gt;&lt;record&gt;&lt;rec-number&gt;1330&lt;/rec-number&gt;&lt;foreign-keys&gt;&lt;key app="EN" db-id="tvw0xfa5br0zx0ez0v15dsexazwaa9zrwavw" timestamp="1589448350"&gt;1330&lt;/key&gt;&lt;/foreign-keys&gt;&lt;ref-type name="Book"&gt;6&lt;/ref-type&gt;&lt;contributors&gt;&lt;authors&gt;&lt;author&gt;Hoffmann, E. T. A.&lt;/author&gt;&lt;/authors&gt;&lt;/contributors&gt;&lt;titles&gt;&lt;title&gt;Der Sandmann&lt;/title&gt;&lt;/titles&gt;&lt;dates&gt;&lt;year&gt;1991&lt;/year&gt;&lt;/dates&gt;&lt;publisher&gt;Stuttgart : Reclam, 1991.&lt;/publisher&gt;&lt;call-num&gt;PT2360 S3 1991&lt;/call-num&gt;&lt;urls&gt;&lt;related-urls&gt;&lt;url&gt;https://search.library.wisc.edu/catalog/999936939702121&lt;/url&gt;&lt;/related-urls&gt;&lt;/urls&gt;&lt;/record&gt;&lt;/Cite&gt;&lt;/EndNote&gt;</w:instrText>
      </w:r>
      <w:r w:rsidR="00703A81" w:rsidRPr="008F60AF">
        <w:rPr>
          <w:color w:val="000000" w:themeColor="text1"/>
          <w:lang w:val="nl-NL"/>
        </w:rPr>
        <w:fldChar w:fldCharType="separate"/>
      </w:r>
      <w:r w:rsidR="000B2ED2" w:rsidRPr="008F60AF">
        <w:rPr>
          <w:noProof/>
          <w:color w:val="000000" w:themeColor="text1"/>
          <w:lang w:val="nl-NL"/>
        </w:rPr>
        <w:t>(E. T. A. Hoffmann, 1991)</w:t>
      </w:r>
      <w:r w:rsidR="00703A81" w:rsidRPr="008F60AF">
        <w:rPr>
          <w:color w:val="000000" w:themeColor="text1"/>
          <w:lang w:val="nl-NL"/>
        </w:rPr>
        <w:fldChar w:fldCharType="end"/>
      </w:r>
      <w:r w:rsidRPr="008F60AF">
        <w:rPr>
          <w:color w:val="000000" w:themeColor="text1"/>
          <w:lang w:val="nl-NL"/>
        </w:rPr>
        <w:t xml:space="preserve">. De dualiteit van de machine komt in dit verhaal sterk aan het licht. Enerzijds is er de betoverende schoonheid en vernuftigheid van </w:t>
      </w:r>
      <w:r w:rsidR="007B1944" w:rsidRPr="008F60AF">
        <w:rPr>
          <w:color w:val="000000" w:themeColor="text1"/>
          <w:lang w:val="nl-NL"/>
        </w:rPr>
        <w:t>Olimpia</w:t>
      </w:r>
      <w:r w:rsidRPr="008F60AF">
        <w:rPr>
          <w:color w:val="000000" w:themeColor="text1"/>
          <w:lang w:val="nl-NL"/>
        </w:rPr>
        <w:t>. Anderzijds schuilt er een duistere kant, namelijk dat Nathaneal die omwille v</w:t>
      </w:r>
      <w:r w:rsidR="00175711" w:rsidRPr="008F60AF">
        <w:rPr>
          <w:color w:val="000000" w:themeColor="text1"/>
          <w:lang w:val="nl-NL"/>
        </w:rPr>
        <w:t>an het nieuws tot zelfdoding overgaat.</w:t>
      </w:r>
    </w:p>
    <w:p w14:paraId="69882715" w14:textId="77777777" w:rsidR="00175711" w:rsidRPr="008F60AF" w:rsidRDefault="00175711" w:rsidP="00C53828">
      <w:pPr>
        <w:rPr>
          <w:color w:val="000000" w:themeColor="text1"/>
          <w:lang w:val="nl-NL"/>
        </w:rPr>
      </w:pPr>
    </w:p>
    <w:p w14:paraId="27503B67" w14:textId="0539F78F" w:rsidR="00175711" w:rsidRPr="008F60AF" w:rsidRDefault="00175711" w:rsidP="00175711">
      <w:pPr>
        <w:pStyle w:val="Heading2"/>
        <w:rPr>
          <w:lang w:val="nl-NL"/>
        </w:rPr>
      </w:pPr>
      <w:bookmarkStart w:id="10" w:name="_Toc41145361"/>
      <w:r w:rsidRPr="008F60AF">
        <w:rPr>
          <w:lang w:val="nl-NL"/>
        </w:rPr>
        <w:t>Industrialisatie</w:t>
      </w:r>
      <w:bookmarkEnd w:id="10"/>
    </w:p>
    <w:p w14:paraId="24F6B670" w14:textId="3DD8ABEE" w:rsidR="00932223" w:rsidRPr="008F60AF" w:rsidRDefault="00175711" w:rsidP="00175711">
      <w:pPr>
        <w:rPr>
          <w:color w:val="000000" w:themeColor="text1"/>
          <w:lang w:val="nl-NL"/>
        </w:rPr>
      </w:pPr>
      <w:r w:rsidRPr="008F60AF">
        <w:rPr>
          <w:color w:val="000000" w:themeColor="text1"/>
          <w:lang w:val="nl-NL"/>
        </w:rPr>
        <w:t>Het</w:t>
      </w:r>
      <w:r w:rsidR="00C13E2C" w:rsidRPr="008F60AF">
        <w:rPr>
          <w:color w:val="000000" w:themeColor="text1"/>
          <w:lang w:val="nl-NL"/>
        </w:rPr>
        <w:t xml:space="preserve"> </w:t>
      </w:r>
      <w:r w:rsidRPr="008F60AF">
        <w:rPr>
          <w:color w:val="000000" w:themeColor="text1"/>
          <w:lang w:val="nl-NL"/>
        </w:rPr>
        <w:t xml:space="preserve">is in de 20e eeuw dat de </w:t>
      </w:r>
      <w:r w:rsidR="00703A81" w:rsidRPr="008F60AF">
        <w:rPr>
          <w:color w:val="000000" w:themeColor="text1"/>
          <w:lang w:val="nl-NL"/>
        </w:rPr>
        <w:t>vindingrijkheid</w:t>
      </w:r>
      <w:r w:rsidRPr="008F60AF">
        <w:rPr>
          <w:color w:val="000000" w:themeColor="text1"/>
          <w:lang w:val="nl-NL"/>
        </w:rPr>
        <w:t xml:space="preserve"> met betrekking tot humanoïde machines een hoogtepunt bereikt. Het is een tijd van revoluties. Niet langer zal de natuur het ritme van het menselijke leven bepalen, vanaf nu doen de machines dat</w:t>
      </w:r>
      <w:r w:rsidR="00703A81" w:rsidRPr="008F60AF">
        <w:rPr>
          <w:color w:val="000000" w:themeColor="text1"/>
          <w:lang w:val="nl-NL"/>
        </w:rPr>
        <w:t xml:space="preserve"> </w:t>
      </w:r>
      <w:r w:rsidR="00703A81" w:rsidRPr="008F60AF">
        <w:rPr>
          <w:color w:val="000000" w:themeColor="text1"/>
          <w:lang w:val="nl-NL"/>
        </w:rPr>
        <w:fldChar w:fldCharType="begin"/>
      </w:r>
      <w:r w:rsidR="004C4868" w:rsidRPr="008F60AF">
        <w:rPr>
          <w:color w:val="000000" w:themeColor="text1"/>
          <w:lang w:val="nl-NL"/>
        </w:rPr>
        <w:instrText xml:space="preserve"> ADDIN EN.CITE &lt;EndNote&gt;&lt;Cite&gt;&lt;Author&gt;Cave&lt;/Author&gt;&lt;Year&gt;2018&lt;/Year&gt;&lt;RecNum&gt;1312&lt;/RecNum&gt;&lt;DisplayText&gt;(Cave &amp;amp; Dihal, 2018)&lt;/DisplayText&gt;&lt;record&gt;&lt;rec-number&gt;1312&lt;/rec-number&gt;&lt;foreign-keys&gt;&lt;key app="EN" db-id="tvw0xfa5br0zx0ez0v15dsexazwaa9zrwavw" timestamp="1589448350"&gt;1312&lt;/key&gt;&lt;/foreign-keys&gt;&lt;ref-type name="Journal Article"&gt;17&lt;/ref-type&gt;&lt;contributors&gt;&lt;authors&gt;&lt;author&gt;Cave, Stephen&lt;/author&gt;&lt;author&gt;Dihal, Kanta&lt;/author&gt;&lt;/authors&gt;&lt;/contributors&gt;&lt;titles&gt;&lt;title&gt;Ancient dreams of intelligent machines: 3,000 years of robots&lt;/title&gt;&lt;secondary-title&gt;Nature&lt;/secondary-title&gt;&lt;/titles&gt;&lt;periodical&gt;&lt;full-title&gt;Nature&lt;/full-title&gt;&lt;/periodical&gt;&lt;pages&gt;473-475&lt;/pages&gt;&lt;volume&gt;559&lt;/volume&gt;&lt;dates&gt;&lt;year&gt;2018&lt;/year&gt;&lt;pub-dates&gt;&lt;date&gt;07/01&lt;/date&gt;&lt;/pub-dates&gt;&lt;/dates&gt;&lt;urls&gt;&lt;/urls&gt;&lt;electronic-resource-num&gt;10.1038/d41586-018-05773-y&lt;/electronic-resource-num&gt;&lt;/record&gt;&lt;/Cite&gt;&lt;/EndNote&gt;</w:instrText>
      </w:r>
      <w:r w:rsidR="00703A81" w:rsidRPr="008F60AF">
        <w:rPr>
          <w:color w:val="000000" w:themeColor="text1"/>
          <w:lang w:val="nl-NL"/>
        </w:rPr>
        <w:fldChar w:fldCharType="separate"/>
      </w:r>
      <w:r w:rsidR="00703A81" w:rsidRPr="008F60AF">
        <w:rPr>
          <w:noProof/>
          <w:color w:val="000000" w:themeColor="text1"/>
          <w:lang w:val="nl-NL"/>
        </w:rPr>
        <w:t>(Cave &amp; Dihal, 2018)</w:t>
      </w:r>
      <w:r w:rsidR="00703A81" w:rsidRPr="008F60AF">
        <w:rPr>
          <w:color w:val="000000" w:themeColor="text1"/>
          <w:lang w:val="nl-NL"/>
        </w:rPr>
        <w:fldChar w:fldCharType="end"/>
      </w:r>
      <w:r w:rsidR="00932223" w:rsidRPr="008F60AF">
        <w:rPr>
          <w:color w:val="000000" w:themeColor="text1"/>
          <w:lang w:val="nl-NL"/>
        </w:rPr>
        <w:t>.</w:t>
      </w:r>
    </w:p>
    <w:p w14:paraId="7F6FE6CE" w14:textId="4A10AEA2" w:rsidR="00932223" w:rsidRPr="008F60AF" w:rsidRDefault="00932223" w:rsidP="00175711">
      <w:pPr>
        <w:rPr>
          <w:color w:val="000000" w:themeColor="text1"/>
          <w:lang w:val="nl-NL"/>
        </w:rPr>
      </w:pPr>
      <w:r w:rsidRPr="008F60AF">
        <w:rPr>
          <w:color w:val="000000" w:themeColor="text1"/>
          <w:lang w:val="nl-NL"/>
        </w:rPr>
        <w:tab/>
        <w:t>De Industrialisatie verwelkomt een nieuwe energiebron</w:t>
      </w:r>
      <w:r w:rsidR="00784557" w:rsidRPr="008F60AF">
        <w:rPr>
          <w:color w:val="000000" w:themeColor="text1"/>
          <w:lang w:val="nl-NL"/>
        </w:rPr>
        <w:t>nen</w:t>
      </w:r>
      <w:r w:rsidRPr="008F60AF">
        <w:rPr>
          <w:color w:val="000000" w:themeColor="text1"/>
          <w:lang w:val="nl-NL"/>
        </w:rPr>
        <w:t xml:space="preserve">: </w:t>
      </w:r>
      <w:r w:rsidR="00784557" w:rsidRPr="008F60AF">
        <w:rPr>
          <w:color w:val="000000" w:themeColor="text1"/>
          <w:lang w:val="nl-NL"/>
        </w:rPr>
        <w:t xml:space="preserve">stoom en </w:t>
      </w:r>
      <w:r w:rsidRPr="008F60AF">
        <w:rPr>
          <w:color w:val="000000" w:themeColor="text1"/>
          <w:lang w:val="nl-NL"/>
        </w:rPr>
        <w:t>elektriciteit. Deze uitvinding</w:t>
      </w:r>
      <w:r w:rsidR="00B34C6B" w:rsidRPr="008F60AF">
        <w:rPr>
          <w:color w:val="000000" w:themeColor="text1"/>
          <w:lang w:val="nl-NL"/>
        </w:rPr>
        <w:t>en z</w:t>
      </w:r>
      <w:r w:rsidR="00B26BE2" w:rsidRPr="008F60AF">
        <w:rPr>
          <w:color w:val="000000" w:themeColor="text1"/>
          <w:lang w:val="nl-NL"/>
        </w:rPr>
        <w:t>orgden voor een meer efficië</w:t>
      </w:r>
      <w:r w:rsidR="00AC528B" w:rsidRPr="008F60AF">
        <w:rPr>
          <w:color w:val="000000" w:themeColor="text1"/>
          <w:lang w:val="nl-NL"/>
        </w:rPr>
        <w:t xml:space="preserve">nte werking van de automata, maar evengoed </w:t>
      </w:r>
      <w:r w:rsidR="00B01B9E" w:rsidRPr="008F60AF">
        <w:rPr>
          <w:color w:val="000000" w:themeColor="text1"/>
          <w:lang w:val="nl-NL"/>
        </w:rPr>
        <w:t xml:space="preserve">de ruime wereld van productie in bijvoorbeeld fabrieken. Waar voorheen met tandwielen en dergelijke gewerkt werd, werd de primaire aandrijving vanaf nu elektriciteit, een veel krachtigere bron </w:t>
      </w:r>
      <w:r w:rsidR="00B01B9E" w:rsidRPr="008F60AF">
        <w:rPr>
          <w:color w:val="000000" w:themeColor="text1"/>
          <w:lang w:val="nl-NL"/>
        </w:rPr>
        <w:fldChar w:fldCharType="begin"/>
      </w:r>
      <w:r w:rsidR="004C4868" w:rsidRPr="008F60AF">
        <w:rPr>
          <w:color w:val="000000" w:themeColor="text1"/>
          <w:lang w:val="nl-NL"/>
        </w:rPr>
        <w:instrText xml:space="preserve"> ADDIN EN.CITE &lt;EndNote&gt;&lt;Cite&gt;&lt;Author&gt;Yamakawa&lt;/Author&gt;&lt;Year&gt;1990&lt;/Year&gt;&lt;RecNum&gt;1344&lt;/RecNum&gt;&lt;DisplayText&gt;(Yamakawa, Aida, Hagino, Honda, &amp;amp; Shimizu, 1990)&lt;/DisplayText&gt;&lt;record&gt;&lt;rec-number&gt;1344&lt;/rec-number&gt;&lt;foreign-keys&gt;&lt;key app="EN" db-id="tvw0xfa5br0zx0ez0v15dsexazwaa9zrwavw" timestamp="1589448350"&gt;1344&lt;/key&gt;&lt;/foreign-keys&gt;&lt;ref-type name="Journal Article"&gt;17&lt;/ref-type&gt;&lt;contributors&gt;&lt;authors&gt;&lt;author&gt;Yamakawa, S.&lt;/author&gt;&lt;author&gt;Aida, S.&lt;/author&gt;&lt;author&gt;Hagino, K.&lt;/author&gt;&lt;author&gt;Honda, N.&lt;/author&gt;&lt;author&gt;Shimizu, T.&lt;/author&gt;&lt;/authors&gt;&lt;/contributors&gt;&lt;titles&gt;&lt;title&gt;The Application of Artificial Intelligence to Electricity Power System&lt;/title&gt;&lt;secondary-title&gt;IFAC Proceedings Volumes&lt;/secondary-title&gt;&lt;/titles&gt;&lt;periodical&gt;&lt;full-title&gt;IFAC Proceedings Volumes&lt;/full-title&gt;&lt;/periodical&gt;&lt;pages&gt;145-150&lt;/pages&gt;&lt;volume&gt;23&lt;/volume&gt;&lt;number&gt;7&lt;/number&gt;&lt;keywords&gt;&lt;keyword&gt;Artificial intelligence&lt;/keyword&gt;&lt;keyword&gt;Electric power system&lt;/keyword&gt;&lt;keyword&gt;Power converters&lt;/keyword&gt;&lt;keyword&gt;Power supplies&lt;/keyword&gt;&lt;/keywords&gt;&lt;dates&gt;&lt;year&gt;1990&lt;/year&gt;&lt;pub-dates&gt;&lt;date&gt;1990/11/01/&lt;/date&gt;&lt;/pub-dates&gt;&lt;/dates&gt;&lt;isbn&gt;1474-6670&lt;/isbn&gt;&lt;urls&gt;&lt;related-urls&gt;&lt;url&gt;http://www.sciencedirect.com/science/article/pii/S1474667017521503&lt;/url&gt;&lt;/related-urls&gt;&lt;/urls&gt;&lt;electronic-resource-num&gt;https://doi.org/10.1016/S1474-6670(17)52150-3&lt;/electronic-resource-num&gt;&lt;/record&gt;&lt;/Cite&gt;&lt;/EndNote&gt;</w:instrText>
      </w:r>
      <w:r w:rsidR="00B01B9E" w:rsidRPr="008F60AF">
        <w:rPr>
          <w:color w:val="000000" w:themeColor="text1"/>
          <w:lang w:val="nl-NL"/>
        </w:rPr>
        <w:fldChar w:fldCharType="separate"/>
      </w:r>
      <w:r w:rsidR="00B01B9E" w:rsidRPr="008F60AF">
        <w:rPr>
          <w:noProof/>
          <w:color w:val="000000" w:themeColor="text1"/>
          <w:lang w:val="nl-NL"/>
        </w:rPr>
        <w:t>(Yamakawa, Aida, Hagino, Honda, &amp; Shimizu, 1990)</w:t>
      </w:r>
      <w:r w:rsidR="00B01B9E" w:rsidRPr="008F60AF">
        <w:rPr>
          <w:color w:val="000000" w:themeColor="text1"/>
          <w:lang w:val="nl-NL"/>
        </w:rPr>
        <w:fldChar w:fldCharType="end"/>
      </w:r>
      <w:r w:rsidR="00B01B9E" w:rsidRPr="008F60AF">
        <w:rPr>
          <w:color w:val="000000" w:themeColor="text1"/>
          <w:lang w:val="nl-NL"/>
        </w:rPr>
        <w:t xml:space="preserve">. In de jaren ’50 publiceerde computerwetenschapper Alan Turing </w:t>
      </w:r>
      <w:r w:rsidR="00B01B9E" w:rsidRPr="008F60AF">
        <w:rPr>
          <w:color w:val="000000" w:themeColor="text1"/>
          <w:lang w:val="nl-NL"/>
        </w:rPr>
        <w:lastRenderedPageBreak/>
        <w:t>zijn paper waarin hij een test aanhaalde om de intelligentie van een computer na te gaan, de zogenaamde ‘Turing test’. De</w:t>
      </w:r>
      <w:r w:rsidR="007C03F3" w:rsidRPr="008F60AF">
        <w:rPr>
          <w:color w:val="000000" w:themeColor="text1"/>
          <w:lang w:val="nl-NL"/>
        </w:rPr>
        <w:t xml:space="preserve"> test bestaat uit een proefpersoon die communiceert met een mens, alsook met een computer die menselijk gedrag imiteert. Die persoon moet nadien uitmaken wie de mens was en wie de computer. Als het onderscheid niet kan worden gemaakt, slaagt de computer voor de test </w:t>
      </w:r>
      <w:r w:rsidR="007C03F3" w:rsidRPr="008F60AF">
        <w:rPr>
          <w:color w:val="000000" w:themeColor="text1"/>
          <w:lang w:val="nl-NL"/>
        </w:rPr>
        <w:fldChar w:fldCharType="begin"/>
      </w:r>
      <w:r w:rsidR="004C4868" w:rsidRPr="008F60AF">
        <w:rPr>
          <w:color w:val="000000" w:themeColor="text1"/>
          <w:lang w:val="nl-NL"/>
        </w:rPr>
        <w:instrText xml:space="preserve"> ADDIN EN.CITE &lt;EndNote&gt;&lt;Cite&gt;&lt;Author&gt;Mohn&lt;/Author&gt;&lt;Year&gt;2019&lt;/Year&gt;&lt;RecNum&gt;1345&lt;/RecNum&gt;&lt;DisplayText&gt;(Mohn, 2019)&lt;/DisplayText&gt;&lt;record&gt;&lt;rec-number&gt;1345&lt;/rec-number&gt;&lt;foreign-keys&gt;&lt;key app="EN" db-id="tvw0xfa5br0zx0ez0v15dsexazwaa9zrwavw" timestamp="1589448350"&gt;1345&lt;/key&gt;&lt;/foreign-keys&gt;&lt;ref-type name="Encyclopedia"&gt;53&lt;/ref-type&gt;&lt;contributors&gt;&lt;authors&gt;&lt;author&gt;Mohn, Elizabeth&lt;/author&gt;&lt;/authors&gt;&lt;/contributors&gt;&lt;titles&gt;&lt;title&gt;Turing Test&lt;/title&gt;&lt;alt-title&gt;Salem Press Encyclopedia of Science&lt;/alt-title&gt;&lt;/titles&gt;&lt;keywords&gt;&lt;keyword&gt;Turing test&lt;/keyword&gt;&lt;keyword&gt;Machine theory&lt;/keyword&gt;&lt;keyword&gt;Artificial intelligence&lt;/keyword&gt;&lt;keyword&gt;Turing, Alan Mathison, 1912-1954&lt;/keyword&gt;&lt;keyword&gt;History&lt;/keyword&gt;&lt;/keywords&gt;&lt;dates&gt;&lt;year&gt;2019&lt;/year&gt;&lt;/dates&gt;&lt;publisher&gt;Salem Press&lt;/publisher&gt;&lt;urls&gt;&lt;related-urls&gt;&lt;url&gt;https://vpn.uantwerpen.be?url=https%3a%2f%2fsearch.ebscohost.com%2flogin.aspx%3fdirect%3dtrue%26AuthType%3dip%2curl%2cuid%26db%3ders%26AN%3d87321154%26lang%3dnl%26site%3deds-live&lt;/url&gt;&lt;/related-urls&gt;&lt;/urls&gt;&lt;remote-database-name&gt;Research Starters&lt;/remote-database-name&gt;&lt;remote-database-provider&gt;EBSCOhost&lt;/remote-database-provider&gt;&lt;/record&gt;&lt;/Cite&gt;&lt;/EndNote&gt;</w:instrText>
      </w:r>
      <w:r w:rsidR="007C03F3" w:rsidRPr="008F60AF">
        <w:rPr>
          <w:color w:val="000000" w:themeColor="text1"/>
          <w:lang w:val="nl-NL"/>
        </w:rPr>
        <w:fldChar w:fldCharType="separate"/>
      </w:r>
      <w:r w:rsidR="007C03F3" w:rsidRPr="008F60AF">
        <w:rPr>
          <w:noProof/>
          <w:color w:val="000000" w:themeColor="text1"/>
          <w:lang w:val="nl-NL"/>
        </w:rPr>
        <w:t>(Mohn, 2019)</w:t>
      </w:r>
      <w:r w:rsidR="007C03F3" w:rsidRPr="008F60AF">
        <w:rPr>
          <w:color w:val="000000" w:themeColor="text1"/>
          <w:lang w:val="nl-NL"/>
        </w:rPr>
        <w:fldChar w:fldCharType="end"/>
      </w:r>
      <w:r w:rsidR="007C03F3" w:rsidRPr="008F60AF">
        <w:rPr>
          <w:color w:val="000000" w:themeColor="text1"/>
          <w:lang w:val="nl-NL"/>
        </w:rPr>
        <w:t>. Het bestaan van deze test bewijst hoe vergevorderd artificiële intelligentie is, dat het mogelijks de menselijke intelligentie kan nabootsen.</w:t>
      </w:r>
    </w:p>
    <w:p w14:paraId="506E09D3" w14:textId="32344CC1" w:rsidR="00175711" w:rsidRPr="008F60AF" w:rsidRDefault="00175711" w:rsidP="00932223">
      <w:pPr>
        <w:ind w:firstLine="708"/>
        <w:rPr>
          <w:color w:val="000000" w:themeColor="text1"/>
          <w:lang w:val="nl-NL"/>
        </w:rPr>
      </w:pPr>
      <w:r w:rsidRPr="008F60AF">
        <w:rPr>
          <w:color w:val="000000" w:themeColor="text1"/>
          <w:lang w:val="nl-NL"/>
        </w:rPr>
        <w:t xml:space="preserve">Tijdens deze periode wordt eveneens voor de eerste keer het woord “robot” gebruikt. De geboorte van het woord was in 1920 door de Tsjechische schrijver Karel Čapek in zijn stuk </w:t>
      </w:r>
      <w:r w:rsidRPr="008F60AF">
        <w:rPr>
          <w:i/>
          <w:color w:val="000000" w:themeColor="text1"/>
          <w:lang w:val="nl-NL"/>
        </w:rPr>
        <w:t>Rossum’s Universal Robots</w:t>
      </w:r>
      <w:r w:rsidRPr="008F60AF">
        <w:rPr>
          <w:color w:val="000000" w:themeColor="text1"/>
          <w:lang w:val="nl-NL"/>
        </w:rPr>
        <w:t xml:space="preserve"> (</w:t>
      </w:r>
      <w:r w:rsidRPr="008F60AF">
        <w:rPr>
          <w:i/>
          <w:color w:val="000000" w:themeColor="text1"/>
          <w:lang w:val="nl-NL"/>
        </w:rPr>
        <w:t>R.U.R</w:t>
      </w:r>
      <w:r w:rsidRPr="008F60AF">
        <w:rPr>
          <w:color w:val="000000" w:themeColor="text1"/>
          <w:lang w:val="nl-NL"/>
        </w:rPr>
        <w:t>.)</w:t>
      </w:r>
      <w:r w:rsidR="00BD01BC" w:rsidRPr="008F60AF">
        <w:rPr>
          <w:color w:val="000000" w:themeColor="text1"/>
          <w:lang w:val="nl-NL"/>
        </w:rPr>
        <w:t xml:space="preserve"> </w:t>
      </w:r>
      <w:r w:rsidR="00697279" w:rsidRPr="008F60AF">
        <w:rPr>
          <w:color w:val="000000" w:themeColor="text1"/>
          <w:lang w:val="nl-NL"/>
        </w:rPr>
        <w:fldChar w:fldCharType="begin"/>
      </w:r>
      <w:r w:rsidR="004C4868" w:rsidRPr="008F60AF">
        <w:rPr>
          <w:color w:val="000000" w:themeColor="text1"/>
          <w:lang w:val="nl-NL"/>
        </w:rPr>
        <w:instrText xml:space="preserve"> ADDIN EN.CITE &lt;EndNote&gt;&lt;Cite&gt;&lt;Author&gt;Čapek&lt;/Author&gt;&lt;Year&gt;2004&lt;/Year&gt;&lt;RecNum&gt;1331&lt;/RecNum&gt;&lt;DisplayText&gt;(Čapek, 2004)&lt;/DisplayText&gt;&lt;record&gt;&lt;rec-number&gt;1331&lt;/rec-number&gt;&lt;foreign-keys&gt;&lt;key app="EN" db-id="tvw0xfa5br0zx0ez0v15dsexazwaa9zrwavw" timestamp="1589448350"&gt;1331&lt;/key&gt;&lt;/foreign-keys&gt;&lt;ref-type name="Book"&gt;6&lt;/ref-type&gt;&lt;contributors&gt;&lt;authors&gt;&lt;author&gt;Čapek, Karel&lt;/author&gt;&lt;/authors&gt;&lt;/contributors&gt;&lt;titles&gt;&lt;title&gt;R.U.R. (Rossum&amp;amp;#39;s universal robots)&lt;/title&gt;&lt;/titles&gt;&lt;dates&gt;&lt;year&gt;2004&lt;/year&gt;&lt;/dates&gt;&lt;publisher&gt;London ; New York : Penguin Books, 2004.&lt;/publisher&gt;&lt;call-num&gt;PG5038 C3 R213 2004&amp;#xD;PG5038.C3 R213 2004&lt;/call-num&gt;&lt;urls&gt;&lt;related-urls&gt;&lt;url&gt;https://search.library.wisc.edu/catalog/9910108472202121&lt;/url&gt;&lt;/related-urls&gt;&lt;/urls&gt;&lt;/record&gt;&lt;/Cite&gt;&lt;/EndNote&gt;</w:instrText>
      </w:r>
      <w:r w:rsidR="00697279" w:rsidRPr="008F60AF">
        <w:rPr>
          <w:color w:val="000000" w:themeColor="text1"/>
          <w:lang w:val="nl-NL"/>
        </w:rPr>
        <w:fldChar w:fldCharType="separate"/>
      </w:r>
      <w:r w:rsidR="00697279" w:rsidRPr="008F60AF">
        <w:rPr>
          <w:noProof/>
          <w:color w:val="000000" w:themeColor="text1"/>
          <w:lang w:val="nl-NL"/>
        </w:rPr>
        <w:t>(Čapek, 2004)</w:t>
      </w:r>
      <w:r w:rsidR="00697279" w:rsidRPr="008F60AF">
        <w:rPr>
          <w:color w:val="000000" w:themeColor="text1"/>
          <w:lang w:val="nl-NL"/>
        </w:rPr>
        <w:fldChar w:fldCharType="end"/>
      </w:r>
      <w:r w:rsidRPr="008F60AF">
        <w:rPr>
          <w:color w:val="000000" w:themeColor="text1"/>
          <w:lang w:val="nl-NL"/>
        </w:rPr>
        <w:t xml:space="preserve">. In dit stuk keert de robot zich tegen zijn maker, een narratief dat later nog vaker zal opduiken, wat getuigt van een grote angst onder mensen dat robots zich tegen de mensheid zullen keren. Andere verhalen die een gelijkende narratief hebben zijn onder andere </w:t>
      </w:r>
      <w:r w:rsidRPr="008F60AF">
        <w:rPr>
          <w:i/>
          <w:color w:val="000000" w:themeColor="text1"/>
          <w:lang w:val="nl-NL"/>
        </w:rPr>
        <w:t xml:space="preserve">2001: A Space Odyssey </w:t>
      </w:r>
      <w:r w:rsidRPr="008F60AF">
        <w:rPr>
          <w:color w:val="000000" w:themeColor="text1"/>
          <w:lang w:val="nl-NL"/>
        </w:rPr>
        <w:t>(1968) waarin de moordlustige robot HAL een belangrijke rol speelt</w:t>
      </w:r>
      <w:r w:rsidR="00C363BA" w:rsidRPr="008F60AF">
        <w:rPr>
          <w:color w:val="000000" w:themeColor="text1"/>
          <w:lang w:val="nl-NL"/>
        </w:rPr>
        <w:t xml:space="preserve"> </w:t>
      </w:r>
      <w:r w:rsidR="00C363BA" w:rsidRPr="008F60AF">
        <w:rPr>
          <w:color w:val="000000" w:themeColor="text1"/>
          <w:lang w:val="nl-NL"/>
        </w:rPr>
        <w:fldChar w:fldCharType="begin"/>
      </w:r>
      <w:r w:rsidR="004C4868" w:rsidRPr="008F60AF">
        <w:rPr>
          <w:color w:val="000000" w:themeColor="text1"/>
          <w:lang w:val="nl-NL"/>
        </w:rPr>
        <w:instrText xml:space="preserve"> ADDIN EN.CITE &lt;EndNote&gt;&lt;Cite&gt;&lt;Author&gt;Kubrick&lt;/Author&gt;&lt;Year&gt;1968&lt;/Year&gt;&lt;RecNum&gt;1333&lt;/RecNum&gt;&lt;DisplayText&gt;(Kubrick, 1968)&lt;/DisplayText&gt;&lt;record&gt;&lt;rec-number&gt;1333&lt;/rec-number&gt;&lt;foreign-keys&gt;&lt;key app="EN" db-id="tvw0xfa5br0zx0ez0v15dsexazwaa9zrwavw" timestamp="1589448350"&gt;1333&lt;/key&gt;&lt;/foreign-keys&gt;&lt;ref-type name="Audiovisual Material"&gt;3&lt;/ref-type&gt;&lt;contributors&gt;&lt;authors&gt;&lt;author&gt;Stanley Kubrick&lt;/author&gt;&lt;/authors&gt;&lt;secondary-authors&gt;&lt;author&gt;Ray Lovejoy&lt;/author&gt;&lt;/secondary-authors&gt;&lt;/contributors&gt;&lt;titles&gt;&lt;title&gt;2001: A Space Odyssey&lt;/title&gt;&lt;/titles&gt;&lt;dates&gt;&lt;year&gt;1968&lt;/year&gt;&lt;/dates&gt;&lt;publisher&gt;Metro-Goldwyn-Mayer&lt;/publisher&gt;&lt;work-type&gt;Movie&lt;/work-type&gt;&lt;urls&gt;&lt;/urls&gt;&lt;custom3&gt;164&lt;/custom3&gt;&lt;/record&gt;&lt;/Cite&gt;&lt;/EndNote&gt;</w:instrText>
      </w:r>
      <w:r w:rsidR="00C363BA" w:rsidRPr="008F60AF">
        <w:rPr>
          <w:color w:val="000000" w:themeColor="text1"/>
          <w:lang w:val="nl-NL"/>
        </w:rPr>
        <w:fldChar w:fldCharType="separate"/>
      </w:r>
      <w:r w:rsidR="00C363BA" w:rsidRPr="008F60AF">
        <w:rPr>
          <w:noProof/>
          <w:color w:val="000000" w:themeColor="text1"/>
          <w:lang w:val="nl-NL"/>
        </w:rPr>
        <w:t>(Kubrick, 1968)</w:t>
      </w:r>
      <w:r w:rsidR="00C363BA" w:rsidRPr="008F60AF">
        <w:rPr>
          <w:color w:val="000000" w:themeColor="text1"/>
          <w:lang w:val="nl-NL"/>
        </w:rPr>
        <w:fldChar w:fldCharType="end"/>
      </w:r>
      <w:r w:rsidRPr="008F60AF">
        <w:rPr>
          <w:color w:val="000000" w:themeColor="text1"/>
          <w:lang w:val="nl-NL"/>
        </w:rPr>
        <w:t xml:space="preserve">. Evenwel in </w:t>
      </w:r>
      <w:r w:rsidR="000512C2" w:rsidRPr="008F60AF">
        <w:rPr>
          <w:color w:val="000000" w:themeColor="text1"/>
          <w:lang w:val="nl-NL"/>
        </w:rPr>
        <w:t>andere</w:t>
      </w:r>
      <w:r w:rsidRPr="008F60AF">
        <w:rPr>
          <w:color w:val="000000" w:themeColor="text1"/>
          <w:lang w:val="nl-NL"/>
        </w:rPr>
        <w:t xml:space="preserve"> blockbusters als de </w:t>
      </w:r>
      <w:r w:rsidRPr="008F60AF">
        <w:rPr>
          <w:i/>
          <w:color w:val="000000" w:themeColor="text1"/>
          <w:lang w:val="nl-NL"/>
        </w:rPr>
        <w:t>The Terminator</w:t>
      </w:r>
      <w:r w:rsidRPr="008F60AF">
        <w:rPr>
          <w:color w:val="000000" w:themeColor="text1"/>
          <w:lang w:val="nl-NL"/>
        </w:rPr>
        <w:t xml:space="preserve">-franchise </w:t>
      </w:r>
      <w:r w:rsidR="000512C2" w:rsidRPr="008F60AF">
        <w:rPr>
          <w:color w:val="000000" w:themeColor="text1"/>
          <w:lang w:val="nl-NL"/>
        </w:rPr>
        <w:t xml:space="preserve">en </w:t>
      </w:r>
      <w:r w:rsidR="00A200EE" w:rsidRPr="008F60AF">
        <w:rPr>
          <w:i/>
          <w:color w:val="000000" w:themeColor="text1"/>
          <w:lang w:val="nl-NL"/>
        </w:rPr>
        <w:t>Th</w:t>
      </w:r>
      <w:r w:rsidR="000512C2" w:rsidRPr="008F60AF">
        <w:rPr>
          <w:i/>
          <w:color w:val="000000" w:themeColor="text1"/>
          <w:lang w:val="nl-NL"/>
        </w:rPr>
        <w:t>e Matrix</w:t>
      </w:r>
      <w:r w:rsidR="000512C2" w:rsidRPr="008F60AF">
        <w:rPr>
          <w:color w:val="000000" w:themeColor="text1"/>
          <w:lang w:val="nl-NL"/>
        </w:rPr>
        <w:t xml:space="preserve">-reeks keren de robots zich tegen hun creatoren. En ook in 2015 </w:t>
      </w:r>
      <w:r w:rsidR="007F1A04" w:rsidRPr="008F60AF">
        <w:rPr>
          <w:color w:val="000000" w:themeColor="text1"/>
          <w:lang w:val="nl-NL"/>
        </w:rPr>
        <w:t>stond</w:t>
      </w:r>
      <w:r w:rsidR="000512C2" w:rsidRPr="008F60AF">
        <w:rPr>
          <w:color w:val="000000" w:themeColor="text1"/>
          <w:lang w:val="nl-NL"/>
        </w:rPr>
        <w:t xml:space="preserve"> deze verhaallijn </w:t>
      </w:r>
      <w:r w:rsidR="007F1A04" w:rsidRPr="008F60AF">
        <w:rPr>
          <w:color w:val="000000" w:themeColor="text1"/>
          <w:lang w:val="nl-NL"/>
        </w:rPr>
        <w:t xml:space="preserve">centraal in Alex Garland’s </w:t>
      </w:r>
      <w:r w:rsidR="007F1A04" w:rsidRPr="008F60AF">
        <w:rPr>
          <w:i/>
          <w:color w:val="000000" w:themeColor="text1"/>
          <w:lang w:val="nl-NL"/>
        </w:rPr>
        <w:t>Ex Machina</w:t>
      </w:r>
      <w:r w:rsidR="007F1A04" w:rsidRPr="008F60AF">
        <w:rPr>
          <w:color w:val="000000" w:themeColor="text1"/>
          <w:lang w:val="nl-NL"/>
        </w:rPr>
        <w:t xml:space="preserve">. </w:t>
      </w:r>
    </w:p>
    <w:p w14:paraId="2D559582" w14:textId="275BE9E6" w:rsidR="007F1A04" w:rsidRPr="008F60AF" w:rsidRDefault="007F1A04" w:rsidP="00175711">
      <w:pPr>
        <w:rPr>
          <w:color w:val="000000" w:themeColor="text1"/>
          <w:lang w:val="nl-NL"/>
        </w:rPr>
      </w:pPr>
      <w:r w:rsidRPr="008F60AF">
        <w:rPr>
          <w:color w:val="000000" w:themeColor="text1"/>
          <w:lang w:val="nl-NL"/>
        </w:rPr>
        <w:tab/>
        <w:t>Ondanks de angst voor een opstand van de robots, blijft de mensheid hopen. Niet alle robots zijn kwaadaardig, daar zijn ook voldoende voorbeelden van in de audiovisuele media</w:t>
      </w:r>
      <w:r w:rsidR="00AB42A5" w:rsidRPr="008F60AF">
        <w:rPr>
          <w:color w:val="000000" w:themeColor="text1"/>
          <w:lang w:val="nl-NL"/>
        </w:rPr>
        <w:t xml:space="preserve"> </w:t>
      </w:r>
      <w:r w:rsidR="00AB42A5" w:rsidRPr="008F60AF">
        <w:rPr>
          <w:color w:val="000000" w:themeColor="text1"/>
          <w:lang w:val="nl-NL"/>
        </w:rPr>
        <w:fldChar w:fldCharType="begin"/>
      </w:r>
      <w:r w:rsidR="004C4868" w:rsidRPr="008F60AF">
        <w:rPr>
          <w:color w:val="000000" w:themeColor="text1"/>
          <w:lang w:val="nl-NL"/>
        </w:rPr>
        <w:instrText xml:space="preserve"> ADDIN EN.CITE &lt;EndNote&gt;&lt;Cite&gt;&lt;Author&gt;Cave&lt;/Author&gt;&lt;Year&gt;2018&lt;/Year&gt;&lt;RecNum&gt;1312&lt;/RecNum&gt;&lt;DisplayText&gt;(Cave &amp;amp; Dihal, 2018)&lt;/DisplayText&gt;&lt;record&gt;&lt;rec-number&gt;1312&lt;/rec-number&gt;&lt;foreign-keys&gt;&lt;key app="EN" db-id="tvw0xfa5br0zx0ez0v15dsexazwaa9zrwavw" timestamp="1589448350"&gt;1312&lt;/key&gt;&lt;/foreign-keys&gt;&lt;ref-type name="Journal Article"&gt;17&lt;/ref-type&gt;&lt;contributors&gt;&lt;authors&gt;&lt;author&gt;Cave, Stephen&lt;/author&gt;&lt;author&gt;Dihal, Kanta&lt;/author&gt;&lt;/authors&gt;&lt;/contributors&gt;&lt;titles&gt;&lt;title&gt;Ancient dreams of intelligent machines: 3,000 years of robots&lt;/title&gt;&lt;secondary-title&gt;Nature&lt;/secondary-title&gt;&lt;/titles&gt;&lt;periodical&gt;&lt;full-title&gt;Nature&lt;/full-title&gt;&lt;/periodical&gt;&lt;pages&gt;473-475&lt;/pages&gt;&lt;volume&gt;559&lt;/volume&gt;&lt;dates&gt;&lt;year&gt;2018&lt;/year&gt;&lt;pub-dates&gt;&lt;date&gt;07/01&lt;/date&gt;&lt;/pub-dates&gt;&lt;/dates&gt;&lt;urls&gt;&lt;/urls&gt;&lt;electronic-resource-num&gt;10.1038/d41586-018-05773-y&lt;/electronic-resource-num&gt;&lt;/record&gt;&lt;/Cite&gt;&lt;/EndNote&gt;</w:instrText>
      </w:r>
      <w:r w:rsidR="00AB42A5" w:rsidRPr="008F60AF">
        <w:rPr>
          <w:color w:val="000000" w:themeColor="text1"/>
          <w:lang w:val="nl-NL"/>
        </w:rPr>
        <w:fldChar w:fldCharType="separate"/>
      </w:r>
      <w:r w:rsidR="00AB42A5" w:rsidRPr="008F60AF">
        <w:rPr>
          <w:noProof/>
          <w:color w:val="000000" w:themeColor="text1"/>
          <w:lang w:val="nl-NL"/>
        </w:rPr>
        <w:t>(Cave &amp; Dihal, 2018)</w:t>
      </w:r>
      <w:r w:rsidR="00AB42A5" w:rsidRPr="008F60AF">
        <w:rPr>
          <w:color w:val="000000" w:themeColor="text1"/>
          <w:lang w:val="nl-NL"/>
        </w:rPr>
        <w:fldChar w:fldCharType="end"/>
      </w:r>
      <w:r w:rsidRPr="008F60AF">
        <w:rPr>
          <w:color w:val="000000" w:themeColor="text1"/>
          <w:lang w:val="nl-NL"/>
        </w:rPr>
        <w:t xml:space="preserve">. Voorbeelden zijn WALL-E en EVE uit de Pixarfilm </w:t>
      </w:r>
      <w:r w:rsidRPr="008F60AF">
        <w:rPr>
          <w:i/>
          <w:color w:val="000000" w:themeColor="text1"/>
          <w:lang w:val="nl-NL"/>
        </w:rPr>
        <w:t xml:space="preserve">WALL-E </w:t>
      </w:r>
      <w:r w:rsidRPr="008F60AF">
        <w:rPr>
          <w:color w:val="000000" w:themeColor="text1"/>
          <w:lang w:val="nl-NL"/>
        </w:rPr>
        <w:t xml:space="preserve">(2008), C-3PO uit </w:t>
      </w:r>
      <w:r w:rsidRPr="008F60AF">
        <w:rPr>
          <w:i/>
          <w:color w:val="000000" w:themeColor="text1"/>
          <w:lang w:val="nl-NL"/>
        </w:rPr>
        <w:t xml:space="preserve">Star Wars </w:t>
      </w:r>
      <w:r w:rsidR="002B5D96" w:rsidRPr="008F60AF">
        <w:rPr>
          <w:color w:val="000000" w:themeColor="text1"/>
          <w:lang w:val="nl-NL"/>
        </w:rPr>
        <w:t xml:space="preserve">of Samantha uit Spike Jonze’s </w:t>
      </w:r>
      <w:r w:rsidR="002B5D96" w:rsidRPr="008F60AF">
        <w:rPr>
          <w:i/>
          <w:color w:val="000000" w:themeColor="text1"/>
          <w:lang w:val="nl-NL"/>
        </w:rPr>
        <w:t xml:space="preserve">Her </w:t>
      </w:r>
      <w:r w:rsidR="002B5D96" w:rsidRPr="008F60AF">
        <w:rPr>
          <w:color w:val="000000" w:themeColor="text1"/>
          <w:lang w:val="nl-NL"/>
        </w:rPr>
        <w:t xml:space="preserve">(2013). </w:t>
      </w:r>
    </w:p>
    <w:p w14:paraId="181A3597" w14:textId="1EE84A10" w:rsidR="00C13E2C" w:rsidRPr="008F60AF" w:rsidRDefault="00C13E2C" w:rsidP="00175711">
      <w:pPr>
        <w:rPr>
          <w:color w:val="000000" w:themeColor="text1"/>
          <w:lang w:val="nl-NL"/>
        </w:rPr>
      </w:pPr>
    </w:p>
    <w:p w14:paraId="053EF2F4" w14:textId="77D6A898" w:rsidR="00A200EE" w:rsidRPr="008F60AF" w:rsidRDefault="003D3F65" w:rsidP="00A200EE">
      <w:pPr>
        <w:pStyle w:val="Heading2"/>
        <w:rPr>
          <w:lang w:val="nl-NL"/>
        </w:rPr>
      </w:pPr>
      <w:bookmarkStart w:id="11" w:name="_Toc41145362"/>
      <w:r w:rsidRPr="008F60AF">
        <w:rPr>
          <w:lang w:val="nl-NL"/>
        </w:rPr>
        <w:t>Gender representatie</w:t>
      </w:r>
      <w:bookmarkEnd w:id="11"/>
      <w:r w:rsidRPr="008F60AF">
        <w:rPr>
          <w:lang w:val="nl-NL"/>
        </w:rPr>
        <w:t xml:space="preserve"> </w:t>
      </w:r>
    </w:p>
    <w:p w14:paraId="5AFB1DDB" w14:textId="733C3F2D" w:rsidR="00A200EE" w:rsidRPr="008F60AF" w:rsidRDefault="00A200EE" w:rsidP="00A200EE">
      <w:pPr>
        <w:rPr>
          <w:color w:val="000000" w:themeColor="text1"/>
          <w:lang w:val="nl-NL"/>
        </w:rPr>
      </w:pPr>
      <w:r w:rsidRPr="008F60AF">
        <w:rPr>
          <w:color w:val="000000" w:themeColor="text1"/>
          <w:lang w:val="nl-NL"/>
        </w:rPr>
        <w:t xml:space="preserve">Uit het voorgaande is af te leiden dat automatons al langer een plek in het menselijke leven innemen dan enkel vanaf de industrialisatie. Wat evengoed opvallend is, is de gendertypering die met deze machinerie gepaard gaat doorheen de geschiedenis. </w:t>
      </w:r>
      <w:r w:rsidR="00F42EFB" w:rsidRPr="008F60AF">
        <w:rPr>
          <w:color w:val="000000" w:themeColor="text1"/>
          <w:lang w:val="nl-NL"/>
        </w:rPr>
        <w:t xml:space="preserve">Nog opvallender is dat het vaak de vrouwelijke stereotypen zijn die hun weg naar het concept van een robot vinden. </w:t>
      </w:r>
      <w:r w:rsidR="00BC7FA1" w:rsidRPr="008F60AF">
        <w:rPr>
          <w:color w:val="000000" w:themeColor="text1"/>
          <w:lang w:val="nl-NL"/>
        </w:rPr>
        <w:t>V</w:t>
      </w:r>
      <w:r w:rsidR="006C1090" w:rsidRPr="008F60AF">
        <w:rPr>
          <w:color w:val="000000" w:themeColor="text1"/>
          <w:lang w:val="nl-NL"/>
        </w:rPr>
        <w:t>oornamelijk i</w:t>
      </w:r>
      <w:r w:rsidR="00F42EFB" w:rsidRPr="008F60AF">
        <w:rPr>
          <w:color w:val="000000" w:themeColor="text1"/>
          <w:lang w:val="nl-NL"/>
        </w:rPr>
        <w:t xml:space="preserve">n de Westerse samenleving </w:t>
      </w:r>
      <w:r w:rsidR="00BC7FA1" w:rsidRPr="008F60AF">
        <w:rPr>
          <w:color w:val="000000" w:themeColor="text1"/>
          <w:lang w:val="nl-NL"/>
        </w:rPr>
        <w:t>zullen</w:t>
      </w:r>
      <w:r w:rsidR="00F42EFB" w:rsidRPr="008F60AF">
        <w:rPr>
          <w:color w:val="000000" w:themeColor="text1"/>
          <w:lang w:val="nl-NL"/>
        </w:rPr>
        <w:t xml:space="preserve"> robots sneller geschapen worden als zijnde een gelijke aan de mens</w:t>
      </w:r>
      <w:r w:rsidR="00791151" w:rsidRPr="008F60AF">
        <w:rPr>
          <w:color w:val="000000" w:themeColor="text1"/>
          <w:lang w:val="nl-NL"/>
        </w:rPr>
        <w:t xml:space="preserve"> </w:t>
      </w:r>
      <w:r w:rsidR="00791151" w:rsidRPr="008F60AF">
        <w:rPr>
          <w:color w:val="000000" w:themeColor="text1"/>
          <w:lang w:val="nl-NL"/>
        </w:rPr>
        <w:fldChar w:fldCharType="begin"/>
      </w:r>
      <w:r w:rsidR="00791151" w:rsidRPr="008F60AF">
        <w:rPr>
          <w:color w:val="000000" w:themeColor="text1"/>
          <w:lang w:val="nl-NL"/>
        </w:rPr>
        <w:instrText xml:space="preserve"> ADDIN EN.CITE &lt;EndNote&gt;&lt;Cite&gt;&lt;Author&gt;Adams&lt;/Author&gt;&lt;Year&gt;2019&lt;/Year&gt;&lt;RecNum&gt;1296&lt;/RecNum&gt;&lt;DisplayText&gt;(Adams, 2019)&lt;/DisplayText&gt;&lt;record&gt;&lt;rec-number&gt;1296&lt;/rec-number&gt;&lt;foreign-keys&gt;&lt;key app="EN" db-id="tvw0xfa5br0zx0ez0v15dsexazwaa9zrwavw" timestamp="1589448350"&gt;1296&lt;/key&gt;&lt;/foreign-keys&gt;&lt;ref-type name="Journal Article"&gt;17&lt;/ref-type&gt;&lt;contributors&gt;&lt;authors&gt;&lt;author&gt;Adams, R&lt;/author&gt;&lt;/authors&gt;&lt;/contributors&gt;&lt;titles&gt;&lt;title&gt;Helen A’Loy and other tales of female automata: a gendered reading of the narratives of hopes and fears of intelligent machines and artificial intelligence.&lt;/title&gt;&lt;secondary-title&gt;AI &amp;amp; SOCIETY: Journal of Knowledge, Culture and Communication&lt;/secondary-title&gt;&lt;/titles&gt;&lt;periodical&gt;&lt;full-title&gt;AI &amp;amp; SOCIETY: Journal of Knowledge, Culture and Communication&lt;/full-title&gt;&lt;/periodical&gt;&lt;volume&gt;1&lt;/volume&gt;&lt;dates&gt;&lt;year&gt;2019&lt;/year&gt;&lt;/dates&gt;&lt;work-type&gt;Original Paper&lt;/work-type&gt;&lt;urls&gt;&lt;/urls&gt;&lt;electronic-resource-num&gt;10.1007/s00146-019-00918-7&lt;/electronic-resource-num&gt;&lt;/record&gt;&lt;/Cite&gt;&lt;/EndNote&gt;</w:instrText>
      </w:r>
      <w:r w:rsidR="00791151" w:rsidRPr="008F60AF">
        <w:rPr>
          <w:color w:val="000000" w:themeColor="text1"/>
          <w:lang w:val="nl-NL"/>
        </w:rPr>
        <w:fldChar w:fldCharType="separate"/>
      </w:r>
      <w:r w:rsidR="00791151" w:rsidRPr="008F60AF">
        <w:rPr>
          <w:noProof/>
          <w:color w:val="000000" w:themeColor="text1"/>
          <w:lang w:val="nl-NL"/>
        </w:rPr>
        <w:t>(Adams, 2019)</w:t>
      </w:r>
      <w:r w:rsidR="00791151" w:rsidRPr="008F60AF">
        <w:rPr>
          <w:color w:val="000000" w:themeColor="text1"/>
          <w:lang w:val="nl-NL"/>
        </w:rPr>
        <w:fldChar w:fldCharType="end"/>
      </w:r>
      <w:r w:rsidR="00791151" w:rsidRPr="008F60AF">
        <w:rPr>
          <w:color w:val="000000" w:themeColor="text1"/>
          <w:lang w:val="nl-NL"/>
        </w:rPr>
        <w:t>. Westerse AI vertoont</w:t>
      </w:r>
      <w:r w:rsidR="00F42EFB" w:rsidRPr="008F60AF">
        <w:rPr>
          <w:color w:val="000000" w:themeColor="text1"/>
          <w:lang w:val="nl-NL"/>
        </w:rPr>
        <w:t xml:space="preserve"> op vlak van uiterlijk </w:t>
      </w:r>
      <w:r w:rsidR="00791151" w:rsidRPr="008F60AF">
        <w:rPr>
          <w:color w:val="000000" w:themeColor="text1"/>
          <w:lang w:val="nl-NL"/>
        </w:rPr>
        <w:t>sterker bepaalde</w:t>
      </w:r>
      <w:r w:rsidR="00F42EFB" w:rsidRPr="008F60AF">
        <w:rPr>
          <w:color w:val="000000" w:themeColor="text1"/>
          <w:lang w:val="nl-NL"/>
        </w:rPr>
        <w:t xml:space="preserve"> gendertyperingen</w:t>
      </w:r>
      <w:r w:rsidR="00D541A7" w:rsidRPr="008F60AF">
        <w:rPr>
          <w:color w:val="000000" w:themeColor="text1"/>
          <w:lang w:val="nl-NL"/>
        </w:rPr>
        <w:t xml:space="preserve"> </w:t>
      </w:r>
      <w:r w:rsidR="007C770C" w:rsidRPr="008F60AF">
        <w:rPr>
          <w:color w:val="000000" w:themeColor="text1"/>
          <w:lang w:val="nl-NL"/>
        </w:rPr>
        <w:fldChar w:fldCharType="begin">
          <w:fldData xml:space="preserve">PEVuZE5vdGU+PENpdGU+PEF1dGhvcj5TaGFua2VuPC9BdXRob3I+PFllYXI+MjAwNTwvWWVhcj48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</w:fldData>
        </w:fldChar>
      </w:r>
      <w:r w:rsidR="0087433F" w:rsidRPr="008F60AF">
        <w:rPr>
          <w:color w:val="000000" w:themeColor="text1"/>
          <w:lang w:val="nl-NL"/>
        </w:rPr>
        <w:instrText xml:space="preserve"> ADDIN EN.CITE </w:instrText>
      </w:r>
      <w:r w:rsidR="0087433F" w:rsidRPr="008F60AF">
        <w:rPr>
          <w:color w:val="000000" w:themeColor="text1"/>
          <w:lang w:val="nl-NL"/>
        </w:rPr>
        <w:fldChar w:fldCharType="begin">
          <w:fldData xml:space="preserve">PEVuZE5vdGU+PENpdGU+PEF1dGhvcj5TaGFua2VuPC9BdXRob3I+PFllYXI+MjAwNTwvWWVhcj48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</w:fldData>
        </w:fldChar>
      </w:r>
      <w:r w:rsidR="0087433F" w:rsidRPr="008F60AF">
        <w:rPr>
          <w:color w:val="000000" w:themeColor="text1"/>
          <w:lang w:val="nl-NL"/>
        </w:rPr>
        <w:instrText xml:space="preserve"> ADDIN EN.CITE.DATA </w:instrText>
      </w:r>
      <w:r w:rsidR="0087433F" w:rsidRPr="008F60AF">
        <w:rPr>
          <w:color w:val="000000" w:themeColor="text1"/>
          <w:lang w:val="nl-NL"/>
        </w:rPr>
      </w:r>
      <w:r w:rsidR="0087433F" w:rsidRPr="008F60AF">
        <w:rPr>
          <w:color w:val="000000" w:themeColor="text1"/>
          <w:lang w:val="nl-NL"/>
        </w:rPr>
        <w:fldChar w:fldCharType="end"/>
      </w:r>
      <w:r w:rsidR="007C770C" w:rsidRPr="008F60AF">
        <w:rPr>
          <w:color w:val="000000" w:themeColor="text1"/>
          <w:lang w:val="nl-NL"/>
        </w:rPr>
      </w:r>
      <w:r w:rsidR="007C770C" w:rsidRPr="008F60AF">
        <w:rPr>
          <w:color w:val="000000" w:themeColor="text1"/>
          <w:lang w:val="nl-NL"/>
        </w:rPr>
        <w:fldChar w:fldCharType="separate"/>
      </w:r>
      <w:r w:rsidR="0087433F" w:rsidRPr="008F60AF">
        <w:rPr>
          <w:noProof/>
          <w:color w:val="000000" w:themeColor="text1"/>
          <w:lang w:val="nl-NL"/>
        </w:rPr>
        <w:t>(Bell, 2018; Shanken, 2005, pp. 22-41,  43-55)</w:t>
      </w:r>
      <w:r w:rsidR="007C770C" w:rsidRPr="008F60AF">
        <w:rPr>
          <w:color w:val="000000" w:themeColor="text1"/>
          <w:lang w:val="nl-NL"/>
        </w:rPr>
        <w:fldChar w:fldCharType="end"/>
      </w:r>
      <w:r w:rsidR="00F42EFB" w:rsidRPr="008F60AF">
        <w:rPr>
          <w:color w:val="000000" w:themeColor="text1"/>
          <w:lang w:val="nl-NL"/>
        </w:rPr>
        <w:t xml:space="preserve">. Zo zal een vrouwelijke robot de “perfecte vrouw” trachten te benaderen, een die mechanisch is en waar bijgevolg de emotionele complicaties achterwege blijven. Ook zijn de makers van deze robots </w:t>
      </w:r>
      <w:r w:rsidR="00F91693" w:rsidRPr="008F60AF">
        <w:rPr>
          <w:color w:val="000000" w:themeColor="text1"/>
          <w:lang w:val="nl-NL"/>
        </w:rPr>
        <w:t>doorgaans</w:t>
      </w:r>
      <w:r w:rsidR="00F42EFB" w:rsidRPr="008F60AF">
        <w:rPr>
          <w:color w:val="000000" w:themeColor="text1"/>
          <w:lang w:val="nl-NL"/>
        </w:rPr>
        <w:t xml:space="preserve"> mannelijk, waardoor het zogezegde vrouwelijke product inherent ondergeschikt is aan zijn maker</w:t>
      </w:r>
      <w:r w:rsidR="00737F89" w:rsidRPr="008F60AF">
        <w:rPr>
          <w:color w:val="000000" w:themeColor="text1"/>
          <w:lang w:val="nl-NL"/>
        </w:rPr>
        <w:t xml:space="preserve"> </w:t>
      </w:r>
      <w:r w:rsidR="00737F89" w:rsidRPr="008F60AF">
        <w:rPr>
          <w:color w:val="000000" w:themeColor="text1"/>
          <w:lang w:val="nl-NL"/>
        </w:rPr>
        <w:fldChar w:fldCharType="begin"/>
      </w:r>
      <w:r w:rsidR="004C4868" w:rsidRPr="008F60AF">
        <w:rPr>
          <w:color w:val="000000" w:themeColor="text1"/>
          <w:lang w:val="nl-NL"/>
        </w:rPr>
        <w:instrText xml:space="preserve"> ADDIN EN.CITE &lt;EndNote&gt;&lt;Cite&gt;&lt;Author&gt;Cross&lt;/Author&gt;&lt;Year&gt;2016&lt;/Year&gt;&lt;RecNum&gt;1300&lt;/RecNum&gt;&lt;DisplayText&gt;(Cross, 2016)&lt;/DisplayText&gt;&lt;record&gt;&lt;rec-number&gt;1300&lt;/rec-number&gt;&lt;foreign-keys&gt;&lt;key app="EN" db-id="tvw0xfa5br0zx0ez0v15dsexazwaa9zrwavw" timestamp="1589448350"&gt;1300&lt;/key&gt;&lt;/foreign-keys&gt;&lt;ref-type name="Electronic Article"&gt;43&lt;/ref-type&gt;&lt;contributors&gt;&lt;authors&gt;&lt;author&gt;Katherine Cross&lt;/author&gt;&lt;/authors&gt;&lt;/contributors&gt;&lt;titles&gt;&lt;title&gt;When robots are an instrument of male desire&lt;/title&gt;&lt;secondary-title&gt;The Establishment&lt;/secondary-title&gt;&lt;tertiary-title&gt;www.medium.com&lt;/tertiary-title&gt;&lt;/titles&gt;&lt;periodical&gt;&lt;full-title&gt;The Establishment&lt;/full-title&gt;&lt;/periodical&gt;&lt;dates&gt;&lt;year&gt;2016&lt;/year&gt;&lt;/dates&gt;&lt;pub-location&gt;Medium&lt;/pub-location&gt;&lt;urls&gt;&lt;related-urls&gt;&lt;url&gt;https://medium.com/the-establishment/when-robots-are-an-instrument-of-male-desire-ad1567575a3d&lt;/url&gt;&lt;/related-urls&gt;&lt;/urls&gt;&lt;/record&gt;&lt;/Cite&gt;&lt;/EndNote&gt;</w:instrText>
      </w:r>
      <w:r w:rsidR="00737F89" w:rsidRPr="008F60AF">
        <w:rPr>
          <w:color w:val="000000" w:themeColor="text1"/>
          <w:lang w:val="nl-NL"/>
        </w:rPr>
        <w:fldChar w:fldCharType="separate"/>
      </w:r>
      <w:r w:rsidR="00737F89" w:rsidRPr="008F60AF">
        <w:rPr>
          <w:noProof/>
          <w:color w:val="000000" w:themeColor="text1"/>
          <w:lang w:val="nl-NL"/>
        </w:rPr>
        <w:t>(Cross, 2016)</w:t>
      </w:r>
      <w:r w:rsidR="00737F89" w:rsidRPr="008F60AF">
        <w:rPr>
          <w:color w:val="000000" w:themeColor="text1"/>
          <w:lang w:val="nl-NL"/>
        </w:rPr>
        <w:fldChar w:fldCharType="end"/>
      </w:r>
      <w:r w:rsidR="00F42EFB" w:rsidRPr="008F60AF">
        <w:rPr>
          <w:color w:val="000000" w:themeColor="text1"/>
          <w:lang w:val="nl-NL"/>
        </w:rPr>
        <w:t>.</w:t>
      </w:r>
    </w:p>
    <w:p w14:paraId="25968C91" w14:textId="54F1C85F" w:rsidR="009C46A7" w:rsidRPr="008F60AF" w:rsidRDefault="009C46A7" w:rsidP="00A200EE">
      <w:pPr>
        <w:rPr>
          <w:color w:val="000000" w:themeColor="text1"/>
          <w:lang w:val="nl-NL"/>
        </w:rPr>
      </w:pPr>
      <w:r w:rsidRPr="008F60AF">
        <w:rPr>
          <w:color w:val="000000" w:themeColor="text1"/>
          <w:lang w:val="nl-NL"/>
        </w:rPr>
        <w:tab/>
        <w:t xml:space="preserve">Het belang van correcte representatie is echter niet te onderschatten. </w:t>
      </w:r>
      <w:r w:rsidR="00817E09" w:rsidRPr="008F60AF">
        <w:rPr>
          <w:color w:val="000000" w:themeColor="text1"/>
          <w:lang w:val="nl-NL"/>
        </w:rPr>
        <w:t>Wat getoond wordt in de media, zijnde tv, literatuur of andere vormen van kunst</w:t>
      </w:r>
      <w:r w:rsidR="00F91693" w:rsidRPr="008F60AF">
        <w:rPr>
          <w:color w:val="000000" w:themeColor="text1"/>
          <w:lang w:val="nl-NL"/>
        </w:rPr>
        <w:t>, is voor velen</w:t>
      </w:r>
      <w:r w:rsidR="00817E09" w:rsidRPr="008F60AF">
        <w:rPr>
          <w:color w:val="000000" w:themeColor="text1"/>
          <w:lang w:val="nl-NL"/>
        </w:rPr>
        <w:t xml:space="preserve"> het beeld dat gebruikt wordt om </w:t>
      </w:r>
      <w:r w:rsidR="00F91693" w:rsidRPr="008F60AF">
        <w:rPr>
          <w:color w:val="000000" w:themeColor="text1"/>
          <w:lang w:val="nl-NL"/>
        </w:rPr>
        <w:t>de</w:t>
      </w:r>
      <w:r w:rsidR="00817E09" w:rsidRPr="008F60AF">
        <w:rPr>
          <w:color w:val="000000" w:themeColor="text1"/>
          <w:lang w:val="nl-NL"/>
        </w:rPr>
        <w:t xml:space="preserve"> realiteit mee te vormen. Een vaak gemaakte fout is die van het gebruik van stereotypes</w:t>
      </w:r>
      <w:r w:rsidR="005C70F8" w:rsidRPr="008F60AF">
        <w:rPr>
          <w:color w:val="000000" w:themeColor="text1"/>
          <w:lang w:val="nl-NL"/>
        </w:rPr>
        <w:t>. Stereotypes worden doorgaans door de machthebbende partij in een samen</w:t>
      </w:r>
      <w:r w:rsidR="009B7C2E" w:rsidRPr="008F60AF">
        <w:rPr>
          <w:color w:val="000000" w:themeColor="text1"/>
          <w:lang w:val="nl-NL"/>
        </w:rPr>
        <w:t>leving gevormd</w:t>
      </w:r>
      <w:r w:rsidR="00773E32" w:rsidRPr="008F60AF">
        <w:rPr>
          <w:color w:val="000000" w:themeColor="text1"/>
          <w:lang w:val="nl-NL"/>
        </w:rPr>
        <w:t xml:space="preserve"> </w:t>
      </w:r>
      <w:r w:rsidR="00773E32" w:rsidRPr="008F60AF">
        <w:rPr>
          <w:color w:val="000000" w:themeColor="text1"/>
          <w:lang w:val="nl-NL"/>
        </w:rPr>
        <w:fldChar w:fldCharType="begin"/>
      </w:r>
      <w:r w:rsidR="004C4868" w:rsidRPr="008F60AF">
        <w:rPr>
          <w:color w:val="000000" w:themeColor="text1"/>
          <w:lang w:val="nl-NL"/>
        </w:rPr>
        <w:instrText xml:space="preserve"> ADDIN EN.CITE &lt;EndNote&gt;&lt;Cite&gt;&lt;Author&gt;Taylor&lt;/Author&gt;&lt;Year&gt;1999&lt;/Year&gt;&lt;RecNum&gt;1346&lt;/RecNum&gt;&lt;DisplayText&gt;(L. Taylor &amp;amp; Willis, 1999)&lt;/DisplayText&gt;&lt;record&gt;&lt;rec-number&gt;1346&lt;/rec-number&gt;&lt;foreign-keys&gt;&lt;key app="EN" db-id="tvw0xfa5br0zx0ez0v15dsexazwaa9zrwavw" timestamp="1589448350"&gt;1346&lt;/key&gt;&lt;/foreign-keys&gt;&lt;ref-type name="Book Section"&gt;5&lt;/ref-type&gt;&lt;contributors&gt;&lt;authors&gt;&lt;author&gt;Taylor, L&lt;/author&gt;&lt;author&gt;Willis, A&lt;/author&gt;&lt;/authors&gt;&lt;/contributors&gt;&lt;titles&gt;&lt;title&gt;Representation&lt;/title&gt;&lt;secondary-title&gt;Media studies: Texts, Institutions and audiences&lt;/secondary-title&gt;&lt;/titles&gt;&lt;pages&gt;39-56&lt;/pages&gt;&lt;dates&gt;&lt;year&gt;1999&lt;/year&gt;&lt;/dates&gt;&lt;pub-location&gt;Oxford&lt;/pub-location&gt;&lt;publisher&gt;Blackwell&lt;/publisher&gt;&lt;isbn&gt;978-0631200260&lt;/isbn&gt;&lt;urls&gt;&lt;/urls&gt;&lt;/record&gt;&lt;/Cite&gt;&lt;/EndNote&gt;</w:instrText>
      </w:r>
      <w:r w:rsidR="00773E32" w:rsidRPr="008F60AF">
        <w:rPr>
          <w:color w:val="000000" w:themeColor="text1"/>
          <w:lang w:val="nl-NL"/>
        </w:rPr>
        <w:fldChar w:fldCharType="separate"/>
      </w:r>
      <w:r w:rsidR="009D7B6D" w:rsidRPr="008F60AF">
        <w:rPr>
          <w:noProof/>
          <w:color w:val="000000" w:themeColor="text1"/>
          <w:lang w:val="nl-NL"/>
        </w:rPr>
        <w:t>(L. Taylor &amp; Willis, 1999)</w:t>
      </w:r>
      <w:r w:rsidR="00773E32" w:rsidRPr="008F60AF">
        <w:rPr>
          <w:color w:val="000000" w:themeColor="text1"/>
          <w:lang w:val="nl-NL"/>
        </w:rPr>
        <w:fldChar w:fldCharType="end"/>
      </w:r>
      <w:r w:rsidR="009B7C2E" w:rsidRPr="008F60AF">
        <w:rPr>
          <w:color w:val="000000" w:themeColor="text1"/>
          <w:lang w:val="nl-NL"/>
        </w:rPr>
        <w:t xml:space="preserve">. </w:t>
      </w:r>
      <w:r w:rsidR="00AD00B6" w:rsidRPr="008F60AF">
        <w:rPr>
          <w:color w:val="000000" w:themeColor="text1"/>
          <w:lang w:val="nl-NL"/>
        </w:rPr>
        <w:t>In</w:t>
      </w:r>
      <w:r w:rsidR="009B7C2E" w:rsidRPr="008F60AF">
        <w:rPr>
          <w:color w:val="000000" w:themeColor="text1"/>
          <w:lang w:val="nl-NL"/>
        </w:rPr>
        <w:t xml:space="preserve"> een patriarchale samenleving is het dus de man die</w:t>
      </w:r>
      <w:r w:rsidR="00FC6265" w:rsidRPr="008F60AF">
        <w:rPr>
          <w:color w:val="000000" w:themeColor="text1"/>
          <w:lang w:val="nl-NL"/>
        </w:rPr>
        <w:t xml:space="preserve"> dan</w:t>
      </w:r>
      <w:r w:rsidR="009B7C2E" w:rsidRPr="008F60AF">
        <w:rPr>
          <w:color w:val="000000" w:themeColor="text1"/>
          <w:lang w:val="nl-NL"/>
        </w:rPr>
        <w:t xml:space="preserve"> </w:t>
      </w:r>
      <w:r w:rsidR="00AD00B6" w:rsidRPr="008F60AF">
        <w:rPr>
          <w:color w:val="000000" w:themeColor="text1"/>
          <w:lang w:val="nl-NL"/>
        </w:rPr>
        <w:t xml:space="preserve">vaak </w:t>
      </w:r>
      <w:r w:rsidR="009B7C2E" w:rsidRPr="008F60AF">
        <w:rPr>
          <w:color w:val="000000" w:themeColor="text1"/>
          <w:lang w:val="nl-NL"/>
        </w:rPr>
        <w:t>de stereotypes dicteert. Het probleem dat hier bijgevolg gevormd is dat de wereld door de ogen van de man</w:t>
      </w:r>
      <w:r w:rsidR="00FC6265" w:rsidRPr="008F60AF">
        <w:rPr>
          <w:color w:val="000000" w:themeColor="text1"/>
          <w:lang w:val="nl-NL"/>
        </w:rPr>
        <w:t xml:space="preserve"> gevormd wordt</w:t>
      </w:r>
      <w:r w:rsidR="00562AD1" w:rsidRPr="008F60AF">
        <w:rPr>
          <w:color w:val="000000" w:themeColor="text1"/>
          <w:lang w:val="nl-NL"/>
        </w:rPr>
        <w:t xml:space="preserve">. Het is </w:t>
      </w:r>
      <w:r w:rsidR="00562AD1" w:rsidRPr="008F60AF">
        <w:rPr>
          <w:color w:val="000000" w:themeColor="text1"/>
          <w:lang w:val="nl-NL"/>
        </w:rPr>
        <w:lastRenderedPageBreak/>
        <w:t>dus van belang dat de representatie van de vrouw, maar evengoed van andere minderheidsgroepen, wordt bijgesteld om zo een correct beeld van de wereld en de positie van de vrouw te communiceren naar consumenten van dergelijke media.</w:t>
      </w:r>
    </w:p>
    <w:p w14:paraId="2F12E1E0" w14:textId="5E1BC79C" w:rsidR="006F074E" w:rsidRPr="008F60AF" w:rsidRDefault="00F07B9A" w:rsidP="00A200EE">
      <w:pPr>
        <w:rPr>
          <w:color w:val="000000" w:themeColor="text1"/>
          <w:lang w:val="nl-NL"/>
        </w:rPr>
      </w:pPr>
      <w:r w:rsidRPr="008F60AF">
        <w:rPr>
          <w:color w:val="000000" w:themeColor="text1"/>
          <w:lang w:val="nl-NL"/>
        </w:rPr>
        <w:tab/>
        <w:t xml:space="preserve">De idee van een “perfecte vrouw” is er ook een die de mannelijke blik dient, aangezien deze zogenaamde perfectie gedicteerd wordt door de man. </w:t>
      </w:r>
      <w:r w:rsidR="007B1944" w:rsidRPr="008F60AF">
        <w:rPr>
          <w:color w:val="000000" w:themeColor="text1"/>
          <w:lang w:val="nl-NL"/>
        </w:rPr>
        <w:t xml:space="preserve">Dat is terug te vinden in de gouden diensters die in de </w:t>
      </w:r>
      <w:r w:rsidR="007B1944" w:rsidRPr="008F60AF">
        <w:rPr>
          <w:i/>
          <w:color w:val="000000" w:themeColor="text1"/>
          <w:lang w:val="nl-NL"/>
        </w:rPr>
        <w:t>Ilias</w:t>
      </w:r>
      <w:r w:rsidR="007B1944" w:rsidRPr="008F60AF">
        <w:rPr>
          <w:color w:val="000000" w:themeColor="text1"/>
          <w:lang w:val="nl-NL"/>
        </w:rPr>
        <w:t xml:space="preserve"> voorkomen, maar ook in het voornoemde </w:t>
      </w:r>
      <w:r w:rsidR="007B1944" w:rsidRPr="008F60AF">
        <w:rPr>
          <w:i/>
          <w:color w:val="000000" w:themeColor="text1"/>
          <w:lang w:val="nl-NL"/>
        </w:rPr>
        <w:t xml:space="preserve">The Sandman. </w:t>
      </w:r>
      <w:r w:rsidR="007B1944" w:rsidRPr="008F60AF">
        <w:rPr>
          <w:color w:val="000000" w:themeColor="text1"/>
          <w:lang w:val="nl-NL"/>
        </w:rPr>
        <w:t xml:space="preserve">In deze laatste is de betoverend mooie Olimpia </w:t>
      </w:r>
      <w:r w:rsidR="00BD749C" w:rsidRPr="008F60AF">
        <w:rPr>
          <w:color w:val="000000" w:themeColor="text1"/>
          <w:lang w:val="nl-NL"/>
        </w:rPr>
        <w:t>het object van de blik en lusten van Nathan</w:t>
      </w:r>
      <w:r w:rsidR="00DD280D" w:rsidRPr="008F60AF">
        <w:rPr>
          <w:color w:val="000000" w:themeColor="text1"/>
          <w:lang w:val="nl-NL"/>
        </w:rPr>
        <w:t>ael</w:t>
      </w:r>
      <w:r w:rsidR="0038439F" w:rsidRPr="008F60AF">
        <w:rPr>
          <w:color w:val="000000" w:themeColor="text1"/>
          <w:lang w:val="nl-NL"/>
        </w:rPr>
        <w:t xml:space="preserve"> </w:t>
      </w:r>
      <w:r w:rsidR="0038439F" w:rsidRPr="008F60AF">
        <w:rPr>
          <w:color w:val="000000" w:themeColor="text1"/>
          <w:lang w:val="nl-NL"/>
        </w:rPr>
        <w:fldChar w:fldCharType="begin"/>
      </w:r>
      <w:r w:rsidR="004C4868" w:rsidRPr="008F60AF">
        <w:rPr>
          <w:color w:val="000000" w:themeColor="text1"/>
          <w:lang w:val="nl-NL"/>
        </w:rPr>
        <w:instrText xml:space="preserve"> ADDIN EN.CITE &lt;EndNote&gt;&lt;Cite&gt;&lt;Author&gt;Hoffmann&lt;/Author&gt;&lt;Year&gt;1991&lt;/Year&gt;&lt;RecNum&gt;1330&lt;/RecNum&gt;&lt;DisplayText&gt;(E. T. A. Hoffmann, 1991)&lt;/DisplayText&gt;&lt;record&gt;&lt;rec-number&gt;1330&lt;/rec-number&gt;&lt;foreign-keys&gt;&lt;key app="EN" db-id="tvw0xfa5br0zx0ez0v15dsexazwaa9zrwavw" timestamp="1589448350"&gt;1330&lt;/key&gt;&lt;/foreign-keys&gt;&lt;ref-type name="Book"&gt;6&lt;/ref-type&gt;&lt;contributors&gt;&lt;authors&gt;&lt;author&gt;Hoffmann, E. T. A.&lt;/author&gt;&lt;/authors&gt;&lt;/contributors&gt;&lt;titles&gt;&lt;title&gt;Der Sandmann&lt;/title&gt;&lt;/titles&gt;&lt;dates&gt;&lt;year&gt;1991&lt;/year&gt;&lt;/dates&gt;&lt;publisher&gt;Stuttgart : Reclam, 1991.&lt;/publisher&gt;&lt;call-num&gt;PT2360 S3 1991&lt;/call-num&gt;&lt;urls&gt;&lt;related-urls&gt;&lt;url&gt;https://search.library.wisc.edu/catalog/999936939702121&lt;/url&gt;&lt;/related-urls&gt;&lt;/urls&gt;&lt;/record&gt;&lt;/Cite&gt;&lt;/EndNote&gt;</w:instrText>
      </w:r>
      <w:r w:rsidR="0038439F" w:rsidRPr="008F60AF">
        <w:rPr>
          <w:color w:val="000000" w:themeColor="text1"/>
          <w:lang w:val="nl-NL"/>
        </w:rPr>
        <w:fldChar w:fldCharType="separate"/>
      </w:r>
      <w:r w:rsidR="000B2ED2" w:rsidRPr="008F60AF">
        <w:rPr>
          <w:noProof/>
          <w:color w:val="000000" w:themeColor="text1"/>
          <w:lang w:val="nl-NL"/>
        </w:rPr>
        <w:t>(E. T. A. Hoffmann, 1991)</w:t>
      </w:r>
      <w:r w:rsidR="0038439F" w:rsidRPr="008F60AF">
        <w:rPr>
          <w:color w:val="000000" w:themeColor="text1"/>
          <w:lang w:val="nl-NL"/>
        </w:rPr>
        <w:fldChar w:fldCharType="end"/>
      </w:r>
      <w:r w:rsidR="00DD280D" w:rsidRPr="008F60AF">
        <w:rPr>
          <w:color w:val="000000" w:themeColor="text1"/>
          <w:lang w:val="nl-NL"/>
        </w:rPr>
        <w:t xml:space="preserve">. Andere voorbeelden uit de geschiedenis zijn </w:t>
      </w:r>
      <w:r w:rsidR="00E74F9F" w:rsidRPr="008F60AF">
        <w:rPr>
          <w:i/>
          <w:color w:val="000000" w:themeColor="text1"/>
          <w:lang w:val="nl-NL"/>
        </w:rPr>
        <w:t xml:space="preserve">L’Eve Future </w:t>
      </w:r>
      <w:r w:rsidR="00E74F9F" w:rsidRPr="008F60AF">
        <w:rPr>
          <w:color w:val="000000" w:themeColor="text1"/>
          <w:lang w:val="nl-NL"/>
        </w:rPr>
        <w:t>van Auguste Villiers. Het verhaal gaat over Ewald, een man misnoegd door zijn verloofde. In alle wanhoop roept hij de hulp van zijn vriend in die voorstelt een machinale vrouw te maken</w:t>
      </w:r>
      <w:r w:rsidR="0038439F" w:rsidRPr="008F60AF">
        <w:rPr>
          <w:color w:val="000000" w:themeColor="text1"/>
          <w:lang w:val="nl-NL"/>
        </w:rPr>
        <w:t xml:space="preserve"> </w:t>
      </w:r>
      <w:r w:rsidR="00C31C9B" w:rsidRPr="008F60AF">
        <w:rPr>
          <w:color w:val="000000" w:themeColor="text1"/>
          <w:lang w:val="nl-NL"/>
        </w:rPr>
        <w:fldChar w:fldCharType="begin"/>
      </w:r>
      <w:r w:rsidR="004C4868" w:rsidRPr="008F60AF">
        <w:rPr>
          <w:color w:val="000000" w:themeColor="text1"/>
          <w:lang w:val="nl-NL"/>
        </w:rPr>
        <w:instrText xml:space="preserve"> ADDIN EN.CITE &lt;EndNote&gt;&lt;Cite&gt;&lt;Author&gt;L&amp;apos;Isle-Adam&lt;/Author&gt;&lt;Year&gt;1993&lt;/Year&gt;&lt;RecNum&gt;1336&lt;/RecNum&gt;&lt;DisplayText&gt;(L&amp;apos;Isle-Adam, 1993)&lt;/DisplayText&gt;&lt;record&gt;&lt;rec-number&gt;1336&lt;/rec-number&gt;&lt;foreign-keys&gt;&lt;key app="EN" db-id="tvw0xfa5br0zx0ez0v15dsexazwaa9zrwavw" timestamp="1589448350"&gt;1336&lt;/key&gt;&lt;/foreign-keys&gt;&lt;ref-type name="Book"&gt;6&lt;/ref-type&gt;&lt;contributors&gt;&lt;authors&gt;&lt;author&gt;Comte De Auguste Villiers De L&amp;apos;Isle-Adam&lt;/author&gt;&lt;/authors&gt;&lt;/contributors&gt;&lt;titles&gt;&lt;title&gt;L’Eve Future&lt;/title&gt;&lt;/titles&gt;&lt;pages&gt;441&lt;/pages&gt;&lt;dates&gt;&lt;year&gt;1993&lt;/year&gt;&lt;/dates&gt;&lt;pub-location&gt;France&lt;/pub-location&gt;&lt;publisher&gt;Gallimard&lt;/publisher&gt;&lt;isbn&gt;9782070387397&lt;/isbn&gt;&lt;work-type&gt;Print&lt;/work-type&gt;&lt;urls&gt;&lt;/urls&gt;&lt;/record&gt;&lt;/Cite&gt;&lt;/EndNote&gt;</w:instrText>
      </w:r>
      <w:r w:rsidR="00C31C9B" w:rsidRPr="008F60AF">
        <w:rPr>
          <w:color w:val="000000" w:themeColor="text1"/>
          <w:lang w:val="nl-NL"/>
        </w:rPr>
        <w:fldChar w:fldCharType="separate"/>
      </w:r>
      <w:r w:rsidR="00C31C9B" w:rsidRPr="008F60AF">
        <w:rPr>
          <w:noProof/>
          <w:color w:val="000000" w:themeColor="text1"/>
          <w:lang w:val="nl-NL"/>
        </w:rPr>
        <w:t>(L'Isle-Adam, 1993)</w:t>
      </w:r>
      <w:r w:rsidR="00C31C9B" w:rsidRPr="008F60AF">
        <w:rPr>
          <w:color w:val="000000" w:themeColor="text1"/>
          <w:lang w:val="nl-NL"/>
        </w:rPr>
        <w:fldChar w:fldCharType="end"/>
      </w:r>
      <w:r w:rsidR="00E74F9F" w:rsidRPr="008F60AF">
        <w:rPr>
          <w:color w:val="000000" w:themeColor="text1"/>
          <w:lang w:val="nl-NL"/>
        </w:rPr>
        <w:t xml:space="preserve">. </w:t>
      </w:r>
      <w:r w:rsidR="00E804F9" w:rsidRPr="008F60AF">
        <w:rPr>
          <w:color w:val="000000" w:themeColor="text1"/>
          <w:lang w:val="nl-NL"/>
        </w:rPr>
        <w:t xml:space="preserve">Ook in </w:t>
      </w:r>
      <w:r w:rsidR="00E804F9" w:rsidRPr="008F60AF">
        <w:rPr>
          <w:i/>
          <w:color w:val="000000" w:themeColor="text1"/>
          <w:lang w:val="nl-NL"/>
        </w:rPr>
        <w:t xml:space="preserve">The Lady Automaton </w:t>
      </w:r>
      <w:r w:rsidR="00E804F9" w:rsidRPr="008F60AF">
        <w:rPr>
          <w:color w:val="000000" w:themeColor="text1"/>
          <w:lang w:val="nl-NL"/>
        </w:rPr>
        <w:t xml:space="preserve">van </w:t>
      </w:r>
      <w:r w:rsidR="006F074E" w:rsidRPr="008F60AF">
        <w:rPr>
          <w:color w:val="000000" w:themeColor="text1"/>
          <w:lang w:val="nl-NL"/>
        </w:rPr>
        <w:t>E.E. Kellett komen dezelfde stereotyperingen bovendrijven: een man die in zijn ogen de perfecte vrouw maakt, w</w:t>
      </w:r>
      <w:r w:rsidR="00E74F9F" w:rsidRPr="008F60AF">
        <w:rPr>
          <w:color w:val="000000" w:themeColor="text1"/>
          <w:lang w:val="nl-NL"/>
        </w:rPr>
        <w:t xml:space="preserve">at opnieuw resulteert in </w:t>
      </w:r>
      <w:r w:rsidR="006F074E" w:rsidRPr="008F60AF">
        <w:rPr>
          <w:color w:val="000000" w:themeColor="text1"/>
          <w:lang w:val="nl-NL"/>
        </w:rPr>
        <w:t>het dienen van</w:t>
      </w:r>
      <w:r w:rsidR="00E74F9F" w:rsidRPr="008F60AF">
        <w:rPr>
          <w:color w:val="000000" w:themeColor="text1"/>
          <w:lang w:val="nl-NL"/>
        </w:rPr>
        <w:t xml:space="preserve"> het mannelijk verlangen</w:t>
      </w:r>
      <w:r w:rsidR="00327EA2" w:rsidRPr="008F60AF">
        <w:rPr>
          <w:color w:val="000000" w:themeColor="text1"/>
          <w:lang w:val="nl-NL"/>
        </w:rPr>
        <w:t xml:space="preserve"> </w:t>
      </w:r>
      <w:r w:rsidR="00327EA2" w:rsidRPr="008F60AF">
        <w:rPr>
          <w:color w:val="000000" w:themeColor="text1"/>
          <w:lang w:val="nl-NL"/>
        </w:rPr>
        <w:fldChar w:fldCharType="begin"/>
      </w:r>
      <w:r w:rsidR="004C4868" w:rsidRPr="008F60AF">
        <w:rPr>
          <w:color w:val="000000" w:themeColor="text1"/>
          <w:lang w:val="nl-NL"/>
        </w:rPr>
        <w:instrText xml:space="preserve"> ADDIN EN.CITE &lt;EndNote&gt;&lt;Cite&gt;&lt;Author&gt;Kellet&lt;/Author&gt;&lt;Year&gt;1901&lt;/Year&gt;&lt;RecNum&gt;1337&lt;/RecNum&gt;&lt;DisplayText&gt;(Kellet, 1901)&lt;/DisplayText&gt;&lt;record&gt;&lt;rec-number&gt;1337&lt;/rec-number&gt;&lt;foreign-keys&gt;&lt;key app="EN" db-id="tvw0xfa5br0zx0ez0v15dsexazwaa9zrwavw" timestamp="1589448350"&gt;1337&lt;/key&gt;&lt;/foreign-keys&gt;&lt;ref-type name="Book"&gt;6&lt;/ref-type&gt;&lt;contributors&gt;&lt;authors&gt;&lt;author&gt;E.E. Kellet&lt;/author&gt;&lt;/authors&gt;&lt;/contributors&gt;&lt;titles&gt;&lt;title&gt;The Lady Automaton&lt;/title&gt;&lt;secondary-title&gt;A Corner in Sleep and Other Impossibilities&lt;/secondary-title&gt;&lt;/titles&gt;&lt;dates&gt;&lt;year&gt;1901&lt;/year&gt;&lt;/dates&gt;&lt;pub-location&gt;Pearson’s Magazine&lt;/pub-location&gt;&lt;urls&gt;&lt;/urls&gt;&lt;/record&gt;&lt;/Cite&gt;&lt;/EndNote&gt;</w:instrText>
      </w:r>
      <w:r w:rsidR="00327EA2" w:rsidRPr="008F60AF">
        <w:rPr>
          <w:color w:val="000000" w:themeColor="text1"/>
          <w:lang w:val="nl-NL"/>
        </w:rPr>
        <w:fldChar w:fldCharType="separate"/>
      </w:r>
      <w:r w:rsidR="00327EA2" w:rsidRPr="008F60AF">
        <w:rPr>
          <w:noProof/>
          <w:color w:val="000000" w:themeColor="text1"/>
          <w:lang w:val="nl-NL"/>
        </w:rPr>
        <w:t>(Kellet, 1901)</w:t>
      </w:r>
      <w:r w:rsidR="00327EA2" w:rsidRPr="008F60AF">
        <w:rPr>
          <w:color w:val="000000" w:themeColor="text1"/>
          <w:lang w:val="nl-NL"/>
        </w:rPr>
        <w:fldChar w:fldCharType="end"/>
      </w:r>
      <w:r w:rsidR="00E74F9F" w:rsidRPr="008F60AF">
        <w:rPr>
          <w:color w:val="000000" w:themeColor="text1"/>
          <w:lang w:val="nl-NL"/>
        </w:rPr>
        <w:t>.</w:t>
      </w:r>
      <w:r w:rsidR="006F074E" w:rsidRPr="008F60AF">
        <w:rPr>
          <w:color w:val="000000" w:themeColor="text1"/>
          <w:lang w:val="nl-NL"/>
        </w:rPr>
        <w:t xml:space="preserve"> Er is een duidelijke trend duidelijk van de mannelijke dominantie versus de vrouwelijke bevrediger/ondergeschikte. De vrouw staat in vele verhalen dan wel centraal, maar wat centraal staat is hun aantrekkelijkheid of hun mogelijkheid om seksueel te bevredigen, nooit hun intellect.</w:t>
      </w:r>
    </w:p>
    <w:p w14:paraId="5B234BA7" w14:textId="34ED31D0" w:rsidR="006F074E" w:rsidRPr="008F60AF" w:rsidRDefault="006F074E" w:rsidP="00A200EE">
      <w:pPr>
        <w:rPr>
          <w:color w:val="000000" w:themeColor="text1"/>
          <w:lang w:val="nl-NL"/>
        </w:rPr>
      </w:pPr>
      <w:r w:rsidRPr="008F60AF">
        <w:rPr>
          <w:color w:val="000000" w:themeColor="text1"/>
          <w:lang w:val="nl-NL"/>
        </w:rPr>
        <w:tab/>
        <w:t>In de 20</w:t>
      </w:r>
      <w:r w:rsidRPr="008F60AF">
        <w:rPr>
          <w:color w:val="000000" w:themeColor="text1"/>
          <w:vertAlign w:val="superscript"/>
          <w:lang w:val="nl-NL"/>
        </w:rPr>
        <w:t>e</w:t>
      </w:r>
      <w:r w:rsidRPr="008F60AF">
        <w:rPr>
          <w:color w:val="000000" w:themeColor="text1"/>
          <w:lang w:val="nl-NL"/>
        </w:rPr>
        <w:t xml:space="preserve"> eeuw vindt er een verandering van plaats</w:t>
      </w:r>
      <w:r w:rsidR="003D3F65" w:rsidRPr="008F60AF">
        <w:rPr>
          <w:color w:val="000000" w:themeColor="text1"/>
          <w:lang w:val="nl-NL"/>
        </w:rPr>
        <w:t xml:space="preserve"> op vlak van de representatie van gender</w:t>
      </w:r>
      <w:r w:rsidRPr="008F60AF">
        <w:rPr>
          <w:color w:val="000000" w:themeColor="text1"/>
          <w:lang w:val="nl-NL"/>
        </w:rPr>
        <w:t xml:space="preserve">. </w:t>
      </w:r>
      <w:r w:rsidR="000B5FA0" w:rsidRPr="008F60AF">
        <w:rPr>
          <w:color w:val="000000" w:themeColor="text1"/>
          <w:lang w:val="nl-NL"/>
        </w:rPr>
        <w:t xml:space="preserve">De link tussen de technologie </w:t>
      </w:r>
      <w:r w:rsidR="00EC541E" w:rsidRPr="008F60AF">
        <w:rPr>
          <w:color w:val="000000" w:themeColor="text1"/>
          <w:lang w:val="nl-NL"/>
        </w:rPr>
        <w:t>van het huishouden en vrouw</w:t>
      </w:r>
      <w:r w:rsidR="00AE36FE" w:rsidRPr="008F60AF">
        <w:rPr>
          <w:color w:val="000000" w:themeColor="text1"/>
          <w:lang w:val="nl-NL"/>
        </w:rPr>
        <w:t xml:space="preserve">elijkheid wordt nog duidelijker </w:t>
      </w:r>
      <w:r w:rsidR="00AE36FE" w:rsidRPr="008F60AF">
        <w:rPr>
          <w:color w:val="000000" w:themeColor="text1"/>
          <w:lang w:val="nl-NL"/>
        </w:rPr>
        <w:fldChar w:fldCharType="begin"/>
      </w:r>
      <w:r w:rsidR="004C4868" w:rsidRPr="008F60AF">
        <w:rPr>
          <w:color w:val="000000" w:themeColor="text1"/>
          <w:lang w:val="nl-NL"/>
        </w:rPr>
        <w:instrText xml:space="preserve"> ADDIN EN.CITE &lt;EndNote&gt;&lt;Cite&gt;&lt;Author&gt;Weinberg&lt;/Author&gt;&lt;Year&gt;2019&lt;/Year&gt;&lt;RecNum&gt;1297&lt;/RecNum&gt;&lt;DisplayText&gt;(Weinberg, 2019)&lt;/DisplayText&gt;&lt;record&gt;&lt;rec-number&gt;1297&lt;/rec-number&gt;&lt;foreign-keys&gt;&lt;key app="EN" db-id="tvw0xfa5br0zx0ez0v15dsexazwaa9zrwavw" timestamp="1589448350"&gt;1297&lt;/key&gt;&lt;/foreign-keys&gt;&lt;ref-type name="Journal Article"&gt;17&lt;/ref-type&gt;&lt;contributors&gt;&lt;authors&gt;&lt;author&gt;Lindsay Weinberg&lt;/author&gt;&lt;/authors&gt;&lt;/contributors&gt;&lt;titles&gt;&lt;title&gt;The Rationalization of Leisure: Marxist Feminism and the Fantasy of Machine Subordination&lt;/title&gt;&lt;secondary-title&gt;Lateral&lt;/secondary-title&gt;&lt;/titles&gt;&lt;periodical&gt;&lt;full-title&gt;Lateral&lt;/full-title&gt;&lt;/periodical&gt;&lt;volume&gt;8&lt;/volume&gt;&lt;number&gt;1&lt;/number&gt;&lt;dates&gt;&lt;year&gt;2019&lt;/year&gt;&lt;/dates&gt;&lt;isbn&gt;2469-4053&lt;/isbn&gt;&lt;urls&gt;&lt;/urls&gt;&lt;electronic-resource-num&gt;10.25158/L8.1.3&lt;/electronic-resource-num&gt;&lt;/record&gt;&lt;/Cite&gt;&lt;/EndNote&gt;</w:instrText>
      </w:r>
      <w:r w:rsidR="00AE36FE" w:rsidRPr="008F60AF">
        <w:rPr>
          <w:color w:val="000000" w:themeColor="text1"/>
          <w:lang w:val="nl-NL"/>
        </w:rPr>
        <w:fldChar w:fldCharType="separate"/>
      </w:r>
      <w:r w:rsidR="00AE36FE" w:rsidRPr="008F60AF">
        <w:rPr>
          <w:noProof/>
          <w:color w:val="000000" w:themeColor="text1"/>
          <w:lang w:val="nl-NL"/>
        </w:rPr>
        <w:t>(Weinberg, 2019)</w:t>
      </w:r>
      <w:r w:rsidR="00AE36FE" w:rsidRPr="008F60AF">
        <w:rPr>
          <w:color w:val="000000" w:themeColor="text1"/>
          <w:lang w:val="nl-NL"/>
        </w:rPr>
        <w:fldChar w:fldCharType="end"/>
      </w:r>
      <w:r w:rsidR="00DD6E7D" w:rsidRPr="008F60AF">
        <w:rPr>
          <w:color w:val="000000" w:themeColor="text1"/>
          <w:lang w:val="nl-NL"/>
        </w:rPr>
        <w:t xml:space="preserve">. Machines worden steeds meer in verband gebracht met huishoudelijke taken. </w:t>
      </w:r>
      <w:r w:rsidR="00874975" w:rsidRPr="008F60AF">
        <w:rPr>
          <w:color w:val="000000" w:themeColor="text1"/>
          <w:lang w:val="nl-NL"/>
        </w:rPr>
        <w:t xml:space="preserve">Zo werd in 1938 het kortverhaal </w:t>
      </w:r>
      <w:r w:rsidR="00874975" w:rsidRPr="008F60AF">
        <w:rPr>
          <w:i/>
          <w:color w:val="000000" w:themeColor="text1"/>
          <w:lang w:val="nl-NL"/>
        </w:rPr>
        <w:t xml:space="preserve">Helen A’Loy </w:t>
      </w:r>
      <w:r w:rsidR="00874975" w:rsidRPr="008F60AF">
        <w:rPr>
          <w:color w:val="000000" w:themeColor="text1"/>
          <w:lang w:val="nl-NL"/>
        </w:rPr>
        <w:t>van Lester Del Rey</w:t>
      </w:r>
      <w:r w:rsidR="00874975" w:rsidRPr="008F60AF">
        <w:rPr>
          <w:i/>
          <w:color w:val="000000" w:themeColor="text1"/>
          <w:lang w:val="nl-NL"/>
        </w:rPr>
        <w:t xml:space="preserve"> </w:t>
      </w:r>
      <w:r w:rsidR="00874975" w:rsidRPr="008F60AF">
        <w:rPr>
          <w:color w:val="000000" w:themeColor="text1"/>
          <w:lang w:val="nl-NL"/>
        </w:rPr>
        <w:t>gepubliceerd waarin de ultieme huishoudmachine genaamd Helen gefabriceerd wordt volgens het ideaalbeeld van haar mannelijke creatoren</w:t>
      </w:r>
      <w:r w:rsidR="0047263A" w:rsidRPr="008F60AF">
        <w:rPr>
          <w:color w:val="000000" w:themeColor="text1"/>
          <w:lang w:val="nl-NL"/>
        </w:rPr>
        <w:t xml:space="preserve"> </w:t>
      </w:r>
      <w:r w:rsidR="0047263A" w:rsidRPr="008F60AF">
        <w:rPr>
          <w:color w:val="000000" w:themeColor="text1"/>
          <w:lang w:val="nl-NL"/>
        </w:rPr>
        <w:fldChar w:fldCharType="begin"/>
      </w:r>
      <w:r w:rsidR="004C4868" w:rsidRPr="008F60AF">
        <w:rPr>
          <w:color w:val="000000" w:themeColor="text1"/>
          <w:lang w:val="nl-NL"/>
        </w:rPr>
        <w:instrText xml:space="preserve"> ADDIN EN.CITE &lt;EndNote&gt;&lt;Cite&gt;&lt;Author&gt;Del Rey&lt;/Author&gt;&lt;Year&gt;1978&lt;/Year&gt;&lt;RecNum&gt;1338&lt;/RecNum&gt;&lt;DisplayText&gt;(Del Rey, 1978)&lt;/DisplayText&gt;&lt;record&gt;&lt;rec-number&gt;1338&lt;/rec-number&gt;&lt;foreign-keys&gt;&lt;key app="EN" db-id="tvw0xfa5br0zx0ez0v15dsexazwaa9zrwavw" timestamp="1589448350"&gt;1338&lt;/key&gt;&lt;/foreign-keys&gt;&lt;ref-type name="Book"&gt;6&lt;/ref-type&gt;&lt;contributors&gt;&lt;authors&gt;&lt;author&gt;Del Rey, Lester&lt;/author&gt;&lt;/authors&gt;&lt;/contributors&gt;&lt;titles&gt;&lt;title&gt;Helen A’Loy&lt;/title&gt;&lt;secondary-title&gt;The best of Lester Del Rey&lt;/secondary-title&gt;&lt;/titles&gt;&lt;section&gt;1-3&lt;/section&gt;&lt;dates&gt;&lt;year&gt;1978&lt;/year&gt;&lt;/dates&gt;&lt;pub-location&gt;New York&lt;/pub-location&gt;&lt;publisher&gt;Ballantine&lt;/publisher&gt;&lt;urls&gt;&lt;/urls&gt;&lt;/record&gt;&lt;/Cite&gt;&lt;/EndNote&gt;</w:instrText>
      </w:r>
      <w:r w:rsidR="0047263A" w:rsidRPr="008F60AF">
        <w:rPr>
          <w:color w:val="000000" w:themeColor="text1"/>
          <w:lang w:val="nl-NL"/>
        </w:rPr>
        <w:fldChar w:fldCharType="separate"/>
      </w:r>
      <w:r w:rsidR="0047263A" w:rsidRPr="008F60AF">
        <w:rPr>
          <w:noProof/>
          <w:color w:val="000000" w:themeColor="text1"/>
          <w:lang w:val="nl-NL"/>
        </w:rPr>
        <w:t>(Del Rey, 1978)</w:t>
      </w:r>
      <w:r w:rsidR="0047263A" w:rsidRPr="008F60AF">
        <w:rPr>
          <w:color w:val="000000" w:themeColor="text1"/>
          <w:lang w:val="nl-NL"/>
        </w:rPr>
        <w:fldChar w:fldCharType="end"/>
      </w:r>
      <w:r w:rsidR="0047263A" w:rsidRPr="008F60AF">
        <w:rPr>
          <w:color w:val="000000" w:themeColor="text1"/>
          <w:lang w:val="nl-NL"/>
        </w:rPr>
        <w:t>.</w:t>
      </w:r>
      <w:r w:rsidR="00551A15" w:rsidRPr="008F60AF">
        <w:rPr>
          <w:color w:val="000000" w:themeColor="text1"/>
          <w:lang w:val="nl-NL"/>
        </w:rPr>
        <w:t xml:space="preserve"> Met andere woorden dat de vrouwelijke robot ondergeschikt is aan haar mannelijke overste. </w:t>
      </w:r>
    </w:p>
    <w:p w14:paraId="30BCB5CE" w14:textId="6178EED3" w:rsidR="00303666" w:rsidRPr="008F60AF" w:rsidRDefault="00303666" w:rsidP="00A200EE">
      <w:pPr>
        <w:rPr>
          <w:color w:val="000000" w:themeColor="text1"/>
          <w:lang w:val="nl-NL"/>
        </w:rPr>
      </w:pPr>
      <w:r w:rsidRPr="008F60AF">
        <w:rPr>
          <w:color w:val="000000" w:themeColor="text1"/>
          <w:lang w:val="nl-NL"/>
        </w:rPr>
        <w:tab/>
        <w:t xml:space="preserve">Niet enkel valt hier een machtsrelatie uit op te maken, maar evenwel komt hier een </w:t>
      </w:r>
      <w:r w:rsidR="00481113" w:rsidRPr="008F60AF">
        <w:rPr>
          <w:color w:val="000000" w:themeColor="text1"/>
          <w:lang w:val="nl-NL"/>
        </w:rPr>
        <w:t xml:space="preserve">angst voor </w:t>
      </w:r>
      <w:r w:rsidR="00E034E1" w:rsidRPr="008F60AF">
        <w:rPr>
          <w:color w:val="000000" w:themeColor="text1"/>
          <w:lang w:val="nl-NL"/>
        </w:rPr>
        <w:t xml:space="preserve">de robot </w:t>
      </w:r>
      <w:r w:rsidR="00481113" w:rsidRPr="008F60AF">
        <w:rPr>
          <w:color w:val="000000" w:themeColor="text1"/>
          <w:lang w:val="nl-NL"/>
        </w:rPr>
        <w:t xml:space="preserve">aan het licht. </w:t>
      </w:r>
      <w:r w:rsidR="0055628E" w:rsidRPr="008F60AF">
        <w:rPr>
          <w:color w:val="000000" w:themeColor="text1"/>
          <w:lang w:val="nl-NL"/>
        </w:rPr>
        <w:t xml:space="preserve">Een schoolvoorbeeld voor de opstandige automaton is </w:t>
      </w:r>
      <w:r w:rsidR="00481113" w:rsidRPr="008F60AF">
        <w:rPr>
          <w:i/>
          <w:color w:val="000000" w:themeColor="text1"/>
          <w:lang w:val="nl-NL"/>
        </w:rPr>
        <w:t>Metropolis</w:t>
      </w:r>
      <w:r w:rsidR="009875E6" w:rsidRPr="008F60AF">
        <w:rPr>
          <w:color w:val="000000" w:themeColor="text1"/>
          <w:lang w:val="nl-NL"/>
        </w:rPr>
        <w:t xml:space="preserve"> </w:t>
      </w:r>
      <w:r w:rsidR="009875E6" w:rsidRPr="008F60AF">
        <w:rPr>
          <w:color w:val="000000" w:themeColor="text1"/>
          <w:lang w:val="nl-NL"/>
        </w:rPr>
        <w:fldChar w:fldCharType="begin"/>
      </w:r>
      <w:r w:rsidR="004C4868" w:rsidRPr="008F60AF">
        <w:rPr>
          <w:color w:val="000000" w:themeColor="text1"/>
          <w:lang w:val="nl-NL"/>
        </w:rPr>
        <w:instrText xml:space="preserve"> ADDIN EN.CITE &lt;EndNote&gt;&lt;Cite&gt;&lt;Author&gt;Lang&lt;/Author&gt;&lt;Year&gt;1927&lt;/Year&gt;&lt;RecNum&gt;1301&lt;/RecNum&gt;&lt;DisplayText&gt;(Lang, 1927)&lt;/DisplayText&gt;&lt;record&gt;&lt;rec-number&gt;1301&lt;/rec-number&gt;&lt;foreign-keys&gt;&lt;key app="EN" db-id="tvw0xfa5br0zx0ez0v15dsexazwaa9zrwavw" timestamp="1589448350"&gt;1301&lt;/key&gt;&lt;/foreign-keys&gt;&lt;ref-type name="Film or Broadcast"&gt;21&lt;/ref-type&gt;&lt;contributors&gt;&lt;authors&gt;&lt;author&gt;Fritz Lang&lt;/author&gt;&lt;/authors&gt;&lt;tertiary-authors&gt;&lt;author&gt;UFA&lt;/author&gt;&lt;/tertiary-authors&gt;&lt;/contributors&gt;&lt;titles&gt;&lt;title&gt;Metropolis&lt;/title&gt;&lt;/titles&gt;&lt;pages&gt;153mins&lt;/pages&gt;&lt;dates&gt;&lt;year&gt;1927&lt;/year&gt;&lt;pub-dates&gt;&lt;date&gt;10 January 1927&lt;/date&gt;&lt;/pub-dates&gt;&lt;/dates&gt;&lt;pub-location&gt;Germany&lt;/pub-location&gt;&lt;publisher&gt;Parufamet&lt;/publisher&gt;&lt;work-type&gt;Film&lt;/work-type&gt;&lt;urls&gt;&lt;/urls&gt;&lt;/record&gt;&lt;/Cite&gt;&lt;/EndNote&gt;</w:instrText>
      </w:r>
      <w:r w:rsidR="009875E6" w:rsidRPr="008F60AF">
        <w:rPr>
          <w:color w:val="000000" w:themeColor="text1"/>
          <w:lang w:val="nl-NL"/>
        </w:rPr>
        <w:fldChar w:fldCharType="separate"/>
      </w:r>
      <w:r w:rsidR="009875E6" w:rsidRPr="008F60AF">
        <w:rPr>
          <w:noProof/>
          <w:color w:val="000000" w:themeColor="text1"/>
          <w:lang w:val="nl-NL"/>
        </w:rPr>
        <w:t>(Lang, 1927)</w:t>
      </w:r>
      <w:r w:rsidR="009875E6" w:rsidRPr="008F60AF">
        <w:rPr>
          <w:color w:val="000000" w:themeColor="text1"/>
          <w:lang w:val="nl-NL"/>
        </w:rPr>
        <w:fldChar w:fldCharType="end"/>
      </w:r>
      <w:r w:rsidR="0055628E" w:rsidRPr="008F60AF">
        <w:rPr>
          <w:color w:val="000000" w:themeColor="text1"/>
          <w:lang w:val="nl-NL"/>
        </w:rPr>
        <w:t>. Het verhaal van de vrouwelijke robot Maria die de</w:t>
      </w:r>
      <w:r w:rsidR="00E034E1" w:rsidRPr="008F60AF">
        <w:rPr>
          <w:color w:val="000000" w:themeColor="text1"/>
          <w:lang w:val="nl-NL"/>
        </w:rPr>
        <w:t xml:space="preserve"> onderdrukten naar de vrijheid</w:t>
      </w:r>
      <w:r w:rsidR="0055628E" w:rsidRPr="008F60AF">
        <w:rPr>
          <w:color w:val="000000" w:themeColor="text1"/>
          <w:lang w:val="nl-NL"/>
        </w:rPr>
        <w:t xml:space="preserve"> leidt</w:t>
      </w:r>
      <w:r w:rsidR="00E034E1" w:rsidRPr="008F60AF">
        <w:rPr>
          <w:color w:val="000000" w:themeColor="text1"/>
          <w:lang w:val="nl-NL"/>
        </w:rPr>
        <w:t xml:space="preserve"> </w:t>
      </w:r>
      <w:r w:rsidR="0055628E" w:rsidRPr="008F60AF">
        <w:rPr>
          <w:color w:val="000000" w:themeColor="text1"/>
          <w:lang w:val="nl-NL"/>
        </w:rPr>
        <w:t>tegen de</w:t>
      </w:r>
      <w:r w:rsidR="00E034E1" w:rsidRPr="008F60AF">
        <w:rPr>
          <w:color w:val="000000" w:themeColor="text1"/>
          <w:lang w:val="nl-NL"/>
        </w:rPr>
        <w:t xml:space="preserve"> bourgeoisie. Als echter met een nauwer oog gekeken wordt, wordt duidelijk dat Maria, de vrouwelijke machine,</w:t>
      </w:r>
      <w:r w:rsidR="00EB0880" w:rsidRPr="008F60AF">
        <w:rPr>
          <w:color w:val="000000" w:themeColor="text1"/>
          <w:lang w:val="nl-NL"/>
        </w:rPr>
        <w:t xml:space="preserve"> nog steeds een creatie was van een man. De conclusie die hieruit getrokken kan worden, is dat er niet enkel een vrees voor de opstand van AI schuilt in het verhaal, maar evengoed een schrik voor </w:t>
      </w:r>
      <w:r w:rsidR="005D7A58" w:rsidRPr="008F60AF">
        <w:rPr>
          <w:color w:val="000000" w:themeColor="text1"/>
          <w:lang w:val="nl-NL"/>
        </w:rPr>
        <w:t xml:space="preserve">de vrouwelijke seksualiteit </w:t>
      </w:r>
      <w:r w:rsidR="005D7A58" w:rsidRPr="008F60AF">
        <w:rPr>
          <w:color w:val="000000" w:themeColor="text1"/>
          <w:lang w:val="nl-NL"/>
        </w:rPr>
        <w:fldChar w:fldCharType="begin"/>
      </w:r>
      <w:r w:rsidR="004E5A88" w:rsidRPr="008F60AF">
        <w:rPr>
          <w:color w:val="000000" w:themeColor="text1"/>
          <w:lang w:val="nl-NL"/>
        </w:rPr>
        <w:instrText xml:space="preserve"> ADDIN EN.CITE &lt;EndNote&gt;&lt;Cite&gt;&lt;Author&gt;McCauley&lt;/Author&gt;&lt;Year&gt;2007&lt;/Year&gt;&lt;RecNum&gt;1298&lt;/RecNum&gt;&lt;Pages&gt;9-14&lt;/Pages&gt;&lt;DisplayText&gt;(McCauley, 2007, pp. 9-14)&lt;/DisplayText&gt;&lt;record&gt;&lt;rec-number&gt;1298&lt;/rec-number&gt;&lt;foreign-keys&gt;&lt;key app="EN" db-id="tvw0xfa5br0zx0ez0v15dsexazwaa9zrwavw" timestamp="1589448350"&gt;1298&lt;/key&gt;&lt;/foreign-keys&gt;&lt;ref-type name="Journal Article"&gt;17&lt;/ref-type&gt;&lt;contributors&gt;&lt;authors&gt;&lt;author&gt;Lee McCauley&lt;/author&gt;&lt;/authors&gt;&lt;/contributors&gt;&lt;titles&gt;&lt;title&gt;The frankenstein complex and Asimov’s three laws&lt;/title&gt;&lt;secondary-title&gt;THE ASSOCIATION FOR THE ADVANCEMENT OF ARTIFICIAL INTELLIGENCE&lt;/secondary-title&gt;&lt;/titles&gt;&lt;periodical&gt;&lt;full-title&gt;THE ASSOCIATION FOR THE ADVANCEMENT OF ARTIFICIAL INTELLIGENCE&lt;/full-title&gt;&lt;/periodical&gt;&lt;pages&gt;9 - 14&lt;/pages&gt;&lt;dates&gt;&lt;year&gt;2007&lt;/year&gt;&lt;/dates&gt;&lt;urls&gt;&lt;/urls&gt;&lt;/record&gt;&lt;/Cite&gt;&lt;/EndNote&gt;</w:instrText>
      </w:r>
      <w:r w:rsidR="005D7A58" w:rsidRPr="008F60AF">
        <w:rPr>
          <w:color w:val="000000" w:themeColor="text1"/>
          <w:lang w:val="nl-NL"/>
        </w:rPr>
        <w:fldChar w:fldCharType="separate"/>
      </w:r>
      <w:r w:rsidR="004E5A88" w:rsidRPr="008F60AF">
        <w:rPr>
          <w:noProof/>
          <w:color w:val="000000" w:themeColor="text1"/>
          <w:lang w:val="nl-NL"/>
        </w:rPr>
        <w:t>(McCauley, 2007, pp. 9-14)</w:t>
      </w:r>
      <w:r w:rsidR="005D7A58" w:rsidRPr="008F60AF">
        <w:rPr>
          <w:color w:val="000000" w:themeColor="text1"/>
          <w:lang w:val="nl-NL"/>
        </w:rPr>
        <w:fldChar w:fldCharType="end"/>
      </w:r>
      <w:r w:rsidR="005D7A58" w:rsidRPr="008F60AF">
        <w:rPr>
          <w:color w:val="000000" w:themeColor="text1"/>
          <w:lang w:val="nl-NL"/>
        </w:rPr>
        <w:t>.</w:t>
      </w:r>
      <w:r w:rsidR="009F3578" w:rsidRPr="008F60AF">
        <w:rPr>
          <w:color w:val="000000" w:themeColor="text1"/>
          <w:lang w:val="nl-NL"/>
        </w:rPr>
        <w:t xml:space="preserve"> Wat hieruit voortvloeit is een drang naar controle van de man over de vrouwelijke automaton.</w:t>
      </w:r>
    </w:p>
    <w:p w14:paraId="6CB00004" w14:textId="350E7481" w:rsidR="00CD3C31" w:rsidRPr="008F60AF" w:rsidRDefault="005E6565" w:rsidP="00A200EE">
      <w:pPr>
        <w:rPr>
          <w:color w:val="000000" w:themeColor="text1"/>
          <w:lang w:val="nl-NL"/>
        </w:rPr>
      </w:pPr>
      <w:r w:rsidRPr="008F60AF">
        <w:rPr>
          <w:color w:val="000000" w:themeColor="text1"/>
          <w:lang w:val="nl-NL"/>
        </w:rPr>
        <w:tab/>
      </w:r>
      <w:r w:rsidR="000A118A" w:rsidRPr="008F60AF">
        <w:rPr>
          <w:color w:val="000000" w:themeColor="text1"/>
          <w:lang w:val="nl-NL"/>
        </w:rPr>
        <w:t>De vrouwelijke seksualiteit wordt dus, zelfs in de AI-wereld, als een bedreiging gezien</w:t>
      </w:r>
      <w:r w:rsidR="009D7B6D" w:rsidRPr="008F60AF">
        <w:rPr>
          <w:color w:val="000000" w:themeColor="text1"/>
          <w:lang w:val="nl-NL"/>
        </w:rPr>
        <w:t xml:space="preserve"> </w:t>
      </w:r>
      <w:r w:rsidR="009D7B6D" w:rsidRPr="008F60AF">
        <w:rPr>
          <w:color w:val="000000" w:themeColor="text1"/>
          <w:lang w:val="nl-NL"/>
        </w:rPr>
        <w:fldChar w:fldCharType="begin"/>
      </w:r>
      <w:r w:rsidR="004E5A88" w:rsidRPr="008F60AF">
        <w:rPr>
          <w:color w:val="000000" w:themeColor="text1"/>
          <w:lang w:val="nl-NL"/>
        </w:rPr>
        <w:instrText xml:space="preserve"> ADDIN EN.CITE &lt;EndNote&gt;&lt;Cite&gt;&lt;Author&gt;Adams&lt;/Author&gt;&lt;Year&gt;2019&lt;/Year&gt;&lt;RecNum&gt;1296&lt;/RecNum&gt;&lt;Pages&gt;5&lt;/Pages&gt;&lt;DisplayText&gt;(Adams, 2019, p. 5)&lt;/DisplayText&gt;&lt;record&gt;&lt;rec-number&gt;1296&lt;/rec-number&gt;&lt;foreign-keys&gt;&lt;key app="EN" db-id="tvw0xfa5br0zx0ez0v15dsexazwaa9zrwavw" timestamp="1589448350"&gt;1296&lt;/key&gt;&lt;/foreign-keys&gt;&lt;ref-type name="Journal Article"&gt;17&lt;/ref-type&gt;&lt;contributors&gt;&lt;authors&gt;&lt;author&gt;Adams, R&lt;/author&gt;&lt;/authors&gt;&lt;/contributors&gt;&lt;titles&gt;&lt;title&gt;Helen A’Loy and other tales of female automata: a gendered reading of the narratives of hopes and fears of intelligent machines and artificial intelligence.&lt;/title&gt;&lt;secondary-title&gt;AI &amp;amp; SOCIETY: Journal of Knowledge, Culture and Communication&lt;/secondary-title&gt;&lt;/titles&gt;&lt;periodical&gt;&lt;full-title&gt;AI &amp;amp; SOCIETY: Journal of Knowledge, Culture and Communication&lt;/full-title&gt;&lt;/periodical&gt;&lt;volume&gt;1&lt;/volume&gt;&lt;dates&gt;&lt;year&gt;2019&lt;/year&gt;&lt;/dates&gt;&lt;work-type&gt;Original Paper&lt;/work-type&gt;&lt;urls&gt;&lt;/urls&gt;&lt;electronic-resource-num&gt;10.1007/s00146-019-00918-7&lt;/electronic-resource-num&gt;&lt;/record&gt;&lt;/Cite&gt;&lt;/EndNote&gt;</w:instrText>
      </w:r>
      <w:r w:rsidR="009D7B6D" w:rsidRPr="008F60AF">
        <w:rPr>
          <w:color w:val="000000" w:themeColor="text1"/>
          <w:lang w:val="nl-NL"/>
        </w:rPr>
        <w:fldChar w:fldCharType="separate"/>
      </w:r>
      <w:r w:rsidR="004E5A88" w:rsidRPr="008F60AF">
        <w:rPr>
          <w:noProof/>
          <w:color w:val="000000" w:themeColor="text1"/>
          <w:lang w:val="nl-NL"/>
        </w:rPr>
        <w:t>(Adams, 2019, p. 5)</w:t>
      </w:r>
      <w:r w:rsidR="009D7B6D" w:rsidRPr="008F60AF">
        <w:rPr>
          <w:color w:val="000000" w:themeColor="text1"/>
          <w:lang w:val="nl-NL"/>
        </w:rPr>
        <w:fldChar w:fldCharType="end"/>
      </w:r>
      <w:r w:rsidR="000A118A" w:rsidRPr="008F60AF">
        <w:rPr>
          <w:color w:val="000000" w:themeColor="text1"/>
          <w:lang w:val="nl-NL"/>
        </w:rPr>
        <w:t>.</w:t>
      </w:r>
      <w:r w:rsidR="00D968A8" w:rsidRPr="008F60AF">
        <w:rPr>
          <w:color w:val="000000" w:themeColor="text1"/>
          <w:lang w:val="nl-NL"/>
        </w:rPr>
        <w:t xml:space="preserve"> Er schuilt een angst bij de man. Deze angst kan teruggebracht worden naar de castratieangst beschreven door Freud. Hij heeft het over </w:t>
      </w:r>
      <w:r w:rsidR="00653B11" w:rsidRPr="008F60AF">
        <w:rPr>
          <w:color w:val="000000" w:themeColor="text1"/>
          <w:lang w:val="nl-NL"/>
        </w:rPr>
        <w:t>de incestueuze wensen van het</w:t>
      </w:r>
      <w:r w:rsidR="00D968A8" w:rsidRPr="008F60AF">
        <w:rPr>
          <w:color w:val="000000" w:themeColor="text1"/>
          <w:lang w:val="nl-NL"/>
        </w:rPr>
        <w:t xml:space="preserve"> mannelijke kind </w:t>
      </w:r>
      <w:r w:rsidR="00653B11" w:rsidRPr="008F60AF">
        <w:rPr>
          <w:color w:val="000000" w:themeColor="text1"/>
          <w:lang w:val="nl-NL"/>
        </w:rPr>
        <w:t>jegens</w:t>
      </w:r>
      <w:r w:rsidR="00D968A8" w:rsidRPr="008F60AF">
        <w:rPr>
          <w:color w:val="000000" w:themeColor="text1"/>
          <w:lang w:val="nl-NL"/>
        </w:rPr>
        <w:t xml:space="preserve"> </w:t>
      </w:r>
      <w:r w:rsidR="00653B11" w:rsidRPr="008F60AF">
        <w:rPr>
          <w:color w:val="000000" w:themeColor="text1"/>
          <w:lang w:val="nl-NL"/>
        </w:rPr>
        <w:t xml:space="preserve">zijn moeder en de fantasie de vader te doden die als rivaal gezien kan worden in het scenario van incest. Het kind </w:t>
      </w:r>
      <w:r w:rsidR="00D968A8" w:rsidRPr="008F60AF">
        <w:rPr>
          <w:color w:val="000000" w:themeColor="text1"/>
          <w:lang w:val="nl-NL"/>
        </w:rPr>
        <w:t>aanschouwt alsook het ontbreken van de fallus</w:t>
      </w:r>
      <w:r w:rsidR="00653B11" w:rsidRPr="008F60AF">
        <w:rPr>
          <w:color w:val="000000" w:themeColor="text1"/>
          <w:lang w:val="nl-NL"/>
        </w:rPr>
        <w:t xml:space="preserve"> bi</w:t>
      </w:r>
      <w:r w:rsidR="006F0F90" w:rsidRPr="008F60AF">
        <w:rPr>
          <w:color w:val="000000" w:themeColor="text1"/>
          <w:lang w:val="nl-NL"/>
        </w:rPr>
        <w:t>j de moeder</w:t>
      </w:r>
      <w:r w:rsidR="00D968A8" w:rsidRPr="008F60AF">
        <w:rPr>
          <w:color w:val="000000" w:themeColor="text1"/>
          <w:lang w:val="nl-NL"/>
        </w:rPr>
        <w:t>. Dat gebrek wekt een angst bij het kind op dat hij hetzelfde</w:t>
      </w:r>
      <w:r w:rsidR="000A118A" w:rsidRPr="008F60AF">
        <w:rPr>
          <w:color w:val="000000" w:themeColor="text1"/>
          <w:lang w:val="nl-NL"/>
        </w:rPr>
        <w:t xml:space="preserve"> </w:t>
      </w:r>
      <w:r w:rsidR="00D968A8" w:rsidRPr="008F60AF">
        <w:rPr>
          <w:color w:val="000000" w:themeColor="text1"/>
          <w:lang w:val="nl-NL"/>
        </w:rPr>
        <w:t>lot zal ondergaan, namelijk de castratie</w:t>
      </w:r>
      <w:r w:rsidR="006F0F90" w:rsidRPr="008F60AF">
        <w:rPr>
          <w:color w:val="000000" w:themeColor="text1"/>
          <w:lang w:val="nl-NL"/>
        </w:rPr>
        <w:t xml:space="preserve"> ten gevolge van de incestueuze fantasieën</w:t>
      </w:r>
      <w:r w:rsidR="009D7B6D" w:rsidRPr="008F60AF">
        <w:rPr>
          <w:color w:val="000000" w:themeColor="text1"/>
          <w:lang w:val="nl-NL"/>
        </w:rPr>
        <w:t xml:space="preserve"> </w:t>
      </w:r>
      <w:r w:rsidR="009D7B6D" w:rsidRPr="008F60AF">
        <w:rPr>
          <w:color w:val="000000" w:themeColor="text1"/>
          <w:lang w:val="nl-NL"/>
        </w:rPr>
        <w:fldChar w:fldCharType="begin"/>
      </w:r>
      <w:r w:rsidR="004E5A88" w:rsidRPr="008F60AF">
        <w:rPr>
          <w:color w:val="000000" w:themeColor="text1"/>
          <w:lang w:val="nl-NL"/>
        </w:rPr>
        <w:instrText xml:space="preserve"> ADDIN EN.CITE &lt;EndNote&gt;&lt;Cite&gt;&lt;Author&gt;Taylor&lt;/Author&gt;&lt;Year&gt;2016&lt;/Year&gt;&lt;RecNum&gt;1347&lt;/RecNum&gt;&lt;Pages&gt;1-2&lt;/Pages&gt;&lt;DisplayText&gt;(G. Taylor, 2016, pp. 1-2)&lt;/DisplayText&gt;&lt;record&gt;&lt;rec-number&gt;1347&lt;/rec-number&gt;&lt;foreign-keys&gt;&lt;key app="EN" db-id="tvw0xfa5br0zx0ez0v15dsexazwaa9zrwavw" timestamp="1589448350"&gt;1347&lt;/key&gt;&lt;/foreign-keys&gt;&lt;ref-type name="Book Section"&gt;5&lt;/ref-type&gt;&lt;contributors&gt;&lt;authors&gt;&lt;author&gt;Taylor, Graeme&lt;/author&gt;&lt;/authors&gt;&lt;secondary-authors&gt;&lt;author&gt;Zeigler-Hill, Virgil&lt;/author&gt;&lt;author&gt;Shackelford, Todd K.&lt;/author&gt;&lt;/secondary-authors&gt;&lt;/contributors&gt;&lt;titles&gt;&lt;title&gt;Castration Anxiety&lt;/title&gt;&lt;secondary-title&gt;Encyclopedia of Personality and Individual Differences&lt;/secondary-title&gt;&lt;/titles&gt;&lt;pages&gt;1-2&lt;/pages&gt;&lt;dates&gt;&lt;year&gt;2016&lt;/year&gt;&lt;pub-dates&gt;&lt;date&gt;2016//&lt;/date&gt;&lt;/pub-dates&gt;&lt;/dates&gt;&lt;pub-location&gt;Cham&lt;/pub-location&gt;&lt;publisher&gt;Springer International Publishing&lt;/publisher&gt;&lt;isbn&gt;978-3-319-28099-8&lt;/isbn&gt;&lt;urls&gt;&lt;related-urls&gt;&lt;url&gt;https://doi.org/10.1007/978-3-319-28099-8_1365-1&lt;/url&gt;&lt;/related-urls&gt;&lt;/urls&gt;&lt;electronic-resource-num&gt;10.1007/978-3-319-28099-8_1365-1&lt;/electronic-resource-num&gt;&lt;/record&gt;&lt;/Cite&gt;&lt;/EndNote&gt;</w:instrText>
      </w:r>
      <w:r w:rsidR="009D7B6D" w:rsidRPr="008F60AF">
        <w:rPr>
          <w:color w:val="000000" w:themeColor="text1"/>
          <w:lang w:val="nl-NL"/>
        </w:rPr>
        <w:fldChar w:fldCharType="separate"/>
      </w:r>
      <w:r w:rsidR="004E5A88" w:rsidRPr="008F60AF">
        <w:rPr>
          <w:noProof/>
          <w:color w:val="000000" w:themeColor="text1"/>
          <w:lang w:val="nl-NL"/>
        </w:rPr>
        <w:t>(G. Taylor, 2016, pp. 1-2)</w:t>
      </w:r>
      <w:r w:rsidR="009D7B6D" w:rsidRPr="008F60AF">
        <w:rPr>
          <w:color w:val="000000" w:themeColor="text1"/>
          <w:lang w:val="nl-NL"/>
        </w:rPr>
        <w:fldChar w:fldCharType="end"/>
      </w:r>
      <w:r w:rsidR="00D968A8" w:rsidRPr="008F60AF">
        <w:rPr>
          <w:color w:val="000000" w:themeColor="text1"/>
          <w:lang w:val="nl-NL"/>
        </w:rPr>
        <w:t xml:space="preserve">. </w:t>
      </w:r>
      <w:r w:rsidR="000A118A" w:rsidRPr="008F60AF">
        <w:rPr>
          <w:color w:val="000000" w:themeColor="text1"/>
          <w:lang w:val="nl-NL"/>
        </w:rPr>
        <w:t xml:space="preserve">Vanuit de mannelijke blik is het </w:t>
      </w:r>
      <w:r w:rsidR="00A659D1" w:rsidRPr="008F60AF">
        <w:rPr>
          <w:color w:val="000000" w:themeColor="text1"/>
          <w:lang w:val="nl-NL"/>
        </w:rPr>
        <w:t>daarom essentieel om de vrouwelijke ma</w:t>
      </w:r>
      <w:r w:rsidR="004E5C3A" w:rsidRPr="008F60AF">
        <w:rPr>
          <w:color w:val="000000" w:themeColor="text1"/>
          <w:lang w:val="nl-NL"/>
        </w:rPr>
        <w:t xml:space="preserve">chine ondergeschikt te houden. </w:t>
      </w:r>
    </w:p>
    <w:p w14:paraId="6B789111" w14:textId="72AFE9D3" w:rsidR="00CA0C2F" w:rsidRPr="008F60AF" w:rsidRDefault="004E5C3A" w:rsidP="00CD3C31">
      <w:pPr>
        <w:ind w:firstLine="708"/>
        <w:rPr>
          <w:color w:val="000000" w:themeColor="text1"/>
          <w:lang w:val="nl-NL"/>
        </w:rPr>
        <w:sectPr w:rsidR="00CA0C2F" w:rsidRPr="008F60AF" w:rsidSect="001B2451">
          <w:footerReference w:type="default" r:id="rId12"/>
          <w:footerReference w:type="first" r:id="rId13"/>
          <w:pgSz w:w="11906" w:h="16838"/>
          <w:pgMar w:top="1417" w:right="1417" w:bottom="1417" w:left="1417" w:header="708" w:footer="708" w:gutter="0"/>
          <w:pgNumType w:chapStyle="2"/>
          <w:cols w:space="708"/>
          <w:titlePg/>
          <w:docGrid w:linePitch="360"/>
        </w:sectPr>
      </w:pPr>
      <w:r w:rsidRPr="008F60AF">
        <w:rPr>
          <w:color w:val="000000" w:themeColor="text1"/>
          <w:lang w:val="nl-NL"/>
        </w:rPr>
        <w:lastRenderedPageBreak/>
        <w:t>Dat was in het verleden al het geval, kijk naar de voornoemde voorbeelden, maar is evengoed nog springlevend in de huidige samenleving</w:t>
      </w:r>
      <w:r w:rsidR="00B76D2B" w:rsidRPr="008F60AF">
        <w:rPr>
          <w:color w:val="000000" w:themeColor="text1"/>
          <w:lang w:val="nl-NL"/>
        </w:rPr>
        <w:t xml:space="preserve">. Een voorbeeld hiervan zijn de virtuele assistentes zoals Siri (Apple) </w:t>
      </w:r>
      <w:r w:rsidR="008D6B02" w:rsidRPr="008F60AF">
        <w:rPr>
          <w:color w:val="000000" w:themeColor="text1"/>
          <w:lang w:val="nl-NL"/>
        </w:rPr>
        <w:t>en Alexa (Amazon)</w:t>
      </w:r>
      <w:r w:rsidR="00B76D2B" w:rsidRPr="008F60AF">
        <w:rPr>
          <w:color w:val="000000" w:themeColor="text1"/>
          <w:lang w:val="nl-NL"/>
        </w:rPr>
        <w:t>. D</w:t>
      </w:r>
      <w:r w:rsidR="004408CA" w:rsidRPr="008F60AF">
        <w:rPr>
          <w:color w:val="000000" w:themeColor="text1"/>
          <w:lang w:val="nl-NL"/>
        </w:rPr>
        <w:t>eze twee systemen zijn in het leven geroepen om het leven gemakkelijker</w:t>
      </w:r>
      <w:r w:rsidR="006C7FEF" w:rsidRPr="008F60AF">
        <w:rPr>
          <w:color w:val="000000" w:themeColor="text1"/>
          <w:lang w:val="nl-NL"/>
        </w:rPr>
        <w:t xml:space="preserve"> te maken </w:t>
      </w:r>
      <w:r w:rsidR="006C7FEF" w:rsidRPr="008F60AF">
        <w:rPr>
          <w:color w:val="000000" w:themeColor="text1"/>
          <w:lang w:val="nl-NL"/>
        </w:rPr>
        <w:fldChar w:fldCharType="begin"/>
      </w:r>
      <w:r w:rsidR="004E5A88" w:rsidRPr="008F60AF">
        <w:rPr>
          <w:color w:val="000000" w:themeColor="text1"/>
          <w:lang w:val="nl-NL"/>
        </w:rPr>
        <w:instrText xml:space="preserve"> ADDIN EN.CITE &lt;EndNote&gt;&lt;Cite&gt;&lt;Author&gt;Woods&lt;/Author&gt;&lt;Year&gt;2018&lt;/Year&gt;&lt;RecNum&gt;1299&lt;/RecNum&gt;&lt;Pages&gt;334-349&lt;/Pages&gt;&lt;DisplayText&gt;(Woods, 2018, pp. 334-349)&lt;/DisplayText&gt;&lt;record&gt;&lt;rec-number&gt;1299&lt;/rec-number&gt;&lt;foreign-keys&gt;&lt;key app="EN" db-id="tvw0xfa5br0zx0ez0v15dsexazwaa9zrwavw" timestamp="1589448350"&gt;1299&lt;/key&gt;&lt;/foreign-keys&gt;&lt;ref-type name="Journal Article"&gt;17&lt;/ref-type&gt;&lt;contributors&gt;&lt;authors&gt;&lt;author&gt;Heather Suzanne Woods&lt;/author&gt;&lt;/authors&gt;&lt;/contributors&gt;&lt;titles&gt;&lt;title&gt;Asking more of Siri and Alexa: feminine persona in service of surveillance capitalism&lt;/title&gt;&lt;secondary-title&gt;Critical Studies in Media Communication&lt;/secondary-title&gt;&lt;/titles&gt;&lt;periodical&gt;&lt;full-title&gt;Critical Studies in Media Communication&lt;/full-title&gt;&lt;/periodical&gt;&lt;pages&gt;16&lt;/pages&gt;&lt;volume&gt;35&lt;/volume&gt;&lt;number&gt;4&lt;/number&gt;&lt;section&gt;334&lt;/section&gt;&lt;dates&gt;&lt;year&gt;2018&lt;/year&gt;&lt;/dates&gt;&lt;isbn&gt;15295036&lt;/isbn&gt;&lt;urls&gt;&lt;/urls&gt;&lt;electronic-resource-num&gt;10.1080/15295036.2018.1488082&lt;/electronic-resource-num&gt;&lt;/record&gt;&lt;/Cite&gt;&lt;/EndNote&gt;</w:instrText>
      </w:r>
      <w:r w:rsidR="006C7FEF" w:rsidRPr="008F60AF">
        <w:rPr>
          <w:color w:val="000000" w:themeColor="text1"/>
          <w:lang w:val="nl-NL"/>
        </w:rPr>
        <w:fldChar w:fldCharType="separate"/>
      </w:r>
      <w:r w:rsidR="004E5A88" w:rsidRPr="008F60AF">
        <w:rPr>
          <w:noProof/>
          <w:color w:val="000000" w:themeColor="text1"/>
          <w:lang w:val="nl-NL"/>
        </w:rPr>
        <w:t>(Woods, 2018, pp. 334-349)</w:t>
      </w:r>
      <w:r w:rsidR="006C7FEF" w:rsidRPr="008F60AF">
        <w:rPr>
          <w:color w:val="000000" w:themeColor="text1"/>
          <w:lang w:val="nl-NL"/>
        </w:rPr>
        <w:fldChar w:fldCharType="end"/>
      </w:r>
      <w:r w:rsidR="006C7FEF" w:rsidRPr="008F60AF">
        <w:rPr>
          <w:color w:val="000000" w:themeColor="text1"/>
          <w:lang w:val="nl-NL"/>
        </w:rPr>
        <w:t>.</w:t>
      </w:r>
      <w:r w:rsidR="008D6B02" w:rsidRPr="008F60AF">
        <w:rPr>
          <w:color w:val="000000" w:themeColor="text1"/>
          <w:lang w:val="nl-NL"/>
        </w:rPr>
        <w:t xml:space="preserve"> Belangrijk is op te merken dat beide systemen standaard vrouwelijk zijn, waarmee het de fantasie van de professionele man vervult. Namelijk die van de vrouwelijke assistent, en bijgevolg dus ook ondergeschikt, die </w:t>
      </w:r>
      <w:r w:rsidR="00142EC6" w:rsidRPr="008F60AF">
        <w:rPr>
          <w:color w:val="000000" w:themeColor="text1"/>
          <w:lang w:val="nl-NL"/>
        </w:rPr>
        <w:t xml:space="preserve">steeds paraat staat om haar mannelijke bevelvoerder op de wenken te bedienen </w:t>
      </w:r>
      <w:r w:rsidR="00142EC6" w:rsidRPr="008F60AF">
        <w:rPr>
          <w:color w:val="000000" w:themeColor="text1"/>
          <w:lang w:val="nl-NL"/>
        </w:rPr>
        <w:fldChar w:fldCharType="begin"/>
      </w:r>
      <w:r w:rsidR="004C4868" w:rsidRPr="008F60AF">
        <w:rPr>
          <w:color w:val="000000" w:themeColor="text1"/>
          <w:lang w:val="nl-NL"/>
        </w:rPr>
        <w:instrText xml:space="preserve"> ADDIN EN.CITE &lt;EndNote&gt;&lt;Cite&gt;&lt;Author&gt;Cross&lt;/Author&gt;&lt;Year&gt;2016&lt;/Year&gt;&lt;RecNum&gt;1300&lt;/RecNum&gt;&lt;DisplayText&gt;(Cross, 2016)&lt;/DisplayText&gt;&lt;record&gt;&lt;rec-number&gt;1300&lt;/rec-number&gt;&lt;foreign-keys&gt;&lt;key app="EN" db-id="tvw0xfa5br0zx0ez0v15dsexazwaa9zrwavw" timestamp="1589448350"&gt;1300&lt;/key&gt;&lt;/foreign-keys&gt;&lt;ref-type name="Electronic Article"&gt;43&lt;/ref-type&gt;&lt;contributors&gt;&lt;authors&gt;&lt;author&gt;Katherine Cross&lt;/author&gt;&lt;/authors&gt;&lt;/contributors&gt;&lt;titles&gt;&lt;title&gt;When robots are an instrument of male desire&lt;/title&gt;&lt;secondary-title&gt;The Establishment&lt;/secondary-title&gt;&lt;tertiary-title&gt;www.medium.com&lt;/tertiary-title&gt;&lt;/titles&gt;&lt;periodical&gt;&lt;full-title&gt;The Establishment&lt;/full-title&gt;&lt;/periodical&gt;&lt;dates&gt;&lt;year&gt;2016&lt;/year&gt;&lt;/dates&gt;&lt;pub-location&gt;Medium&lt;/pub-location&gt;&lt;urls&gt;&lt;related-urls&gt;&lt;url&gt;https://medium.com/the-establishment/when-robots-are-an-instrument-of-male-desire-ad1567575a3d&lt;/url&gt;&lt;/related-urls&gt;&lt;/urls&gt;&lt;/record&gt;&lt;/Cite&gt;&lt;/EndNote&gt;</w:instrText>
      </w:r>
      <w:r w:rsidR="00142EC6" w:rsidRPr="008F60AF">
        <w:rPr>
          <w:color w:val="000000" w:themeColor="text1"/>
          <w:lang w:val="nl-NL"/>
        </w:rPr>
        <w:fldChar w:fldCharType="separate"/>
      </w:r>
      <w:r w:rsidR="00142EC6" w:rsidRPr="008F60AF">
        <w:rPr>
          <w:noProof/>
          <w:color w:val="000000" w:themeColor="text1"/>
          <w:lang w:val="nl-NL"/>
        </w:rPr>
        <w:t>(Cross, 2016)</w:t>
      </w:r>
      <w:r w:rsidR="00142EC6" w:rsidRPr="008F60AF">
        <w:rPr>
          <w:color w:val="000000" w:themeColor="text1"/>
          <w:lang w:val="nl-NL"/>
        </w:rPr>
        <w:fldChar w:fldCharType="end"/>
      </w:r>
      <w:r w:rsidR="00142EC6" w:rsidRPr="008F60AF">
        <w:rPr>
          <w:color w:val="000000" w:themeColor="text1"/>
          <w:lang w:val="nl-NL"/>
        </w:rPr>
        <w:t>.</w:t>
      </w:r>
      <w:r w:rsidR="009875E6" w:rsidRPr="008F60AF">
        <w:rPr>
          <w:color w:val="000000" w:themeColor="text1"/>
          <w:lang w:val="nl-NL"/>
        </w:rPr>
        <w:t xml:space="preserve"> Deze man moet zich, omwille van de machinale aard van de assistent, geen zorgen maken over emotionele complicaties. De AI is onaangetast door eender welke externe factoren en is dus ter totale beschikking van de man. Hij heeft de controle </w:t>
      </w:r>
      <w:r w:rsidR="009875E6" w:rsidRPr="008F60AF">
        <w:rPr>
          <w:color w:val="000000" w:themeColor="text1"/>
          <w:lang w:val="nl-NL"/>
        </w:rPr>
        <w:fldChar w:fldCharType="begin"/>
      </w:r>
      <w:r w:rsidR="004C4868" w:rsidRPr="008F60AF">
        <w:rPr>
          <w:color w:val="000000" w:themeColor="text1"/>
          <w:lang w:val="nl-NL"/>
        </w:rPr>
        <w:instrText xml:space="preserve"> ADDIN EN.CITE &lt;EndNote&gt;&lt;Cite&gt;&lt;Author&gt;Cross&lt;/Author&gt;&lt;Year&gt;2016&lt;/Year&gt;&lt;RecNum&gt;1300&lt;/RecNum&gt;&lt;DisplayText&gt;(Cross, 2016)&lt;/DisplayText&gt;&lt;record&gt;&lt;rec-number&gt;1300&lt;/rec-number&gt;&lt;foreign-keys&gt;&lt;key app="EN" db-id="tvw0xfa5br0zx0ez0v15dsexazwaa9zrwavw" timestamp="1589448350"&gt;1300&lt;/key&gt;&lt;/foreign-keys&gt;&lt;ref-type name="Electronic Article"&gt;43&lt;/ref-type&gt;&lt;contributors&gt;&lt;authors&gt;&lt;author&gt;Katherine Cross&lt;/author&gt;&lt;/authors&gt;&lt;/contributors&gt;&lt;titles&gt;&lt;title&gt;When robots are an instrument of male desire&lt;/title&gt;&lt;secondary-title&gt;The Establishment&lt;/secondary-title&gt;&lt;tertiary-title&gt;www.medium.com&lt;/tertiary-title&gt;&lt;/titles&gt;&lt;periodical&gt;&lt;full-title&gt;The Establishment&lt;/full-title&gt;&lt;/periodical&gt;&lt;dates&gt;&lt;year&gt;2016&lt;/year&gt;&lt;/dates&gt;&lt;pub-location&gt;Medium&lt;/pub-location&gt;&lt;urls&gt;&lt;related-urls&gt;&lt;url&gt;https://medium.com/the-establishment/when-robots-are-an-instrument-of-male-desire-ad1567575a3d&lt;/url&gt;&lt;/related-urls&gt;&lt;/urls&gt;&lt;/record&gt;&lt;/Cite&gt;&lt;/EndNote&gt;</w:instrText>
      </w:r>
      <w:r w:rsidR="009875E6" w:rsidRPr="008F60AF">
        <w:rPr>
          <w:color w:val="000000" w:themeColor="text1"/>
          <w:lang w:val="nl-NL"/>
        </w:rPr>
        <w:fldChar w:fldCharType="separate"/>
      </w:r>
      <w:r w:rsidR="009875E6" w:rsidRPr="008F60AF">
        <w:rPr>
          <w:noProof/>
          <w:color w:val="000000" w:themeColor="text1"/>
          <w:lang w:val="nl-NL"/>
        </w:rPr>
        <w:t>(Cross, 2016)</w:t>
      </w:r>
      <w:r w:rsidR="009875E6" w:rsidRPr="008F60AF">
        <w:rPr>
          <w:color w:val="000000" w:themeColor="text1"/>
          <w:lang w:val="nl-NL"/>
        </w:rPr>
        <w:fldChar w:fldCharType="end"/>
      </w:r>
      <w:r w:rsidR="009875E6" w:rsidRPr="008F60AF">
        <w:rPr>
          <w:color w:val="000000" w:themeColor="text1"/>
          <w:lang w:val="nl-NL"/>
        </w:rPr>
        <w:t>. Bewijsmateriaal van de seksualisatie van Siri is terug te vinden in de begindagen van de AI. Als haar toen gezegd werd “</w:t>
      </w:r>
      <w:r w:rsidR="009875E6" w:rsidRPr="008F60AF">
        <w:rPr>
          <w:i/>
          <w:color w:val="000000" w:themeColor="text1"/>
          <w:lang w:val="nl-NL"/>
        </w:rPr>
        <w:t>You’re a bitch.</w:t>
      </w:r>
      <w:r w:rsidR="009875E6" w:rsidRPr="008F60AF">
        <w:rPr>
          <w:color w:val="000000" w:themeColor="text1"/>
          <w:lang w:val="nl-NL"/>
        </w:rPr>
        <w:t>”, luidde haar respons “</w:t>
      </w:r>
      <w:r w:rsidR="009875E6" w:rsidRPr="008F60AF">
        <w:rPr>
          <w:i/>
          <w:color w:val="000000" w:themeColor="text1"/>
          <w:lang w:val="nl-NL"/>
        </w:rPr>
        <w:t>I’d blush if I could</w:t>
      </w:r>
      <w:r w:rsidR="006A2991" w:rsidRPr="008F60AF">
        <w:rPr>
          <w:i/>
          <w:color w:val="000000" w:themeColor="text1"/>
          <w:lang w:val="nl-NL"/>
        </w:rPr>
        <w:t>”</w:t>
      </w:r>
      <w:r w:rsidR="006A2991" w:rsidRPr="008F60AF">
        <w:rPr>
          <w:color w:val="000000" w:themeColor="text1"/>
          <w:lang w:val="nl-NL"/>
        </w:rPr>
        <w:t xml:space="preserve"> </w:t>
      </w:r>
      <w:r w:rsidR="00BB2074" w:rsidRPr="008F60AF">
        <w:rPr>
          <w:color w:val="000000" w:themeColor="text1"/>
          <w:lang w:val="nl-NL"/>
        </w:rPr>
        <w:fldChar w:fldCharType="begin">
          <w:fldData xml:space="preserve">PEVuZE5vdGU+PENpdGU+PEF1dGhvcj5CZXJnZW48L0F1dGhvcj48WWVhcj4yMDE2PC9ZZWFyPjxS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</w:fldData>
        </w:fldChar>
      </w:r>
      <w:r w:rsidR="004E5A88" w:rsidRPr="008F60AF">
        <w:rPr>
          <w:color w:val="000000" w:themeColor="text1"/>
          <w:lang w:val="nl-NL"/>
        </w:rPr>
        <w:instrText xml:space="preserve"> ADDIN EN.CITE </w:instrText>
      </w:r>
      <w:r w:rsidR="004E5A88" w:rsidRPr="008F60AF">
        <w:rPr>
          <w:color w:val="000000" w:themeColor="text1"/>
          <w:lang w:val="nl-NL"/>
        </w:rPr>
        <w:fldChar w:fldCharType="begin">
          <w:fldData xml:space="preserve">PEVuZE5vdGU+PENpdGU+PEF1dGhvcj5CZXJnZW48L0F1dGhvcj48WWVhcj4yMDE2PC9ZZWFyPjxS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</w:fldData>
        </w:fldChar>
      </w:r>
      <w:r w:rsidR="004E5A88" w:rsidRPr="008F60AF">
        <w:rPr>
          <w:color w:val="000000" w:themeColor="text1"/>
          <w:lang w:val="nl-NL"/>
        </w:rPr>
        <w:instrText xml:space="preserve"> ADDIN EN.CITE.DATA </w:instrText>
      </w:r>
      <w:r w:rsidR="004E5A88" w:rsidRPr="008F60AF">
        <w:rPr>
          <w:color w:val="000000" w:themeColor="text1"/>
          <w:lang w:val="nl-NL"/>
        </w:rPr>
      </w:r>
      <w:r w:rsidR="004E5A88" w:rsidRPr="008F60AF">
        <w:rPr>
          <w:color w:val="000000" w:themeColor="text1"/>
          <w:lang w:val="nl-NL"/>
        </w:rPr>
        <w:fldChar w:fldCharType="end"/>
      </w:r>
      <w:r w:rsidR="00BB2074" w:rsidRPr="008F60AF">
        <w:rPr>
          <w:color w:val="000000" w:themeColor="text1"/>
          <w:lang w:val="nl-NL"/>
        </w:rPr>
      </w:r>
      <w:r w:rsidR="00BB2074" w:rsidRPr="008F60AF">
        <w:rPr>
          <w:color w:val="000000" w:themeColor="text1"/>
          <w:lang w:val="nl-NL"/>
        </w:rPr>
        <w:fldChar w:fldCharType="separate"/>
      </w:r>
      <w:r w:rsidR="004E5A88" w:rsidRPr="008F60AF">
        <w:rPr>
          <w:noProof/>
          <w:color w:val="000000" w:themeColor="text1"/>
          <w:lang w:val="nl-NL"/>
        </w:rPr>
        <w:t>(Bergen, 2016, pp. 95-113; Loideain &amp; Adams, 2020; UNESCO, 2019)</w:t>
      </w:r>
      <w:r w:rsidR="00BB2074" w:rsidRPr="008F60AF">
        <w:rPr>
          <w:color w:val="000000" w:themeColor="text1"/>
          <w:lang w:val="nl-NL"/>
        </w:rPr>
        <w:fldChar w:fldCharType="end"/>
      </w:r>
    </w:p>
    <w:p w14:paraId="4C5B103A" w14:textId="0BD3F778" w:rsidR="00715009" w:rsidRPr="008F60AF" w:rsidRDefault="00715009" w:rsidP="00FA72E4">
      <w:pPr>
        <w:pStyle w:val="Heading1"/>
        <w:rPr>
          <w:lang w:val="nl-NL"/>
        </w:rPr>
      </w:pPr>
      <w:bookmarkStart w:id="12" w:name="_Toc41145363"/>
      <w:r w:rsidRPr="008F60AF">
        <w:rPr>
          <w:lang w:val="nl-NL"/>
        </w:rPr>
        <w:lastRenderedPageBreak/>
        <w:t>Methodologie</w:t>
      </w:r>
      <w:bookmarkEnd w:id="12"/>
    </w:p>
    <w:p w14:paraId="518BD68D" w14:textId="6CAC5F58" w:rsidR="00FF20A4" w:rsidRPr="008F60AF" w:rsidRDefault="00FF20A4" w:rsidP="00FF20A4">
      <w:pPr>
        <w:pStyle w:val="Heading2"/>
        <w:rPr>
          <w:lang w:val="nl-NL"/>
        </w:rPr>
      </w:pPr>
      <w:bookmarkStart w:id="13" w:name="_Toc41145364"/>
      <w:r w:rsidRPr="008F60AF">
        <w:rPr>
          <w:lang w:val="nl-NL"/>
        </w:rPr>
        <w:t>Feministische golven</w:t>
      </w:r>
      <w:bookmarkEnd w:id="13"/>
    </w:p>
    <w:p w14:paraId="7C36049B" w14:textId="22AF0E4D" w:rsidR="00990ABD" w:rsidRPr="008F60AF" w:rsidRDefault="001A37C4" w:rsidP="00BE0770">
      <w:pPr>
        <w:rPr>
          <w:color w:val="000000" w:themeColor="text1"/>
          <w:lang w:val="nl-NL"/>
        </w:rPr>
      </w:pPr>
      <w:r w:rsidRPr="008F60AF">
        <w:rPr>
          <w:color w:val="000000" w:themeColor="text1"/>
          <w:lang w:val="nl-NL"/>
        </w:rPr>
        <w:t xml:space="preserve">Dit </w:t>
      </w:r>
      <w:r w:rsidR="00665698" w:rsidRPr="008F60AF">
        <w:rPr>
          <w:color w:val="000000" w:themeColor="text1"/>
          <w:lang w:val="nl-NL"/>
        </w:rPr>
        <w:t>is</w:t>
      </w:r>
      <w:r w:rsidRPr="008F60AF">
        <w:rPr>
          <w:color w:val="000000" w:themeColor="text1"/>
          <w:lang w:val="nl-NL"/>
        </w:rPr>
        <w:t xml:space="preserve"> echter geen </w:t>
      </w:r>
      <w:r w:rsidR="00F50482" w:rsidRPr="008F60AF">
        <w:rPr>
          <w:color w:val="000000" w:themeColor="text1"/>
          <w:lang w:val="nl-NL"/>
        </w:rPr>
        <w:t>werk</w:t>
      </w:r>
      <w:r w:rsidRPr="008F60AF">
        <w:rPr>
          <w:color w:val="000000" w:themeColor="text1"/>
          <w:lang w:val="nl-NL"/>
        </w:rPr>
        <w:t xml:space="preserve"> </w:t>
      </w:r>
      <w:r w:rsidR="00F50482" w:rsidRPr="008F60AF">
        <w:rPr>
          <w:color w:val="000000" w:themeColor="text1"/>
          <w:lang w:val="nl-NL"/>
        </w:rPr>
        <w:t>dat</w:t>
      </w:r>
      <w:r w:rsidRPr="008F60AF">
        <w:rPr>
          <w:color w:val="000000" w:themeColor="text1"/>
          <w:lang w:val="nl-NL"/>
        </w:rPr>
        <w:t xml:space="preserve"> </w:t>
      </w:r>
      <w:r w:rsidR="00C72AE1" w:rsidRPr="008F60AF">
        <w:rPr>
          <w:color w:val="000000" w:themeColor="text1"/>
          <w:lang w:val="nl-NL"/>
        </w:rPr>
        <w:t xml:space="preserve">de </w:t>
      </w:r>
      <w:r w:rsidR="00F513F9" w:rsidRPr="008F60AF">
        <w:rPr>
          <w:color w:val="000000" w:themeColor="text1"/>
          <w:lang w:val="nl-NL"/>
        </w:rPr>
        <w:t>geschiedenis achter artificiële</w:t>
      </w:r>
      <w:r w:rsidR="00F50482" w:rsidRPr="008F60AF">
        <w:rPr>
          <w:color w:val="000000" w:themeColor="text1"/>
          <w:lang w:val="nl-NL"/>
        </w:rPr>
        <w:t xml:space="preserve"> intelligentie gaat uitspitten. De focus ligt op de feministische benadering van AI in de audiovisuele media.</w:t>
      </w:r>
      <w:r w:rsidR="00E31807" w:rsidRPr="008F60AF">
        <w:rPr>
          <w:color w:val="000000" w:themeColor="text1"/>
          <w:lang w:val="nl-NL"/>
        </w:rPr>
        <w:t xml:space="preserve"> </w:t>
      </w:r>
      <w:r w:rsidR="008F5108" w:rsidRPr="008F60AF">
        <w:rPr>
          <w:color w:val="000000" w:themeColor="text1"/>
          <w:lang w:val="nl-NL"/>
        </w:rPr>
        <w:t xml:space="preserve">Wat hiermee wordt bedoeld is dat de analyse van de verschillende casussen niet rechtlijnig zullen zijn. De bespreking zal zowel op narratief </w:t>
      </w:r>
      <w:r w:rsidR="00274141" w:rsidRPr="008F60AF">
        <w:rPr>
          <w:color w:val="000000" w:themeColor="text1"/>
          <w:lang w:val="nl-NL"/>
        </w:rPr>
        <w:t xml:space="preserve">en symbolisch </w:t>
      </w:r>
      <w:r w:rsidR="007B7E33" w:rsidRPr="008F60AF">
        <w:rPr>
          <w:color w:val="000000" w:themeColor="text1"/>
          <w:lang w:val="nl-NL"/>
        </w:rPr>
        <w:t xml:space="preserve">(zie bijvoorbeeld de analyse van </w:t>
      </w:r>
      <w:r w:rsidR="007B7E33" w:rsidRPr="008F60AF">
        <w:rPr>
          <w:i/>
          <w:color w:val="000000" w:themeColor="text1"/>
          <w:lang w:val="nl-NL"/>
        </w:rPr>
        <w:t>Frankenstein</w:t>
      </w:r>
      <w:r w:rsidR="007B7E33" w:rsidRPr="008F60AF">
        <w:rPr>
          <w:color w:val="000000" w:themeColor="text1"/>
          <w:lang w:val="nl-NL"/>
        </w:rPr>
        <w:t xml:space="preserve">) </w:t>
      </w:r>
      <w:r w:rsidR="008F5108" w:rsidRPr="008F60AF">
        <w:rPr>
          <w:color w:val="000000" w:themeColor="text1"/>
          <w:lang w:val="nl-NL"/>
        </w:rPr>
        <w:t>als visueel</w:t>
      </w:r>
      <w:r w:rsidR="007B7E33" w:rsidRPr="008F60AF">
        <w:rPr>
          <w:color w:val="000000" w:themeColor="text1"/>
          <w:lang w:val="nl-NL"/>
        </w:rPr>
        <w:t xml:space="preserve"> (zie de analyse van bijvoorbeeld </w:t>
      </w:r>
      <w:r w:rsidR="00755B6A" w:rsidRPr="008F60AF">
        <w:rPr>
          <w:i/>
          <w:color w:val="000000" w:themeColor="text1"/>
          <w:lang w:val="nl-NL"/>
        </w:rPr>
        <w:t>Ghost in the Shell</w:t>
      </w:r>
      <w:r w:rsidR="007B7E33" w:rsidRPr="008F60AF">
        <w:rPr>
          <w:color w:val="000000" w:themeColor="text1"/>
          <w:lang w:val="nl-NL"/>
        </w:rPr>
        <w:t>)</w:t>
      </w:r>
      <w:r w:rsidR="008F5108" w:rsidRPr="008F60AF">
        <w:rPr>
          <w:color w:val="000000" w:themeColor="text1"/>
          <w:lang w:val="nl-NL"/>
        </w:rPr>
        <w:t xml:space="preserve"> vlak gebeuren</w:t>
      </w:r>
      <w:r w:rsidR="001477F3" w:rsidRPr="008F60AF">
        <w:rPr>
          <w:color w:val="000000" w:themeColor="text1"/>
          <w:lang w:val="nl-NL"/>
        </w:rPr>
        <w:t xml:space="preserve"> met telkens een grote aandacht voor de productionele en historische context en de receptie van het product. </w:t>
      </w:r>
      <w:r w:rsidR="007B7E33" w:rsidRPr="008F60AF">
        <w:rPr>
          <w:color w:val="000000" w:themeColor="text1"/>
          <w:lang w:val="nl-NL"/>
        </w:rPr>
        <w:t>Er zal gekeken worden naar op welke manier de vrouw in het verhaal aanwezig is, op welke manier ze uitgebeeld wordt en welke conclusies er uit deze representatie getrokken kan worden.</w:t>
      </w:r>
    </w:p>
    <w:p w14:paraId="569BDFA6" w14:textId="274A2E84" w:rsidR="007B7E33" w:rsidRPr="008F60AF" w:rsidRDefault="008F5108" w:rsidP="007B7E33">
      <w:pPr>
        <w:ind w:firstLine="708"/>
        <w:rPr>
          <w:color w:val="000000" w:themeColor="text1"/>
          <w:lang w:val="nl-NL"/>
        </w:rPr>
      </w:pPr>
      <w:r w:rsidRPr="008F60AF">
        <w:rPr>
          <w:color w:val="000000" w:themeColor="text1"/>
          <w:lang w:val="nl-NL"/>
        </w:rPr>
        <w:t xml:space="preserve">Deze bespreking zal gevoed worden door de aanwezige literatuur omtrent de verschillende voorbeelden, alsook door algemene teksten geschreven in het verleden over de feministische filmtheorie, zoals de </w:t>
      </w:r>
      <w:r w:rsidR="00B5029A" w:rsidRPr="008F60AF">
        <w:rPr>
          <w:color w:val="000000" w:themeColor="text1"/>
          <w:lang w:val="nl-NL"/>
        </w:rPr>
        <w:t xml:space="preserve">zogenaamde </w:t>
      </w:r>
      <w:r w:rsidR="00B5029A" w:rsidRPr="008F60AF">
        <w:rPr>
          <w:i/>
          <w:color w:val="000000" w:themeColor="text1"/>
          <w:lang w:val="nl-NL"/>
        </w:rPr>
        <w:t>male gaze</w:t>
      </w:r>
      <w:r w:rsidR="003303EC" w:rsidRPr="008F60AF">
        <w:rPr>
          <w:i/>
          <w:color w:val="000000" w:themeColor="text1"/>
          <w:lang w:val="nl-NL"/>
        </w:rPr>
        <w:t xml:space="preserve"> film theory</w:t>
      </w:r>
      <w:r w:rsidR="00B5029A" w:rsidRPr="008F60AF">
        <w:rPr>
          <w:i/>
          <w:color w:val="000000" w:themeColor="text1"/>
          <w:lang w:val="nl-NL"/>
        </w:rPr>
        <w:t xml:space="preserve"> </w:t>
      </w:r>
      <w:r w:rsidR="00B5029A" w:rsidRPr="008F60AF">
        <w:rPr>
          <w:color w:val="000000" w:themeColor="text1"/>
          <w:lang w:val="nl-NL"/>
        </w:rPr>
        <w:t xml:space="preserve">waar Laura Mulvey </w:t>
      </w:r>
      <w:r w:rsidR="003303EC" w:rsidRPr="008F60AF">
        <w:rPr>
          <w:color w:val="000000" w:themeColor="text1"/>
          <w:lang w:val="nl-NL"/>
        </w:rPr>
        <w:t>en Mary Ann Doane dieper op ingaan</w:t>
      </w:r>
      <w:r w:rsidR="00B5029A" w:rsidRPr="008F60AF">
        <w:rPr>
          <w:color w:val="000000" w:themeColor="text1"/>
          <w:lang w:val="nl-NL"/>
        </w:rPr>
        <w:t>.</w:t>
      </w:r>
      <w:r w:rsidR="003303EC" w:rsidRPr="008F60AF">
        <w:rPr>
          <w:color w:val="000000" w:themeColor="text1"/>
          <w:lang w:val="nl-NL"/>
        </w:rPr>
        <w:t xml:space="preserve"> Zij stellen dat de vrouw louter een object is van de mannelijke blik, nooit het subject</w:t>
      </w:r>
      <w:r w:rsidR="00CC495B" w:rsidRPr="008F60AF">
        <w:rPr>
          <w:color w:val="000000" w:themeColor="text1"/>
          <w:lang w:val="nl-NL"/>
        </w:rPr>
        <w:t xml:space="preserve"> </w:t>
      </w:r>
      <w:r w:rsidR="00CC495B" w:rsidRPr="008F60AF">
        <w:rPr>
          <w:color w:val="000000" w:themeColor="text1"/>
          <w:lang w:val="nl-NL"/>
        </w:rPr>
        <w:fldChar w:fldCharType="begin"/>
      </w:r>
      <w:r w:rsidR="00E5612C" w:rsidRPr="008F60AF">
        <w:rPr>
          <w:color w:val="000000" w:themeColor="text1"/>
          <w:lang w:val="nl-NL"/>
        </w:rPr>
        <w:instrText xml:space="preserve"> ADDIN EN.CITE &lt;EndNote&gt;&lt;Cite&gt;&lt;Author&gt;Neroni&lt;/Author&gt;&lt;Year&gt;2016&lt;/Year&gt;&lt;RecNum&gt;1387&lt;/RecNum&gt;&lt;Pages&gt;17-35&lt;/Pages&gt;&lt;DisplayText&gt;(Neroni, 2016, pp. 17-35)&lt;/DisplayText&gt;&lt;record&gt;&lt;rec-number&gt;1387&lt;/rec-number&gt;&lt;foreign-keys&gt;&lt;key app="EN" db-id="tvw0xfa5br0zx0ez0v15dsexazwaa9zrwavw" timestamp="1589448350"&gt;1387&lt;/key&gt;&lt;/foreign-keys&gt;&lt;ref-type name="Book"&gt;6&lt;/ref-type&gt;&lt;contributors&gt;&lt;authors&gt;&lt;author&gt;Neroni, H&lt;/author&gt;&lt;/authors&gt;&lt;/contributors&gt;&lt;titles&gt;&lt;title&gt;Feminist Film Theory and Cléo from 5 to 7&lt;/title&gt;&lt;/titles&gt;&lt;dates&gt;&lt;year&gt;2016&lt;/year&gt;&lt;/dates&gt;&lt;pub-location&gt;United States&lt;/pub-location&gt;&lt;publisher&gt;Bloomsbury Publishing&lt;/publisher&gt;&lt;isbn&gt;978-1501313691&lt;/isbn&gt;&lt;urls&gt;&lt;/urls&gt;&lt;/record&gt;&lt;/Cite&gt;&lt;/EndNote&gt;</w:instrText>
      </w:r>
      <w:r w:rsidR="00CC495B" w:rsidRPr="008F60AF">
        <w:rPr>
          <w:color w:val="000000" w:themeColor="text1"/>
          <w:lang w:val="nl-NL"/>
        </w:rPr>
        <w:fldChar w:fldCharType="separate"/>
      </w:r>
      <w:r w:rsidR="00E5612C" w:rsidRPr="008F60AF">
        <w:rPr>
          <w:noProof/>
          <w:color w:val="000000" w:themeColor="text1"/>
          <w:lang w:val="nl-NL"/>
        </w:rPr>
        <w:t>(Neroni, 2016, pp. 17-35)</w:t>
      </w:r>
      <w:r w:rsidR="00CC495B" w:rsidRPr="008F60AF">
        <w:rPr>
          <w:color w:val="000000" w:themeColor="text1"/>
          <w:lang w:val="nl-NL"/>
        </w:rPr>
        <w:fldChar w:fldCharType="end"/>
      </w:r>
      <w:r w:rsidR="003303EC" w:rsidRPr="008F60AF">
        <w:rPr>
          <w:color w:val="000000" w:themeColor="text1"/>
          <w:lang w:val="nl-NL"/>
        </w:rPr>
        <w:t xml:space="preserve">. </w:t>
      </w:r>
      <w:r w:rsidR="00990ABD" w:rsidRPr="008F60AF">
        <w:rPr>
          <w:color w:val="000000" w:themeColor="text1"/>
          <w:lang w:val="nl-NL"/>
        </w:rPr>
        <w:t xml:space="preserve">Een andere belangrijke figuur is Simone de Beauvoir met haar werk </w:t>
      </w:r>
      <w:r w:rsidR="00990ABD" w:rsidRPr="008F60AF">
        <w:rPr>
          <w:i/>
          <w:color w:val="000000" w:themeColor="text1"/>
          <w:lang w:val="nl-NL"/>
        </w:rPr>
        <w:t>The Second Se</w:t>
      </w:r>
      <w:r w:rsidR="007B7E33" w:rsidRPr="008F60AF">
        <w:rPr>
          <w:i/>
          <w:color w:val="000000" w:themeColor="text1"/>
          <w:lang w:val="nl-NL"/>
        </w:rPr>
        <w:t>x</w:t>
      </w:r>
      <w:r w:rsidR="00990ABD" w:rsidRPr="008F60AF">
        <w:rPr>
          <w:color w:val="000000" w:themeColor="text1"/>
          <w:lang w:val="nl-NL"/>
        </w:rPr>
        <w:t>. De Beauvoir behandelt de noodzakelijkheid van de vrouw voor man, maar dat de vrouw voor hem enkel een tweeledige rol heeft. Of is zij een moederfiguur of is zij een object van seksuele lusten, nooit beide en nooit iets anders</w:t>
      </w:r>
      <w:r w:rsidR="007B7E33" w:rsidRPr="008F60AF">
        <w:rPr>
          <w:color w:val="000000" w:themeColor="text1"/>
          <w:lang w:val="nl-NL"/>
        </w:rPr>
        <w:t xml:space="preserve"> </w:t>
      </w:r>
      <w:r w:rsidR="0060204C" w:rsidRPr="008F60AF">
        <w:rPr>
          <w:color w:val="000000" w:themeColor="text1"/>
          <w:lang w:val="nl-NL"/>
        </w:rPr>
        <w:fldChar w:fldCharType="begin"/>
      </w:r>
      <w:r w:rsidR="004C4868" w:rsidRPr="008F60AF">
        <w:rPr>
          <w:color w:val="000000" w:themeColor="text1"/>
          <w:lang w:val="nl-NL"/>
        </w:rPr>
        <w:instrText xml:space="preserve"> ADDIN EN.CITE &lt;EndNote&gt;&lt;Cite&gt;&lt;Author&gt;de Beauvoir&lt;/Author&gt;&lt;Year&gt;1972&lt;/Year&gt;&lt;RecNum&gt;1375&lt;/RecNum&gt;&lt;DisplayText&gt;(de Beauvoir, 1972)&lt;/DisplayText&gt;&lt;record&gt;&lt;rec-number&gt;1375&lt;/rec-number&gt;&lt;foreign-keys&gt;&lt;key app="EN" db-id="tvw0xfa5br0zx0ez0v15dsexazwaa9zrwavw" timestamp="1589448350"&gt;1375&lt;/key&gt;&lt;/foreign-keys&gt;&lt;ref-type name="Book"&gt;6&lt;/ref-type&gt;&lt;contributors&gt;&lt;authors&gt;&lt;author&gt;de Beauvoir, Simone&lt;/author&gt;&lt;/authors&gt;&lt;/contributors&gt;&lt;titles&gt;&lt;title&gt;The Second Sex&lt;/title&gt;&lt;/titles&gt;&lt;keywords&gt;&lt;keyword&gt;Sociology of the family. Sociology of sexuality&lt;/keyword&gt;&lt;/keywords&gt;&lt;dates&gt;&lt;year&gt;1972&lt;/year&gt;&lt;/dates&gt;&lt;isbn&gt;0-14-003463-3&lt;/isbn&gt;&lt;work-type&gt;Book&lt;/work-type&gt;&lt;urls&gt;&lt;related-urls&gt;&lt;url&gt;https://vpn.uantwerpen.be?url=https%3a%2f%2fsearch.ebscohost.com%2flogin.aspx%3fdirect%3dtrue%26AuthType%3dip%2curl%2cuid%26db%3dcat01187a%26AN%3dABC.c.lvd.45964%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60204C" w:rsidRPr="008F60AF">
        <w:rPr>
          <w:color w:val="000000" w:themeColor="text1"/>
          <w:lang w:val="nl-NL"/>
        </w:rPr>
        <w:fldChar w:fldCharType="separate"/>
      </w:r>
      <w:r w:rsidR="0060204C" w:rsidRPr="008F60AF">
        <w:rPr>
          <w:noProof/>
          <w:color w:val="000000" w:themeColor="text1"/>
          <w:lang w:val="nl-NL"/>
        </w:rPr>
        <w:t>(de Beauvoir, 1972)</w:t>
      </w:r>
      <w:r w:rsidR="0060204C" w:rsidRPr="008F60AF">
        <w:rPr>
          <w:color w:val="000000" w:themeColor="text1"/>
          <w:lang w:val="nl-NL"/>
        </w:rPr>
        <w:fldChar w:fldCharType="end"/>
      </w:r>
      <w:r w:rsidR="00990ABD" w:rsidRPr="008F60AF">
        <w:rPr>
          <w:color w:val="000000" w:themeColor="text1"/>
          <w:lang w:val="nl-NL"/>
        </w:rPr>
        <w:t xml:space="preserve">. De objectivering komt hier ook al sterk naar boven. </w:t>
      </w:r>
    </w:p>
    <w:p w14:paraId="5523901F" w14:textId="34DFC131" w:rsidR="00FF20A4" w:rsidRPr="008F60AF" w:rsidRDefault="00F50482" w:rsidP="007B7E33">
      <w:pPr>
        <w:ind w:firstLine="708"/>
        <w:rPr>
          <w:color w:val="000000" w:themeColor="text1"/>
          <w:lang w:val="nl-NL"/>
        </w:rPr>
      </w:pPr>
      <w:r w:rsidRPr="008F60AF">
        <w:rPr>
          <w:color w:val="000000" w:themeColor="text1"/>
          <w:lang w:val="nl-NL"/>
        </w:rPr>
        <w:t xml:space="preserve">Zoals eerder in de inleiding al werd aangehaald, zal de chronologische volgorde van de </w:t>
      </w:r>
      <w:r w:rsidR="00EB1847" w:rsidRPr="008F60AF">
        <w:rPr>
          <w:color w:val="000000" w:themeColor="text1"/>
          <w:lang w:val="nl-NL"/>
        </w:rPr>
        <w:t xml:space="preserve">vier </w:t>
      </w:r>
      <w:r w:rsidR="009A6F44" w:rsidRPr="008F60AF">
        <w:rPr>
          <w:color w:val="000000" w:themeColor="text1"/>
          <w:lang w:val="nl-NL"/>
        </w:rPr>
        <w:t xml:space="preserve">verschillende </w:t>
      </w:r>
      <w:r w:rsidRPr="008F60AF">
        <w:rPr>
          <w:color w:val="000000" w:themeColor="text1"/>
          <w:lang w:val="nl-NL"/>
        </w:rPr>
        <w:t>feministische golven gebruikt worden als le</w:t>
      </w:r>
      <w:r w:rsidR="001765F5" w:rsidRPr="008F60AF">
        <w:rPr>
          <w:color w:val="000000" w:themeColor="text1"/>
          <w:lang w:val="nl-NL"/>
        </w:rPr>
        <w:t>idraad doorheen de geschiedenis en als analysetool voor de casussen die later in dit schrijven aan bod zullen komen.</w:t>
      </w:r>
    </w:p>
    <w:p w14:paraId="14DDBA79" w14:textId="77777777" w:rsidR="00FF20A4" w:rsidRPr="008F60AF" w:rsidRDefault="00FF20A4" w:rsidP="00BE0770">
      <w:pPr>
        <w:rPr>
          <w:color w:val="000000" w:themeColor="text1"/>
          <w:lang w:val="nl-NL"/>
        </w:rPr>
      </w:pPr>
    </w:p>
    <w:p w14:paraId="19476710" w14:textId="7D6C9DB0" w:rsidR="00FF20A4" w:rsidRPr="008F60AF" w:rsidRDefault="00FF20A4" w:rsidP="00FF20A4">
      <w:pPr>
        <w:pStyle w:val="Heading3"/>
        <w:rPr>
          <w:lang w:val="nl-NL"/>
        </w:rPr>
      </w:pPr>
      <w:bookmarkStart w:id="14" w:name="_Toc41145365"/>
      <w:r w:rsidRPr="008F60AF">
        <w:rPr>
          <w:lang w:val="nl-NL"/>
        </w:rPr>
        <w:t>Eerste feministische golf</w:t>
      </w:r>
      <w:bookmarkEnd w:id="14"/>
    </w:p>
    <w:p w14:paraId="50F4AAA1" w14:textId="6445B4BC" w:rsidR="007B5F93" w:rsidRPr="008F60AF" w:rsidRDefault="00EB1847" w:rsidP="00BE0770">
      <w:pPr>
        <w:rPr>
          <w:color w:val="000000" w:themeColor="text1"/>
          <w:lang w:val="nl-NL"/>
        </w:rPr>
      </w:pPr>
      <w:r w:rsidRPr="008F60AF">
        <w:rPr>
          <w:color w:val="000000" w:themeColor="text1"/>
          <w:lang w:val="nl-NL"/>
        </w:rPr>
        <w:t>De eerste</w:t>
      </w:r>
      <w:r w:rsidR="00FF20A4" w:rsidRPr="008F60AF">
        <w:rPr>
          <w:color w:val="000000" w:themeColor="text1"/>
          <w:lang w:val="nl-NL"/>
        </w:rPr>
        <w:t xml:space="preserve"> golf</w:t>
      </w:r>
      <w:r w:rsidRPr="008F60AF">
        <w:rPr>
          <w:color w:val="000000" w:themeColor="text1"/>
          <w:lang w:val="nl-NL"/>
        </w:rPr>
        <w:t xml:space="preserve"> vindt zijn oorsprong aan het einde van de 18</w:t>
      </w:r>
      <w:r w:rsidRPr="008F60AF">
        <w:rPr>
          <w:color w:val="000000" w:themeColor="text1"/>
          <w:vertAlign w:val="superscript"/>
          <w:lang w:val="nl-NL"/>
        </w:rPr>
        <w:t>e</w:t>
      </w:r>
      <w:r w:rsidR="004F2FAD" w:rsidRPr="008F60AF">
        <w:rPr>
          <w:color w:val="000000" w:themeColor="text1"/>
          <w:vertAlign w:val="superscript"/>
          <w:lang w:val="nl-NL"/>
        </w:rPr>
        <w:t xml:space="preserve"> </w:t>
      </w:r>
      <w:r w:rsidR="004F2FAD" w:rsidRPr="008F60AF">
        <w:rPr>
          <w:color w:val="000000" w:themeColor="text1"/>
          <w:lang w:val="nl-NL"/>
        </w:rPr>
        <w:t>eeuw</w:t>
      </w:r>
      <w:r w:rsidRPr="008F60AF">
        <w:rPr>
          <w:color w:val="000000" w:themeColor="text1"/>
          <w:lang w:val="nl-NL"/>
        </w:rPr>
        <w:t>, ten tijde van de Verlichting</w:t>
      </w:r>
      <w:r w:rsidR="00FF20A4" w:rsidRPr="008F60AF">
        <w:rPr>
          <w:color w:val="000000" w:themeColor="text1"/>
          <w:lang w:val="nl-NL"/>
        </w:rPr>
        <w:t xml:space="preserve">. In de schrijfsels van </w:t>
      </w:r>
      <w:r w:rsidR="00764FFA" w:rsidRPr="008F60AF">
        <w:rPr>
          <w:color w:val="000000" w:themeColor="text1"/>
          <w:lang w:val="nl-NL"/>
        </w:rPr>
        <w:t xml:space="preserve">verlichte denkers als </w:t>
      </w:r>
      <w:r w:rsidR="00FF20A4" w:rsidRPr="008F60AF">
        <w:rPr>
          <w:color w:val="000000" w:themeColor="text1"/>
          <w:lang w:val="nl-NL"/>
        </w:rPr>
        <w:t>Jean Jacques Rousseau en J</w:t>
      </w:r>
      <w:r w:rsidR="00764FFA" w:rsidRPr="008F60AF">
        <w:rPr>
          <w:color w:val="000000" w:themeColor="text1"/>
          <w:lang w:val="nl-NL"/>
        </w:rPr>
        <w:t>ohn Locke</w:t>
      </w:r>
      <w:r w:rsidR="00FF20A4" w:rsidRPr="008F60AF">
        <w:rPr>
          <w:color w:val="000000" w:themeColor="text1"/>
          <w:lang w:val="nl-NL"/>
        </w:rPr>
        <w:t xml:space="preserve"> komt de vrouw niet of negatief aan bod. </w:t>
      </w:r>
      <w:r w:rsidR="00764FFA" w:rsidRPr="008F60AF">
        <w:rPr>
          <w:color w:val="000000" w:themeColor="text1"/>
          <w:lang w:val="nl-NL"/>
        </w:rPr>
        <w:t>Daar gingen vrouwelijke verlichte filosofen tegenin gaan. Het probleem was echter dat deze vrouwen uitsluitend tot de hogere klasse behoorden. Daardoor bleef een reactie tegen onder andere Rousseau en Locke uit bij de gewone vrouw die tot een lagere klasse behoorde.</w:t>
      </w:r>
      <w:r w:rsidR="00514C89" w:rsidRPr="008F60AF">
        <w:rPr>
          <w:color w:val="000000" w:themeColor="text1"/>
          <w:lang w:val="nl-NL"/>
        </w:rPr>
        <w:t xml:space="preserve"> Pas in de negentiende eeuw vindt een lichte verandering plaats met betrekking tot de rechten van de vrouw. In 1848 wordt onder leiding van Elizabeth Cady Stanton </w:t>
      </w:r>
      <w:r w:rsidR="0000547F" w:rsidRPr="008F60AF">
        <w:rPr>
          <w:color w:val="000000" w:themeColor="text1"/>
          <w:lang w:val="nl-NL"/>
        </w:rPr>
        <w:t xml:space="preserve">de </w:t>
      </w:r>
      <w:r w:rsidR="0000547F" w:rsidRPr="008F60AF">
        <w:rPr>
          <w:i/>
          <w:color w:val="000000" w:themeColor="text1"/>
          <w:lang w:val="nl-NL"/>
        </w:rPr>
        <w:t xml:space="preserve">Declaration of Sentiments </w:t>
      </w:r>
      <w:r w:rsidR="0000547F" w:rsidRPr="008F60AF">
        <w:rPr>
          <w:color w:val="000000" w:themeColor="text1"/>
          <w:lang w:val="nl-NL"/>
        </w:rPr>
        <w:t>opgesteld. De focus ligt nog steeds op educatie en politieke rechten, waardoor de gewone vrouw opnieuw uit te boot valt</w:t>
      </w:r>
      <w:r w:rsidR="007765D9" w:rsidRPr="008F60AF">
        <w:rPr>
          <w:color w:val="000000" w:themeColor="text1"/>
          <w:lang w:val="nl-NL"/>
        </w:rPr>
        <w:t xml:space="preserve"> </w:t>
      </w:r>
      <w:r w:rsidR="00E326AA" w:rsidRPr="008F60AF">
        <w:rPr>
          <w:color w:val="000000" w:themeColor="text1"/>
          <w:lang w:val="nl-NL"/>
        </w:rPr>
        <w:fldChar w:fldCharType="begin"/>
      </w:r>
      <w:r w:rsidR="004C4868" w:rsidRPr="008F60AF">
        <w:rPr>
          <w:color w:val="000000" w:themeColor="text1"/>
          <w:lang w:val="nl-NL"/>
        </w:rPr>
        <w:instrText xml:space="preserve"> ADDIN EN.CITE &lt;EndNote&gt;&lt;Cite&gt;&lt;Author&gt;Brunell&lt;/Author&gt;&lt;Year&gt;2020&lt;/Year&gt;&lt;RecNum&gt;1305&lt;/RecNum&gt;&lt;DisplayText&gt;(Brunell &amp;amp; Burkett, 2020)&lt;/DisplayText&gt;&lt;record&gt;&lt;rec-number&gt;1305&lt;/rec-number&gt;&lt;foreign-keys&gt;&lt;key app="EN" db-id="tvw0xfa5br0zx0ez0v15dsexazwaa9zrwavw" timestamp="1589448350"&gt;1305&lt;/key&gt;&lt;/foreign-keys&gt;&lt;ref-type name="Web Page"&gt;12&lt;/ref-type&gt;&lt;contributors&gt;&lt;authors&gt;&lt;author&gt;Brunell, Laura&lt;/author&gt;&lt;author&gt;Burkett, Elinor&lt;/author&gt;&lt;/authors&gt;&lt;/contributors&gt;&lt;titles&gt;&lt;title&gt;Feminism&lt;/title&gt;&lt;/titles&gt;&lt;volume&gt;2020&lt;/volume&gt;&lt;dates&gt;&lt;year&gt;2020&lt;/year&gt;&lt;pub-dates&gt;&lt;date&gt;March 05, 2020&lt;/date&gt;&lt;/pub-dates&gt;&lt;/dates&gt;&lt;publisher&gt;Encyclopædia Britannica, inc.&lt;/publisher&gt;&lt;urls&gt;&lt;related-urls&gt;&lt;url&gt;https://www.britannica.com/topic/feminism&lt;/url&gt;&lt;/related-urls&gt;&lt;/urls&gt;&lt;remote-database-name&gt;Encyclopædia Britannica&lt;/remote-database-name&gt;&lt;/record&gt;&lt;/Cite&gt;&lt;/EndNote&gt;</w:instrText>
      </w:r>
      <w:r w:rsidR="00E326AA" w:rsidRPr="008F60AF">
        <w:rPr>
          <w:color w:val="000000" w:themeColor="text1"/>
          <w:lang w:val="nl-NL"/>
        </w:rPr>
        <w:fldChar w:fldCharType="separate"/>
      </w:r>
      <w:r w:rsidR="00E326AA" w:rsidRPr="008F60AF">
        <w:rPr>
          <w:noProof/>
          <w:color w:val="000000" w:themeColor="text1"/>
          <w:lang w:val="nl-NL"/>
        </w:rPr>
        <w:t>(Brunell &amp; Burkett, 2020)</w:t>
      </w:r>
      <w:r w:rsidR="00E326AA" w:rsidRPr="008F60AF">
        <w:rPr>
          <w:color w:val="000000" w:themeColor="text1"/>
          <w:lang w:val="nl-NL"/>
        </w:rPr>
        <w:fldChar w:fldCharType="end"/>
      </w:r>
      <w:r w:rsidR="0000547F" w:rsidRPr="008F60AF">
        <w:rPr>
          <w:color w:val="000000" w:themeColor="text1"/>
          <w:lang w:val="nl-NL"/>
        </w:rPr>
        <w:t xml:space="preserve">. </w:t>
      </w:r>
    </w:p>
    <w:p w14:paraId="6CEB7F1B" w14:textId="228A5A18" w:rsidR="000771BF" w:rsidRPr="008F60AF" w:rsidRDefault="007B5F93" w:rsidP="00BE0770">
      <w:pPr>
        <w:rPr>
          <w:color w:val="000000" w:themeColor="text1"/>
          <w:lang w:val="nl-NL"/>
        </w:rPr>
      </w:pPr>
      <w:r w:rsidRPr="008F60AF">
        <w:rPr>
          <w:color w:val="000000" w:themeColor="text1"/>
          <w:lang w:val="nl-NL"/>
        </w:rPr>
        <w:tab/>
        <w:t xml:space="preserve">De aandacht tijdens de eerste golf gaat voornamelijk naar het </w:t>
      </w:r>
      <w:r w:rsidR="00F70F72" w:rsidRPr="008F60AF">
        <w:rPr>
          <w:color w:val="000000" w:themeColor="text1"/>
          <w:lang w:val="nl-NL"/>
        </w:rPr>
        <w:t xml:space="preserve">verkrijgen van het recht voor de vrouw om te stemmen. De </w:t>
      </w:r>
      <w:r w:rsidR="00F70F72" w:rsidRPr="008F60AF">
        <w:rPr>
          <w:i/>
          <w:color w:val="000000" w:themeColor="text1"/>
          <w:lang w:val="nl-NL"/>
        </w:rPr>
        <w:t xml:space="preserve">National Woman Suffrage </w:t>
      </w:r>
      <w:r w:rsidR="00F70F72" w:rsidRPr="008F60AF">
        <w:rPr>
          <w:color w:val="000000" w:themeColor="text1"/>
          <w:lang w:val="nl-NL"/>
        </w:rPr>
        <w:t xml:space="preserve">wordt in 1869 opgericht door Stanton en Susan B. Anthony. In hun strijd gaan ze de focus leggen op de toenemende immigratie. Ze vechten voor stemrecht </w:t>
      </w:r>
      <w:r w:rsidR="00F70F72" w:rsidRPr="008F60AF">
        <w:rPr>
          <w:color w:val="000000" w:themeColor="text1"/>
          <w:lang w:val="nl-NL"/>
        </w:rPr>
        <w:lastRenderedPageBreak/>
        <w:t>voor de geletterde, Amerikaanse vrouw. Hierdoor wordt overnieuw met vele vrouwen</w:t>
      </w:r>
      <w:r w:rsidR="000771BF" w:rsidRPr="008F60AF">
        <w:rPr>
          <w:color w:val="000000" w:themeColor="text1"/>
          <w:lang w:val="nl-NL"/>
        </w:rPr>
        <w:t xml:space="preserve"> </w:t>
      </w:r>
      <w:r w:rsidR="00F70F72" w:rsidRPr="008F60AF">
        <w:rPr>
          <w:color w:val="000000" w:themeColor="text1"/>
          <w:lang w:val="nl-NL"/>
        </w:rPr>
        <w:t>geen rekening gehouden. Stanton en Anthony worden daarom niet tot het gekleurd feminisme gerekend</w:t>
      </w:r>
      <w:r w:rsidR="00E326AA" w:rsidRPr="008F60AF">
        <w:rPr>
          <w:color w:val="000000" w:themeColor="text1"/>
          <w:lang w:val="nl-NL"/>
        </w:rPr>
        <w:t xml:space="preserve"> </w:t>
      </w:r>
      <w:r w:rsidR="006B6142" w:rsidRPr="008F60AF">
        <w:rPr>
          <w:color w:val="000000" w:themeColor="text1"/>
          <w:lang w:val="nl-NL"/>
        </w:rPr>
        <w:fldChar w:fldCharType="begin"/>
      </w:r>
      <w:r w:rsidR="00E5612C" w:rsidRPr="008F60AF">
        <w:rPr>
          <w:color w:val="000000" w:themeColor="text1"/>
          <w:lang w:val="nl-NL"/>
        </w:rPr>
        <w:instrText xml:space="preserve"> ADDIN EN.CITE &lt;EndNote&gt;&lt;Cite&gt;&lt;Author&gt;Eisenstein&lt;/Author&gt;&lt;Year&gt;2004&lt;/Year&gt;&lt;RecNum&gt;1306&lt;/RecNum&gt;&lt;Pages&gt;36&lt;/Pages&gt;&lt;DisplayText&gt;(Eisenstein, 2004, p. 36)&lt;/DisplayText&gt;&lt;record&gt;&lt;rec-number&gt;1306&lt;/rec-number&gt;&lt;foreign-keys&gt;&lt;key app="EN" db-id="tvw0xfa5br0zx0ez0v15dsexazwaa9zrwavw" timestamp="1589448350"&gt;1306&lt;/key&gt;&lt;/foreign-keys&gt;&lt;ref-type name="Book"&gt;6&lt;/ref-type&gt;&lt;contributors&gt;&lt;authors&gt;&lt;author&gt;Eisenstein, Zillah&lt;/author&gt;&lt;/authors&gt;&lt;/contributors&gt;&lt;titles&gt;&lt;title&gt;Against empire: feminisms, racism, and the West&lt;/title&gt;&lt;/titles&gt;&lt;section&gt;90&lt;/section&gt;&lt;keywords&gt;&lt;keyword&gt;Colonisation. Decolonisation&lt;/keyword&gt;&lt;keyword&gt;Foreign trade. International trade&lt;/keyword&gt;&lt;keyword&gt;Sociology of the family. Sociology of sexuality&lt;/keyword&gt;&lt;keyword&gt;Political philosophy. Social philosophy&lt;/keyword&gt;&lt;keyword&gt;Sociology of minorities&lt;/keyword&gt;&lt;keyword&gt;United States&lt;/keyword&gt;&lt;/keywords&gt;&lt;dates&gt;&lt;year&gt;2004&lt;/year&gt;&lt;/dates&gt;&lt;publisher&gt;Spinifex Press&lt;/publisher&gt;&lt;work-type&gt;Book&lt;/work-type&gt;&lt;urls&gt;&lt;related-urls&gt;&lt;url&gt;https://vpn.uantwerpen.be?url=https%3a%2f%2fsearch.ebscohost.com%2flogin.aspx%3fdirect%3dtrue%26AuthType%3dip%2curl%2cuid%26db%3dcat01187a%26AN%3dABC.c.lvd.14709119%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6B6142" w:rsidRPr="008F60AF">
        <w:rPr>
          <w:color w:val="000000" w:themeColor="text1"/>
          <w:lang w:val="nl-NL"/>
        </w:rPr>
        <w:fldChar w:fldCharType="separate"/>
      </w:r>
      <w:r w:rsidR="00E5612C" w:rsidRPr="008F60AF">
        <w:rPr>
          <w:noProof/>
          <w:color w:val="000000" w:themeColor="text1"/>
          <w:lang w:val="nl-NL"/>
        </w:rPr>
        <w:t>(Eisenstein, 2004, p. 36)</w:t>
      </w:r>
      <w:r w:rsidR="006B6142" w:rsidRPr="008F60AF">
        <w:rPr>
          <w:color w:val="000000" w:themeColor="text1"/>
          <w:lang w:val="nl-NL"/>
        </w:rPr>
        <w:fldChar w:fldCharType="end"/>
      </w:r>
      <w:r w:rsidR="00F70F72" w:rsidRPr="008F60AF">
        <w:rPr>
          <w:color w:val="000000" w:themeColor="text1"/>
          <w:lang w:val="nl-NL"/>
        </w:rPr>
        <w:t xml:space="preserve">. </w:t>
      </w:r>
    </w:p>
    <w:p w14:paraId="4080A532" w14:textId="6D5083AC" w:rsidR="00F70F72" w:rsidRPr="008F60AF" w:rsidRDefault="00F70F72" w:rsidP="00BE0770">
      <w:pPr>
        <w:rPr>
          <w:color w:val="000000" w:themeColor="text1"/>
          <w:lang w:val="nl-NL"/>
        </w:rPr>
      </w:pPr>
      <w:r w:rsidRPr="008F60AF">
        <w:rPr>
          <w:color w:val="000000" w:themeColor="text1"/>
          <w:lang w:val="nl-NL"/>
        </w:rPr>
        <w:tab/>
        <w:t>Het recht voor de vrouw om te stemmen in Amerika werd uiteindelijk in 1920 aan de constitutie toegevoegd. Deze toevoeging betekende ook meteen het einde van de eerste feministische golf.</w:t>
      </w:r>
    </w:p>
    <w:p w14:paraId="2C5C55B3" w14:textId="77777777" w:rsidR="00F70F72" w:rsidRPr="008F60AF" w:rsidRDefault="00F70F72" w:rsidP="00BE0770">
      <w:pPr>
        <w:rPr>
          <w:color w:val="000000" w:themeColor="text1"/>
          <w:lang w:val="nl-NL"/>
        </w:rPr>
      </w:pPr>
    </w:p>
    <w:p w14:paraId="44D860E9" w14:textId="07200DCF" w:rsidR="00F70F72" w:rsidRPr="008F60AF" w:rsidRDefault="00F70F72" w:rsidP="00F70F72">
      <w:pPr>
        <w:pStyle w:val="Heading3"/>
        <w:rPr>
          <w:lang w:val="nl-NL"/>
        </w:rPr>
      </w:pPr>
      <w:bookmarkStart w:id="15" w:name="_Toc41145366"/>
      <w:r w:rsidRPr="008F60AF">
        <w:rPr>
          <w:lang w:val="nl-NL"/>
        </w:rPr>
        <w:t>Tweede feministische golf</w:t>
      </w:r>
      <w:bookmarkEnd w:id="15"/>
    </w:p>
    <w:p w14:paraId="3CF61C33" w14:textId="77777777" w:rsidR="00007121" w:rsidRPr="008F60AF" w:rsidRDefault="000F0FC4" w:rsidP="00F70F72">
      <w:pPr>
        <w:rPr>
          <w:color w:val="000000" w:themeColor="text1"/>
          <w:lang w:val="nl-NL"/>
        </w:rPr>
      </w:pPr>
      <w:r w:rsidRPr="008F60AF">
        <w:rPr>
          <w:color w:val="000000" w:themeColor="text1"/>
          <w:lang w:val="nl-NL"/>
        </w:rPr>
        <w:t xml:space="preserve">Het is in de jaren zestig en zeventig van de negentiende eeuw </w:t>
      </w:r>
      <w:r w:rsidR="00BF0C8E" w:rsidRPr="008F60AF">
        <w:rPr>
          <w:color w:val="000000" w:themeColor="text1"/>
          <w:lang w:val="nl-NL"/>
        </w:rPr>
        <w:t xml:space="preserve">dat een tweede golf ingeluid wordt. </w:t>
      </w:r>
      <w:r w:rsidR="00720524" w:rsidRPr="008F60AF">
        <w:rPr>
          <w:color w:val="000000" w:themeColor="text1"/>
          <w:lang w:val="nl-NL"/>
        </w:rPr>
        <w:t xml:space="preserve">Zo ontstond er onder het bewind van J. F. Kennedy de </w:t>
      </w:r>
      <w:r w:rsidR="00720524" w:rsidRPr="008F60AF">
        <w:rPr>
          <w:i/>
          <w:color w:val="000000" w:themeColor="text1"/>
          <w:lang w:val="nl-NL"/>
        </w:rPr>
        <w:t xml:space="preserve">Equal Pay Act </w:t>
      </w:r>
      <w:r w:rsidR="00720524" w:rsidRPr="008F60AF">
        <w:rPr>
          <w:color w:val="000000" w:themeColor="text1"/>
          <w:lang w:val="nl-NL"/>
        </w:rPr>
        <w:t xml:space="preserve">in 1963. Een jaar later zou ook de </w:t>
      </w:r>
      <w:r w:rsidR="00720524" w:rsidRPr="008F60AF">
        <w:rPr>
          <w:i/>
          <w:color w:val="000000" w:themeColor="text1"/>
          <w:lang w:val="nl-NL"/>
        </w:rPr>
        <w:t xml:space="preserve">Civil Rights Act </w:t>
      </w:r>
      <w:r w:rsidR="00720524" w:rsidRPr="008F60AF">
        <w:rPr>
          <w:color w:val="000000" w:themeColor="text1"/>
          <w:lang w:val="nl-NL"/>
        </w:rPr>
        <w:t xml:space="preserve">in leven geroepen worden. Deze twee zaken zouden moeten zorgen voor </w:t>
      </w:r>
      <w:r w:rsidR="00007121" w:rsidRPr="008F60AF">
        <w:rPr>
          <w:color w:val="000000" w:themeColor="text1"/>
          <w:lang w:val="nl-NL"/>
        </w:rPr>
        <w:t>een gelijk</w:t>
      </w:r>
      <w:r w:rsidR="00720524" w:rsidRPr="008F60AF">
        <w:rPr>
          <w:color w:val="000000" w:themeColor="text1"/>
          <w:lang w:val="nl-NL"/>
        </w:rPr>
        <w:t xml:space="preserve"> loon voor hetzelfde werk </w:t>
      </w:r>
      <w:r w:rsidR="00007121" w:rsidRPr="008F60AF">
        <w:rPr>
          <w:color w:val="000000" w:themeColor="text1"/>
          <w:lang w:val="nl-NL"/>
        </w:rPr>
        <w:t>bij</w:t>
      </w:r>
      <w:r w:rsidR="00720524" w:rsidRPr="008F60AF">
        <w:rPr>
          <w:color w:val="000000" w:themeColor="text1"/>
          <w:lang w:val="nl-NL"/>
        </w:rPr>
        <w:t xml:space="preserve"> de man </w:t>
      </w:r>
      <w:r w:rsidR="00007121" w:rsidRPr="008F60AF">
        <w:rPr>
          <w:color w:val="000000" w:themeColor="text1"/>
          <w:lang w:val="nl-NL"/>
        </w:rPr>
        <w:t xml:space="preserve">en vrouw en dat een werkgever niet mocht discrimineren op basis van gender. </w:t>
      </w:r>
    </w:p>
    <w:p w14:paraId="3C0A9533" w14:textId="7F4F8197" w:rsidR="00F70F72" w:rsidRPr="008F60AF" w:rsidRDefault="00007121" w:rsidP="00007121">
      <w:pPr>
        <w:ind w:firstLine="708"/>
        <w:rPr>
          <w:color w:val="000000" w:themeColor="text1"/>
          <w:lang w:val="nl-NL"/>
        </w:rPr>
      </w:pPr>
      <w:r w:rsidRPr="008F60AF">
        <w:rPr>
          <w:color w:val="000000" w:themeColor="text1"/>
          <w:lang w:val="nl-NL"/>
        </w:rPr>
        <w:t xml:space="preserve">Wat op papier stond, was moeilijker te vertalen naar de realiteit. Naast de loonkloof en discriminatie waren en nog meerdere problemen die de gelijkheid tussen man en vrouw in de weg stond. </w:t>
      </w:r>
      <w:r w:rsidR="005F4C9D" w:rsidRPr="008F60AF">
        <w:rPr>
          <w:color w:val="000000" w:themeColor="text1"/>
          <w:lang w:val="nl-NL"/>
        </w:rPr>
        <w:t xml:space="preserve">Zo was er voor vele vrouwen een beperkte toegang tot anticonceptie. Eveneens waren verkrachting en huishoudelijk geweld problemen die niet opgelost werden. Deze problematiek leidde tot een groot ongenoegen dat op haar beurt leidde </w:t>
      </w:r>
      <w:r w:rsidR="00F7341A" w:rsidRPr="008F60AF">
        <w:rPr>
          <w:color w:val="000000" w:themeColor="text1"/>
          <w:lang w:val="nl-NL"/>
        </w:rPr>
        <w:t>tot</w:t>
      </w:r>
      <w:r w:rsidR="005F4C9D" w:rsidRPr="008F60AF">
        <w:rPr>
          <w:color w:val="000000" w:themeColor="text1"/>
          <w:lang w:val="nl-NL"/>
        </w:rPr>
        <w:t xml:space="preserve"> de oprichting van de </w:t>
      </w:r>
      <w:r w:rsidR="005F4C9D" w:rsidRPr="008F60AF">
        <w:rPr>
          <w:i/>
          <w:color w:val="000000" w:themeColor="text1"/>
          <w:lang w:val="nl-NL"/>
        </w:rPr>
        <w:t>Woman’s Right Movement</w:t>
      </w:r>
      <w:r w:rsidR="005F4C9D" w:rsidRPr="008F60AF">
        <w:rPr>
          <w:color w:val="000000" w:themeColor="text1"/>
          <w:lang w:val="nl-NL"/>
        </w:rPr>
        <w:t>.</w:t>
      </w:r>
      <w:r w:rsidR="00F7341A" w:rsidRPr="008F60AF">
        <w:rPr>
          <w:color w:val="000000" w:themeColor="text1"/>
          <w:lang w:val="nl-NL"/>
        </w:rPr>
        <w:t xml:space="preserve"> De oprichting van deze beweging luidde op zijn beurt ook de start van de tweede feministische golf in.</w:t>
      </w:r>
    </w:p>
    <w:p w14:paraId="6FB49F48" w14:textId="7F432E02" w:rsidR="00F7341A" w:rsidRPr="008F60AF" w:rsidRDefault="00F7341A" w:rsidP="00007121">
      <w:pPr>
        <w:ind w:firstLine="708"/>
        <w:rPr>
          <w:color w:val="000000" w:themeColor="text1"/>
          <w:lang w:val="nl-NL"/>
        </w:rPr>
      </w:pPr>
      <w:r w:rsidRPr="008F60AF">
        <w:rPr>
          <w:color w:val="000000" w:themeColor="text1"/>
          <w:lang w:val="nl-NL"/>
        </w:rPr>
        <w:t>De tweede golf behelst drie onderverdelingen</w:t>
      </w:r>
      <w:r w:rsidR="006B6142" w:rsidRPr="008F60AF">
        <w:rPr>
          <w:color w:val="000000" w:themeColor="text1"/>
          <w:lang w:val="nl-NL"/>
        </w:rPr>
        <w:t xml:space="preserve"> </w:t>
      </w:r>
      <w:r w:rsidR="00DD0E6B" w:rsidRPr="008F60AF">
        <w:rPr>
          <w:color w:val="000000" w:themeColor="text1"/>
          <w:lang w:val="nl-NL"/>
        </w:rPr>
        <w:fldChar w:fldCharType="begin">
          <w:fldData xml:space="preserve">PEVuZE5vdGU+PENpdGU+PEF1dGhvcj5FaXNlbnN0ZWluPC9BdXRob3I+PFllYXI+MjAwNDwvWWVh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</w:fldData>
        </w:fldChar>
      </w:r>
      <w:r w:rsidR="00EA03D9" w:rsidRPr="008F60AF">
        <w:rPr>
          <w:color w:val="000000" w:themeColor="text1"/>
          <w:lang w:val="nl-NL"/>
        </w:rPr>
        <w:instrText xml:space="preserve"> ADDIN EN.CITE </w:instrText>
      </w:r>
      <w:r w:rsidR="00EA03D9" w:rsidRPr="008F60AF">
        <w:rPr>
          <w:color w:val="000000" w:themeColor="text1"/>
          <w:lang w:val="nl-NL"/>
        </w:rPr>
        <w:fldChar w:fldCharType="begin">
          <w:fldData xml:space="preserve">PEVuZE5vdGU+PENpdGU+PEF1dGhvcj5FaXNlbnN0ZWluPC9BdXRob3I+PFllYXI+MjAwNDwvWWVh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</w:fldData>
        </w:fldChar>
      </w:r>
      <w:r w:rsidR="00EA03D9" w:rsidRPr="008F60AF">
        <w:rPr>
          <w:color w:val="000000" w:themeColor="text1"/>
          <w:lang w:val="nl-NL"/>
        </w:rPr>
        <w:instrText xml:space="preserve"> ADDIN EN.CITE.DATA </w:instrText>
      </w:r>
      <w:r w:rsidR="00EA03D9" w:rsidRPr="008F60AF">
        <w:rPr>
          <w:color w:val="000000" w:themeColor="text1"/>
          <w:lang w:val="nl-NL"/>
        </w:rPr>
      </w:r>
      <w:r w:rsidR="00EA03D9" w:rsidRPr="008F60AF">
        <w:rPr>
          <w:color w:val="000000" w:themeColor="text1"/>
          <w:lang w:val="nl-NL"/>
        </w:rPr>
        <w:fldChar w:fldCharType="end"/>
      </w:r>
      <w:r w:rsidR="00DD0E6B" w:rsidRPr="008F60AF">
        <w:rPr>
          <w:color w:val="000000" w:themeColor="text1"/>
          <w:lang w:val="nl-NL"/>
        </w:rPr>
      </w:r>
      <w:r w:rsidR="00DD0E6B" w:rsidRPr="008F60AF">
        <w:rPr>
          <w:color w:val="000000" w:themeColor="text1"/>
          <w:lang w:val="nl-NL"/>
        </w:rPr>
        <w:fldChar w:fldCharType="separate"/>
      </w:r>
      <w:r w:rsidR="00EA03D9" w:rsidRPr="008F60AF">
        <w:rPr>
          <w:noProof/>
          <w:color w:val="000000" w:themeColor="text1"/>
          <w:lang w:val="nl-NL"/>
        </w:rPr>
        <w:t>(Eisenstein, 2004, pp. 185-187)</w:t>
      </w:r>
      <w:r w:rsidR="00DD0E6B" w:rsidRPr="008F60AF">
        <w:rPr>
          <w:color w:val="000000" w:themeColor="text1"/>
          <w:lang w:val="nl-NL"/>
        </w:rPr>
        <w:fldChar w:fldCharType="end"/>
      </w:r>
      <w:r w:rsidR="00000300" w:rsidRPr="008F60AF">
        <w:rPr>
          <w:color w:val="000000" w:themeColor="text1"/>
          <w:lang w:val="nl-NL"/>
        </w:rPr>
        <w:t xml:space="preserve">. De eerste zijnde het liberaal feminisme. Deze </w:t>
      </w:r>
      <w:r w:rsidR="001F4AD1" w:rsidRPr="008F60AF">
        <w:rPr>
          <w:color w:val="000000" w:themeColor="text1"/>
          <w:lang w:val="nl-NL"/>
        </w:rPr>
        <w:t xml:space="preserve">zijtak van de tweede golf gaat de oplossing voor de problematiek zoeken op institutioneel vlak. Zij zoeken naar een manier waarop de vrouw beter in een professionele setting zou passen. De tweede zijtak is het radicaal feminisme. Voor zij die zich onderscheidden als radicaal feminist was de oplossing om de gehele maatschappij om te gooien. Deze was namelijk doordrongen van het patriarchaat met patriarchale waarden waar komaf mee moest worden gemaakt. Als laatste was er het culturele of het verschillende feminisme. Zij gaan ervan uit dat waar de vrouwen van elkaar verschillen, dat dat is wat hen onderscheidt van elkaar. Het zijn volgens hen dan ook deze verschillen die moeten worden benadrukt. Deze zijtak gaf ook kritiek op </w:t>
      </w:r>
      <w:r w:rsidR="001D7976" w:rsidRPr="008F60AF">
        <w:rPr>
          <w:color w:val="000000" w:themeColor="text1"/>
          <w:lang w:val="nl-NL"/>
        </w:rPr>
        <w:t xml:space="preserve">de twee voornoemde afsplitsingen, zij </w:t>
      </w:r>
      <w:r w:rsidR="00301268" w:rsidRPr="008F60AF">
        <w:rPr>
          <w:color w:val="000000" w:themeColor="text1"/>
          <w:lang w:val="nl-NL"/>
        </w:rPr>
        <w:t>probeerden</w:t>
      </w:r>
      <w:r w:rsidR="001D7976" w:rsidRPr="008F60AF">
        <w:rPr>
          <w:color w:val="000000" w:themeColor="text1"/>
          <w:lang w:val="nl-NL"/>
        </w:rPr>
        <w:t xml:space="preserve"> het probleem </w:t>
      </w:r>
      <w:r w:rsidR="00301268" w:rsidRPr="008F60AF">
        <w:rPr>
          <w:color w:val="000000" w:themeColor="text1"/>
          <w:lang w:val="nl-NL"/>
        </w:rPr>
        <w:t>het hoofd te bieden door de vrouw in een door masculiniteit doordrongen wereld te laten passen</w:t>
      </w:r>
      <w:r w:rsidR="00DD0E6B" w:rsidRPr="008F60AF">
        <w:rPr>
          <w:color w:val="000000" w:themeColor="text1"/>
          <w:lang w:val="nl-NL"/>
        </w:rPr>
        <w:t xml:space="preserve"> </w:t>
      </w:r>
      <w:r w:rsidR="00DD0E6B" w:rsidRPr="008F60AF">
        <w:rPr>
          <w:color w:val="000000" w:themeColor="text1"/>
          <w:lang w:val="nl-NL"/>
        </w:rPr>
        <w:fldChar w:fldCharType="begin"/>
      </w:r>
      <w:r w:rsidR="004C4868" w:rsidRPr="008F60AF">
        <w:rPr>
          <w:color w:val="000000" w:themeColor="text1"/>
          <w:lang w:val="nl-NL"/>
        </w:rPr>
        <w:instrText xml:space="preserve"> ADDIN EN.CITE &lt;EndNote&gt;&lt;Cite&gt;&lt;Author&gt;Brunell&lt;/Author&gt;&lt;Year&gt;2020&lt;/Year&gt;&lt;RecNum&gt;1305&lt;/RecNum&gt;&lt;DisplayText&gt;(Brunell &amp;amp; Burkett, 2020)&lt;/DisplayText&gt;&lt;record&gt;&lt;rec-number&gt;1305&lt;/rec-number&gt;&lt;foreign-keys&gt;&lt;key app="EN" db-id="tvw0xfa5br0zx0ez0v15dsexazwaa9zrwavw" timestamp="1589448350"&gt;1305&lt;/key&gt;&lt;/foreign-keys&gt;&lt;ref-type name="Web Page"&gt;12&lt;/ref-type&gt;&lt;contributors&gt;&lt;authors&gt;&lt;author&gt;Brunell, Laura&lt;/author&gt;&lt;author&gt;Burkett, Elinor&lt;/author&gt;&lt;/authors&gt;&lt;/contributors&gt;&lt;titles&gt;&lt;title&gt;Feminism&lt;/title&gt;&lt;/titles&gt;&lt;volume&gt;2020&lt;/volume&gt;&lt;dates&gt;&lt;year&gt;2020&lt;/year&gt;&lt;pub-dates&gt;&lt;date&gt;March 05, 2020&lt;/date&gt;&lt;/pub-dates&gt;&lt;/dates&gt;&lt;publisher&gt;Encyclopædia Britannica, inc.&lt;/publisher&gt;&lt;urls&gt;&lt;related-urls&gt;&lt;url&gt;https://www.britannica.com/topic/feminism&lt;/url&gt;&lt;/related-urls&gt;&lt;/urls&gt;&lt;remote-database-name&gt;Encyclopædia Britannica&lt;/remote-database-name&gt;&lt;/record&gt;&lt;/Cite&gt;&lt;/EndNote&gt;</w:instrText>
      </w:r>
      <w:r w:rsidR="00DD0E6B" w:rsidRPr="008F60AF">
        <w:rPr>
          <w:color w:val="000000" w:themeColor="text1"/>
          <w:lang w:val="nl-NL"/>
        </w:rPr>
        <w:fldChar w:fldCharType="separate"/>
      </w:r>
      <w:r w:rsidR="00DD0E6B" w:rsidRPr="008F60AF">
        <w:rPr>
          <w:noProof/>
          <w:color w:val="000000" w:themeColor="text1"/>
          <w:lang w:val="nl-NL"/>
        </w:rPr>
        <w:t>(Brunell &amp; Burkett, 2020)</w:t>
      </w:r>
      <w:r w:rsidR="00DD0E6B" w:rsidRPr="008F60AF">
        <w:rPr>
          <w:color w:val="000000" w:themeColor="text1"/>
          <w:lang w:val="nl-NL"/>
        </w:rPr>
        <w:fldChar w:fldCharType="end"/>
      </w:r>
      <w:r w:rsidR="00301268" w:rsidRPr="008F60AF">
        <w:rPr>
          <w:color w:val="000000" w:themeColor="text1"/>
          <w:lang w:val="nl-NL"/>
        </w:rPr>
        <w:t>.</w:t>
      </w:r>
      <w:r w:rsidR="00054EC4" w:rsidRPr="008F60AF">
        <w:rPr>
          <w:color w:val="000000" w:themeColor="text1"/>
          <w:lang w:val="nl-NL"/>
        </w:rPr>
        <w:t xml:space="preserve"> </w:t>
      </w:r>
    </w:p>
    <w:p w14:paraId="624EA0F3" w14:textId="77D5508A" w:rsidR="00752735" w:rsidRPr="008F60AF" w:rsidRDefault="00900C85" w:rsidP="00007121">
      <w:pPr>
        <w:ind w:firstLine="708"/>
        <w:rPr>
          <w:color w:val="000000" w:themeColor="text1"/>
          <w:lang w:val="nl-NL"/>
        </w:rPr>
      </w:pPr>
      <w:r w:rsidRPr="008F60AF">
        <w:rPr>
          <w:color w:val="000000" w:themeColor="text1"/>
          <w:lang w:val="nl-NL"/>
        </w:rPr>
        <w:t>Omdat witte</w:t>
      </w:r>
      <w:r w:rsidR="00AF3C3B" w:rsidRPr="008F60AF">
        <w:rPr>
          <w:rStyle w:val="FootnoteReference"/>
          <w:color w:val="000000" w:themeColor="text1"/>
          <w:lang w:val="nl-NL"/>
        </w:rPr>
        <w:footnoteReference w:id="2"/>
      </w:r>
      <w:r w:rsidRPr="008F60AF">
        <w:rPr>
          <w:color w:val="000000" w:themeColor="text1"/>
          <w:lang w:val="nl-NL"/>
        </w:rPr>
        <w:t xml:space="preserve"> feministen de tweede golf grotendeels bepaalden, werd kritiek geuit door prominente zwarte feministen. Deze kritiek bestond eruit dat de witte feministen de problemen waar andere culturen mee te maken krijgen, niet kunnen begrijpen. Zo zien zij het patriarchaat als het probleem, terwijl andere culturen het Europees imperialisme als de grootste oorzaak zien.</w:t>
      </w:r>
    </w:p>
    <w:p w14:paraId="601E5FD9" w14:textId="77777777" w:rsidR="00752735" w:rsidRPr="008F60AF" w:rsidRDefault="00752735" w:rsidP="00752735">
      <w:pPr>
        <w:rPr>
          <w:color w:val="000000" w:themeColor="text1"/>
          <w:lang w:val="nl-NL"/>
        </w:rPr>
      </w:pPr>
    </w:p>
    <w:p w14:paraId="084FEA5E" w14:textId="3253CCEB" w:rsidR="00752735" w:rsidRPr="008F60AF" w:rsidRDefault="00752735" w:rsidP="00752735">
      <w:pPr>
        <w:pStyle w:val="Heading3"/>
        <w:rPr>
          <w:lang w:val="nl-NL"/>
        </w:rPr>
      </w:pPr>
      <w:bookmarkStart w:id="16" w:name="_Toc41145367"/>
      <w:r w:rsidRPr="008F60AF">
        <w:rPr>
          <w:lang w:val="nl-NL"/>
        </w:rPr>
        <w:t>Derde feministische golf</w:t>
      </w:r>
      <w:bookmarkEnd w:id="16"/>
    </w:p>
    <w:p w14:paraId="3A46B006" w14:textId="788BADB7" w:rsidR="0048345E" w:rsidRPr="008F60AF" w:rsidRDefault="00A903DE" w:rsidP="00DE1CAE">
      <w:pPr>
        <w:rPr>
          <w:color w:val="000000" w:themeColor="text1"/>
          <w:lang w:val="nl-NL"/>
        </w:rPr>
      </w:pPr>
      <w:r w:rsidRPr="008F60AF">
        <w:rPr>
          <w:color w:val="000000" w:themeColor="text1"/>
          <w:lang w:val="nl-NL"/>
        </w:rPr>
        <w:t xml:space="preserve">De derde golf kent zijn start halverwege de jaren negentig en deze zal voornamelijk voortbouwen op de geboekte successen van de tweede golf. Ook in deze golf zal geprobeerd worden om de patriarchale orde onderuit te halen. Dat zal echter niet langer gebeuren met het gedachtegoed dat er twee genders bestaan, maar eerder dat iedereen recht heeft op zijn eigen identiteit. In deze golf </w:t>
      </w:r>
      <w:r w:rsidR="00BF1577" w:rsidRPr="008F60AF">
        <w:rPr>
          <w:color w:val="000000" w:themeColor="text1"/>
          <w:lang w:val="nl-NL"/>
        </w:rPr>
        <w:t>werd gender</w:t>
      </w:r>
      <w:r w:rsidRPr="008F60AF">
        <w:rPr>
          <w:color w:val="000000" w:themeColor="text1"/>
          <w:lang w:val="nl-NL"/>
        </w:rPr>
        <w:t xml:space="preserve"> losgemaakt van zijn binair karakter</w:t>
      </w:r>
      <w:r w:rsidR="0005044B" w:rsidRPr="008F60AF">
        <w:rPr>
          <w:color w:val="000000" w:themeColor="text1"/>
          <w:lang w:val="nl-NL"/>
        </w:rPr>
        <w:t xml:space="preserve">. </w:t>
      </w:r>
      <w:r w:rsidR="0048345E" w:rsidRPr="008F60AF">
        <w:rPr>
          <w:color w:val="000000" w:themeColor="text1"/>
          <w:lang w:val="nl-NL"/>
        </w:rPr>
        <w:t>Omwille hiervan wordt de derde golf als een zeer diverse gezien. Elke vrouw van elke etniciteit krijgt een stem. Toch kreeg deze golf heel wat kritiek te verduren van zijn voorganger. Feministen uit de tweede golf zagen namelijk het nut niet in van een derde golf</w:t>
      </w:r>
      <w:r w:rsidR="006C71A9" w:rsidRPr="008F60AF">
        <w:rPr>
          <w:color w:val="000000" w:themeColor="text1"/>
          <w:lang w:val="nl-NL"/>
        </w:rPr>
        <w:t xml:space="preserve"> </w:t>
      </w:r>
      <w:r w:rsidR="00723CC0" w:rsidRPr="008F60AF">
        <w:rPr>
          <w:color w:val="000000" w:themeColor="text1"/>
          <w:lang w:val="nl-NL"/>
        </w:rPr>
        <w:fldChar w:fldCharType="begin"/>
      </w:r>
      <w:r w:rsidR="004C4868" w:rsidRPr="008F60AF">
        <w:rPr>
          <w:color w:val="000000" w:themeColor="text1"/>
          <w:lang w:val="nl-NL"/>
        </w:rPr>
        <w:instrText xml:space="preserve"> ADDIN EN.CITE &lt;EndNote&gt;&lt;Cite&gt;&lt;Author&gt;Brunell&lt;/Author&gt;&lt;Year&gt;2020&lt;/Year&gt;&lt;RecNum&gt;1305&lt;/RecNum&gt;&lt;DisplayText&gt;(Brunell &amp;amp; Burkett, 2020)&lt;/DisplayText&gt;&lt;record&gt;&lt;rec-number&gt;1305&lt;/rec-number&gt;&lt;foreign-keys&gt;&lt;key app="EN" db-id="tvw0xfa5br0zx0ez0v15dsexazwaa9zrwavw" timestamp="1589448350"&gt;1305&lt;/key&gt;&lt;/foreign-keys&gt;&lt;ref-type name="Web Page"&gt;12&lt;/ref-type&gt;&lt;contributors&gt;&lt;authors&gt;&lt;author&gt;Brunell, Laura&lt;/author&gt;&lt;author&gt;Burkett, Elinor&lt;/author&gt;&lt;/authors&gt;&lt;/contributors&gt;&lt;titles&gt;&lt;title&gt;Feminism&lt;/title&gt;&lt;/titles&gt;&lt;volume&gt;2020&lt;/volume&gt;&lt;dates&gt;&lt;year&gt;2020&lt;/year&gt;&lt;pub-dates&gt;&lt;date&gt;March 05, 2020&lt;/date&gt;&lt;/pub-dates&gt;&lt;/dates&gt;&lt;publisher&gt;Encyclopædia Britannica, inc.&lt;/publisher&gt;&lt;urls&gt;&lt;related-urls&gt;&lt;url&gt;https://www.britannica.com/topic/feminism&lt;/url&gt;&lt;/related-urls&gt;&lt;/urls&gt;&lt;remote-database-name&gt;Encyclopædia Britannica&lt;/remote-database-name&gt;&lt;/record&gt;&lt;/Cite&gt;&lt;/EndNote&gt;</w:instrText>
      </w:r>
      <w:r w:rsidR="00723CC0" w:rsidRPr="008F60AF">
        <w:rPr>
          <w:color w:val="000000" w:themeColor="text1"/>
          <w:lang w:val="nl-NL"/>
        </w:rPr>
        <w:fldChar w:fldCharType="separate"/>
      </w:r>
      <w:r w:rsidR="00723CC0" w:rsidRPr="008F60AF">
        <w:rPr>
          <w:noProof/>
          <w:color w:val="000000" w:themeColor="text1"/>
          <w:lang w:val="nl-NL"/>
        </w:rPr>
        <w:t>(Brunell &amp; Burkett, 2020)</w:t>
      </w:r>
      <w:r w:rsidR="00723CC0" w:rsidRPr="008F60AF">
        <w:rPr>
          <w:color w:val="000000" w:themeColor="text1"/>
          <w:lang w:val="nl-NL"/>
        </w:rPr>
        <w:fldChar w:fldCharType="end"/>
      </w:r>
      <w:r w:rsidR="0048345E" w:rsidRPr="008F60AF">
        <w:rPr>
          <w:color w:val="000000" w:themeColor="text1"/>
          <w:lang w:val="nl-NL"/>
        </w:rPr>
        <w:t>.</w:t>
      </w:r>
    </w:p>
    <w:p w14:paraId="5875E0BB" w14:textId="77777777" w:rsidR="00DE1CAE" w:rsidRPr="008F60AF" w:rsidRDefault="00DE1CAE" w:rsidP="00DE1CAE">
      <w:pPr>
        <w:rPr>
          <w:color w:val="000000" w:themeColor="text1"/>
          <w:lang w:val="nl-NL"/>
        </w:rPr>
      </w:pPr>
    </w:p>
    <w:p w14:paraId="3D3B4A7D" w14:textId="4DA56C7F" w:rsidR="00DE1CAE" w:rsidRPr="008F60AF" w:rsidRDefault="00DE1CAE" w:rsidP="00DE1CAE">
      <w:pPr>
        <w:pStyle w:val="Heading3"/>
        <w:rPr>
          <w:lang w:val="nl-NL"/>
        </w:rPr>
      </w:pPr>
      <w:bookmarkStart w:id="17" w:name="_Toc41145368"/>
      <w:r w:rsidRPr="008F60AF">
        <w:rPr>
          <w:lang w:val="nl-NL"/>
        </w:rPr>
        <w:t>Vierde feministische golf</w:t>
      </w:r>
      <w:bookmarkEnd w:id="17"/>
    </w:p>
    <w:p w14:paraId="14CA74FF" w14:textId="3AE72364" w:rsidR="00D21863" w:rsidRPr="008F60AF" w:rsidRDefault="005F598A" w:rsidP="005F598A">
      <w:pPr>
        <w:rPr>
          <w:color w:val="000000" w:themeColor="text1"/>
          <w:lang w:val="nl-NL"/>
        </w:rPr>
      </w:pPr>
      <w:r w:rsidRPr="008F60AF">
        <w:rPr>
          <w:color w:val="000000" w:themeColor="text1"/>
          <w:lang w:val="nl-NL"/>
        </w:rPr>
        <w:t>Waar vaak aangenomen wordt dat er maar drie golven zijn, heeft zich de laatste jaren een vierde zich ontwikkelt.</w:t>
      </w:r>
      <w:r w:rsidR="00AE12DB" w:rsidRPr="008F60AF">
        <w:rPr>
          <w:color w:val="000000" w:themeColor="text1"/>
          <w:lang w:val="nl-NL"/>
        </w:rPr>
        <w:t xml:space="preserve"> </w:t>
      </w:r>
      <w:r w:rsidRPr="008F60AF">
        <w:rPr>
          <w:color w:val="000000" w:themeColor="text1"/>
          <w:lang w:val="nl-NL"/>
        </w:rPr>
        <w:t>Deze zag het levenslicht door middel van het internet en vond een vruchtbare voedingsbodem in de sociale media.</w:t>
      </w:r>
      <w:r w:rsidR="00D21863" w:rsidRPr="008F60AF">
        <w:rPr>
          <w:color w:val="000000" w:themeColor="text1"/>
          <w:lang w:val="nl-NL"/>
        </w:rPr>
        <w:t xml:space="preserve"> Via deze weg vond de golf aansluiting bij een groot publiek en was het gedachtengoed ook voor velen zeer toegankelijk. Dat in tegenstelling tot eerdere golven waar de beweging zich beperkte tot de elite van de maatschappij</w:t>
      </w:r>
      <w:r w:rsidR="00585579" w:rsidRPr="008F60AF">
        <w:rPr>
          <w:color w:val="000000" w:themeColor="text1"/>
          <w:lang w:val="nl-NL"/>
        </w:rPr>
        <w:t xml:space="preserve"> </w:t>
      </w:r>
      <w:r w:rsidR="00585579" w:rsidRPr="008F60AF">
        <w:rPr>
          <w:color w:val="000000" w:themeColor="text1"/>
          <w:lang w:val="nl-NL"/>
        </w:rPr>
        <w:fldChar w:fldCharType="begin"/>
      </w:r>
      <w:r w:rsidR="00EA03D9" w:rsidRPr="008F60AF">
        <w:rPr>
          <w:color w:val="000000" w:themeColor="text1"/>
          <w:lang w:val="nl-NL"/>
        </w:rPr>
        <w:instrText xml:space="preserve"> ADDIN EN.CITE &lt;EndNote&gt;&lt;Cite&gt;&lt;Author&gt;Munro&lt;/Author&gt;&lt;Year&gt;2013&lt;/Year&gt;&lt;RecNum&gt;1309&lt;/RecNum&gt;&lt;Pages&gt;1-2&lt;/Pages&gt;&lt;DisplayText&gt;(Munro, 2013, pp. 1-2)&lt;/DisplayText&gt;&lt;record&gt;&lt;rec-number&gt;1309&lt;/rec-number&gt;&lt;foreign-keys&gt;&lt;key app="EN" db-id="tvw0xfa5br0zx0ez0v15dsexazwaa9zrwavw" timestamp="1589448350"&gt;1309&lt;/key&gt;&lt;/foreign-keys&gt;&lt;ref-type name="Journal Article"&gt;17&lt;/ref-type&gt;&lt;contributors&gt;&lt;authors&gt;&lt;author&gt;Munro, Ealasaid&lt;/author&gt;&lt;/authors&gt;&lt;/contributors&gt;&lt;titles&gt;&lt;title&gt;Feminism: A Fourth Wave?&lt;/title&gt;&lt;secondary-title&gt;Political Insight&lt;/secondary-title&gt;&lt;/titles&gt;&lt;periodical&gt;&lt;full-title&gt;Political Insight&lt;/full-title&gt;&lt;/periodical&gt;&lt;pages&gt;22-25&lt;/pages&gt;&lt;volume&gt;4&lt;/volume&gt;&lt;number&gt;2&lt;/number&gt;&lt;dates&gt;&lt;year&gt;2013&lt;/year&gt;&lt;/dates&gt;&lt;urls&gt;&lt;related-urls&gt;&lt;url&gt;https://journals.sagepub.com/doi/abs/10.1111/2041-9066.12021&lt;/url&gt;&lt;/related-urls&gt;&lt;/urls&gt;&lt;electronic-resource-num&gt;10.1111/2041-9066.12021&lt;/electronic-resource-num&gt;&lt;/record&gt;&lt;/Cite&gt;&lt;/EndNote&gt;</w:instrText>
      </w:r>
      <w:r w:rsidR="00585579" w:rsidRPr="008F60AF">
        <w:rPr>
          <w:color w:val="000000" w:themeColor="text1"/>
          <w:lang w:val="nl-NL"/>
        </w:rPr>
        <w:fldChar w:fldCharType="separate"/>
      </w:r>
      <w:r w:rsidR="00EA03D9" w:rsidRPr="008F60AF">
        <w:rPr>
          <w:noProof/>
          <w:color w:val="000000" w:themeColor="text1"/>
          <w:lang w:val="nl-NL"/>
        </w:rPr>
        <w:t>(Munro, 2013, pp. 1-2)</w:t>
      </w:r>
      <w:r w:rsidR="00585579" w:rsidRPr="008F60AF">
        <w:rPr>
          <w:color w:val="000000" w:themeColor="text1"/>
          <w:lang w:val="nl-NL"/>
        </w:rPr>
        <w:fldChar w:fldCharType="end"/>
      </w:r>
      <w:r w:rsidR="00D21863" w:rsidRPr="008F60AF">
        <w:rPr>
          <w:color w:val="000000" w:themeColor="text1"/>
          <w:lang w:val="nl-NL"/>
        </w:rPr>
        <w:t>.</w:t>
      </w:r>
      <w:r w:rsidR="00AA2BA7" w:rsidRPr="008F60AF">
        <w:rPr>
          <w:color w:val="000000" w:themeColor="text1"/>
          <w:lang w:val="nl-NL"/>
        </w:rPr>
        <w:t xml:space="preserve"> Shelby Knox omschreef de virtuele wereld als een plek waar geen opleiding v</w:t>
      </w:r>
      <w:r w:rsidR="001B36CA" w:rsidRPr="008F60AF">
        <w:rPr>
          <w:color w:val="000000" w:themeColor="text1"/>
          <w:lang w:val="nl-NL"/>
        </w:rPr>
        <w:t xml:space="preserve">ereist is om toegang te krijgen, wat weer teruggaat </w:t>
      </w:r>
      <w:r w:rsidR="00AE12DB" w:rsidRPr="008F60AF">
        <w:rPr>
          <w:color w:val="000000" w:themeColor="text1"/>
          <w:lang w:val="nl-NL"/>
        </w:rPr>
        <w:t>op het contrast met eerdere golven.</w:t>
      </w:r>
      <w:r w:rsidR="00230646" w:rsidRPr="008F60AF">
        <w:rPr>
          <w:color w:val="000000" w:themeColor="text1"/>
          <w:lang w:val="nl-NL"/>
        </w:rPr>
        <w:t xml:space="preserve"> Deze vierde golf </w:t>
      </w:r>
      <w:r w:rsidR="007F2832" w:rsidRPr="008F60AF">
        <w:rPr>
          <w:color w:val="000000" w:themeColor="text1"/>
          <w:lang w:val="nl-NL"/>
        </w:rPr>
        <w:t>verkreeg</w:t>
      </w:r>
      <w:r w:rsidR="00230646" w:rsidRPr="008F60AF">
        <w:rPr>
          <w:color w:val="000000" w:themeColor="text1"/>
          <w:lang w:val="nl-NL"/>
        </w:rPr>
        <w:t xml:space="preserve"> veel naambekendheid door de #MeToo-beweging. Deze onderneming zet zich voornamelijk in tegen seksueel overschrijdend gedrag op de werkvloer.</w:t>
      </w:r>
    </w:p>
    <w:p w14:paraId="3B7C7287" w14:textId="68E6E36B" w:rsidR="00E52E81" w:rsidRPr="008F60AF" w:rsidRDefault="00460FAD" w:rsidP="00A35828">
      <w:pPr>
        <w:rPr>
          <w:color w:val="000000" w:themeColor="text1"/>
          <w:lang w:val="nl-NL"/>
        </w:rPr>
      </w:pPr>
      <w:r w:rsidRPr="008F60AF">
        <w:rPr>
          <w:color w:val="000000" w:themeColor="text1"/>
          <w:lang w:val="nl-NL"/>
        </w:rPr>
        <w:tab/>
        <w:t xml:space="preserve">Nicola Rivers, auteur van </w:t>
      </w:r>
      <w:r w:rsidRPr="008F60AF">
        <w:rPr>
          <w:i/>
          <w:color w:val="000000" w:themeColor="text1"/>
          <w:lang w:val="nl-NL"/>
        </w:rPr>
        <w:t>Post Feminisms and the Arrival of the Fourth Wave</w:t>
      </w:r>
      <w:r w:rsidR="009A12AA" w:rsidRPr="008F60AF">
        <w:rPr>
          <w:color w:val="000000" w:themeColor="text1"/>
          <w:lang w:val="nl-NL"/>
        </w:rPr>
        <w:t xml:space="preserve">, omschrijft de vierde golf als “gefragmenteerd en complex”. De focus ligt op de vooruitgang van </w:t>
      </w:r>
      <w:r w:rsidR="00A35828" w:rsidRPr="008F60AF">
        <w:rPr>
          <w:color w:val="000000" w:themeColor="text1"/>
          <w:lang w:val="nl-NL"/>
        </w:rPr>
        <w:t>het</w:t>
      </w:r>
      <w:r w:rsidR="009A12AA" w:rsidRPr="008F60AF">
        <w:rPr>
          <w:color w:val="000000" w:themeColor="text1"/>
          <w:lang w:val="nl-NL"/>
        </w:rPr>
        <w:t xml:space="preserve"> individu, dat deze de mogelijkheid heeft eigen keuzes te maken</w:t>
      </w:r>
      <w:r w:rsidR="00A65E58" w:rsidRPr="008F60AF">
        <w:rPr>
          <w:color w:val="000000" w:themeColor="text1"/>
          <w:lang w:val="nl-NL"/>
        </w:rPr>
        <w:t>. Dat spreekt op het eerste gezicht de conventionele idee tegen van hoe de vrouw gezie</w:t>
      </w:r>
      <w:r w:rsidR="00A35828" w:rsidRPr="008F60AF">
        <w:rPr>
          <w:color w:val="000000" w:themeColor="text1"/>
          <w:lang w:val="nl-NL"/>
        </w:rPr>
        <w:t>n wordt door een patriarchale bril</w:t>
      </w:r>
      <w:r w:rsidR="0032101C" w:rsidRPr="008F60AF">
        <w:rPr>
          <w:color w:val="000000" w:themeColor="text1"/>
          <w:lang w:val="nl-NL"/>
        </w:rPr>
        <w:t xml:space="preserve"> </w:t>
      </w:r>
      <w:r w:rsidR="0032101C" w:rsidRPr="008F60AF">
        <w:rPr>
          <w:color w:val="000000" w:themeColor="text1"/>
          <w:lang w:val="nl-NL"/>
        </w:rPr>
        <w:fldChar w:fldCharType="begin"/>
      </w:r>
      <w:r w:rsidR="00EA03D9" w:rsidRPr="008F60AF">
        <w:rPr>
          <w:color w:val="000000" w:themeColor="text1"/>
          <w:lang w:val="nl-NL"/>
        </w:rPr>
        <w:instrText xml:space="preserve"> ADDIN EN.CITE &lt;EndNote&gt;&lt;Cite&gt;&lt;Author&gt;Rivers&lt;/Author&gt;&lt;Year&gt;2017&lt;/Year&gt;&lt;RecNum&gt;1308&lt;/RecNum&gt;&lt;Pages&gt;7-28&lt;/Pages&gt;&lt;DisplayText&gt;(Rivers, 2017, pp. 7-28)&lt;/DisplayText&gt;&lt;record&gt;&lt;rec-number&gt;1308&lt;/rec-number&gt;&lt;foreign-keys&gt;&lt;key app="EN" db-id="tvw0xfa5br0zx0ez0v15dsexazwaa9zrwavw" timestamp="1589448350"&gt;1308&lt;/key&gt;&lt;/foreign-keys&gt;&lt;ref-type name="Book"&gt;6&lt;/ref-type&gt;&lt;contributors&gt;&lt;authors&gt;&lt;author&gt;Nicola Rivers&lt;/author&gt;&lt;/authors&gt;&lt;/contributors&gt;&lt;titles&gt;&lt;title&gt;Post Feminisms and the Arrival of the Fourth Wave&lt;/title&gt;&lt;/titles&gt;&lt;pages&gt;174&lt;/pages&gt;&lt;dates&gt;&lt;year&gt;2017&lt;/year&gt;&lt;/dates&gt;&lt;publisher&gt;Palgrave Macmillan&lt;/publisher&gt;&lt;isbn&gt;978-3319598116&lt;/isbn&gt;&lt;urls&gt;&lt;/urls&gt;&lt;/record&gt;&lt;/Cite&gt;&lt;/EndNote&gt;</w:instrText>
      </w:r>
      <w:r w:rsidR="0032101C" w:rsidRPr="008F60AF">
        <w:rPr>
          <w:color w:val="000000" w:themeColor="text1"/>
          <w:lang w:val="nl-NL"/>
        </w:rPr>
        <w:fldChar w:fldCharType="separate"/>
      </w:r>
      <w:r w:rsidR="00EA03D9" w:rsidRPr="008F60AF">
        <w:rPr>
          <w:noProof/>
          <w:color w:val="000000" w:themeColor="text1"/>
          <w:lang w:val="nl-NL"/>
        </w:rPr>
        <w:t>(Rivers, 2017, pp. 7-28)</w:t>
      </w:r>
      <w:r w:rsidR="0032101C" w:rsidRPr="008F60AF">
        <w:rPr>
          <w:color w:val="000000" w:themeColor="text1"/>
          <w:lang w:val="nl-NL"/>
        </w:rPr>
        <w:fldChar w:fldCharType="end"/>
      </w:r>
      <w:r w:rsidR="00A35828" w:rsidRPr="008F60AF">
        <w:rPr>
          <w:color w:val="000000" w:themeColor="text1"/>
          <w:lang w:val="nl-NL"/>
        </w:rPr>
        <w:t>.</w:t>
      </w:r>
      <w:r w:rsidR="005E41D2" w:rsidRPr="008F60AF">
        <w:rPr>
          <w:color w:val="000000" w:themeColor="text1"/>
          <w:lang w:val="nl-NL"/>
        </w:rPr>
        <w:t xml:space="preserve"> Een belangrijk begrip hierin is intersectionaliteit</w:t>
      </w:r>
      <w:r w:rsidR="00F773EC" w:rsidRPr="008F60AF">
        <w:rPr>
          <w:color w:val="000000" w:themeColor="text1"/>
          <w:lang w:val="nl-NL"/>
        </w:rPr>
        <w:t>. In deze stroming wordt een nog grotere afstand genomen dan dat de derde golf deed van het binair denken. Seksualiteit en genderidentiteit bepalen niet langer het individu.</w:t>
      </w:r>
    </w:p>
    <w:p w14:paraId="375247D6" w14:textId="01EFECFB" w:rsidR="00A35828" w:rsidRPr="008F60AF" w:rsidRDefault="00A35828" w:rsidP="00A35828">
      <w:pPr>
        <w:rPr>
          <w:color w:val="000000" w:themeColor="text1"/>
          <w:lang w:val="nl-NL"/>
        </w:rPr>
      </w:pPr>
      <w:r w:rsidRPr="008F60AF">
        <w:rPr>
          <w:color w:val="000000" w:themeColor="text1"/>
          <w:lang w:val="nl-NL"/>
        </w:rPr>
        <w:tab/>
        <w:t xml:space="preserve">Het is in deze vierde golf celebrities zichzelf ook beginnen te vereenzelvigen met de term ‘feminist’. Grote kleppers als Beyoncé, Taylor Swift en Miley Cyrus noemden zichzelf een feminist. Toch moet hier omzichtig met de term omgesprongen worden. Onder hen zijn ook zij die vanuit hun eigen geprivilegieerde standpunt bepaalde problematieken aanschouwen. Wat dan in de richting gaat van het zogenaamde </w:t>
      </w:r>
      <w:r w:rsidRPr="008F60AF">
        <w:rPr>
          <w:i/>
          <w:color w:val="000000" w:themeColor="text1"/>
          <w:lang w:val="nl-NL"/>
        </w:rPr>
        <w:t>‘white feminism’</w:t>
      </w:r>
      <w:r w:rsidR="00717136" w:rsidRPr="008F60AF">
        <w:rPr>
          <w:i/>
          <w:color w:val="000000" w:themeColor="text1"/>
          <w:lang w:val="nl-NL"/>
        </w:rPr>
        <w:t xml:space="preserve"> </w:t>
      </w:r>
      <w:r w:rsidR="00717136" w:rsidRPr="008F60AF">
        <w:rPr>
          <w:color w:val="000000" w:themeColor="text1"/>
          <w:lang w:val="nl-NL"/>
        </w:rPr>
        <w:fldChar w:fldCharType="begin"/>
      </w:r>
      <w:r w:rsidR="00EA03D9" w:rsidRPr="008F60AF">
        <w:rPr>
          <w:color w:val="000000" w:themeColor="text1"/>
          <w:lang w:val="nl-NL"/>
        </w:rPr>
        <w:instrText xml:space="preserve"> ADDIN EN.CITE &lt;EndNote&gt;&lt;Cite&gt;&lt;Author&gt;Negar&lt;/Author&gt;&lt;Year&gt;2019&lt;/Year&gt;&lt;RecNum&gt;1310&lt;/RecNum&gt;&lt;Pages&gt;132&lt;/Pages&gt;&lt;DisplayText&gt;(Negar &amp;amp; Zohreh Nosrat, 2019, p. 132)&lt;/DisplayText&gt;&lt;record&gt;&lt;rec-number&gt;1310&lt;/rec-number&gt;&lt;foreign-keys&gt;&lt;key app="EN" db-id="tvw0xfa5br0zx0ez0v15dsexazwaa9zrwavw" timestamp="1589448350"&gt;1310&lt;/key&gt;&lt;/foreign-keys&gt;&lt;ref-type name="Journal Article"&gt;17&lt;/ref-type&gt;&lt;contributors&gt;&lt;authors&gt;&lt;author&gt;Negar, Shiva&lt;/author&gt;&lt;author&gt;Zohreh Nosrat, Kharazmi&lt;/author&gt;&lt;/authors&gt;&lt;/contributors&gt;&lt;titles&gt;&lt;title&gt;The Fourth Wave of Feminism and the Lack of Social Realism in Cyberspace&lt;/title&gt;&lt;secondary-title&gt;Cyberspace Studies&lt;/secondary-title&gt;&lt;/titles&gt;&lt;periodical&gt;&lt;full-title&gt;Cyberspace Studies&lt;/full-title&gt;&lt;/periodical&gt;&lt;pages&gt;129-146&lt;/pages&gt;&lt;volume&gt;3&lt;/volume&gt;&lt;number&gt;2&lt;/number&gt;&lt;keywords&gt;&lt;keyword&gt;feminism&lt;/keyword&gt;&lt;keyword&gt;fourth wave of feminism&lt;/keyword&gt;&lt;keyword&gt;internet&lt;/keyword&gt;&lt;keyword&gt;social media&lt;/keyword&gt;&lt;keyword&gt;social movements&lt;/keyword&gt;&lt;keyword&gt;social realism&lt;/keyword&gt;&lt;keyword&gt;Technology&lt;/keyword&gt;&lt;keyword&gt;Telecommunication&lt;/keyword&gt;&lt;keyword&gt;TK5101-6720&lt;/keyword&gt;&lt;/keywords&gt;&lt;dates&gt;&lt;year&gt;2019&lt;/year&gt;&lt;pub-dates&gt;&lt;date&gt;07/01/&lt;/date&gt;&lt;/pub-dates&gt;&lt;/dates&gt;&lt;publisher&gt;University of Tehran&lt;/publisher&gt;&lt;isbn&gt;2588-5499&amp;#xD;2588-5502&lt;/isbn&gt;&lt;accession-num&gt;edsdoj.2b1f79a547c64d739e507d6581039c9d&lt;/accession-num&gt;&lt;work-type&gt;article&lt;/work-type&gt;&lt;urls&gt;&lt;related-urls&gt;&lt;url&gt;https://vpn.uantwerpen.be?url=https%3a%2f%2fsearch.ebscohost.com%2flogin.aspx%3fdirect%3dtrue%26AuthType%3dip%2curl%2cuid%26db%3dedsdoj%26AN%3dedsdoj.2b1f79a547c64d739e507d6581039c9d%26lang%3dnl%26site%3deds-live&lt;/url&gt;&lt;/related-urls&gt;&lt;/urls&gt;&lt;electronic-resource-num&gt;10.22059/jcss.2019.72456&lt;/electronic-resource-num&gt;&lt;remote-database-name&gt;Directory of Open Access Journals&lt;/remote-database-name&gt;&lt;remote-database-provider&gt;EBSCOhost&lt;/remote-database-provider&gt;&lt;/record&gt;&lt;/Cite&gt;&lt;/EndNote&gt;</w:instrText>
      </w:r>
      <w:r w:rsidR="00717136" w:rsidRPr="008F60AF">
        <w:rPr>
          <w:color w:val="000000" w:themeColor="text1"/>
          <w:lang w:val="nl-NL"/>
        </w:rPr>
        <w:fldChar w:fldCharType="separate"/>
      </w:r>
      <w:r w:rsidR="00EA03D9" w:rsidRPr="008F60AF">
        <w:rPr>
          <w:noProof/>
          <w:color w:val="000000" w:themeColor="text1"/>
          <w:lang w:val="nl-NL"/>
        </w:rPr>
        <w:t>(Negar &amp; Zohreh Nosrat, 2019, p. 132)</w:t>
      </w:r>
      <w:r w:rsidR="00717136" w:rsidRPr="008F60AF">
        <w:rPr>
          <w:color w:val="000000" w:themeColor="text1"/>
          <w:lang w:val="nl-NL"/>
        </w:rPr>
        <w:fldChar w:fldCharType="end"/>
      </w:r>
      <w:r w:rsidRPr="008F60AF">
        <w:rPr>
          <w:color w:val="000000" w:themeColor="text1"/>
          <w:lang w:val="nl-NL"/>
        </w:rPr>
        <w:t xml:space="preserve">. </w:t>
      </w:r>
    </w:p>
    <w:p w14:paraId="2EDF9037" w14:textId="5168A96C" w:rsidR="00A35828" w:rsidRPr="008F60AF" w:rsidRDefault="00A35828" w:rsidP="00A35828">
      <w:pPr>
        <w:rPr>
          <w:color w:val="000000" w:themeColor="text1"/>
          <w:lang w:val="nl-NL"/>
        </w:rPr>
      </w:pPr>
      <w:r w:rsidRPr="008F60AF">
        <w:rPr>
          <w:color w:val="000000" w:themeColor="text1"/>
          <w:lang w:val="nl-NL"/>
        </w:rPr>
        <w:tab/>
        <w:t>Zoals aan het begin verteld werd, is het dankzij het internet dat een vierde golf van feminisme op gang gekomen is. De zogeheten ‘</w:t>
      </w:r>
      <w:r w:rsidRPr="008F60AF">
        <w:rPr>
          <w:i/>
          <w:color w:val="000000" w:themeColor="text1"/>
          <w:lang w:val="nl-NL"/>
        </w:rPr>
        <w:t>call out culture</w:t>
      </w:r>
      <w:r w:rsidRPr="008F60AF">
        <w:rPr>
          <w:color w:val="000000" w:themeColor="text1"/>
          <w:lang w:val="nl-NL"/>
        </w:rPr>
        <w:t xml:space="preserve">’ hangt hier nauw mee samen. Misogyne gedragen of praktijken kunnen directer en efficiënter op het matje geroepen worden. Door sociale media als Twitter en Instagram, staat de wereld nauwer dan ooit tevoren met elkaar in contact. </w:t>
      </w:r>
      <w:r w:rsidR="00ED4B93" w:rsidRPr="008F60AF">
        <w:rPr>
          <w:color w:val="000000" w:themeColor="text1"/>
          <w:lang w:val="nl-NL"/>
        </w:rPr>
        <w:t xml:space="preserve">Er kan gesproken </w:t>
      </w:r>
      <w:r w:rsidR="00ED4B93" w:rsidRPr="008F60AF">
        <w:rPr>
          <w:color w:val="000000" w:themeColor="text1"/>
          <w:lang w:val="nl-NL"/>
        </w:rPr>
        <w:lastRenderedPageBreak/>
        <w:t>worden van een ‘</w:t>
      </w:r>
      <w:r w:rsidR="00ED4B93" w:rsidRPr="008F60AF">
        <w:rPr>
          <w:i/>
          <w:color w:val="000000" w:themeColor="text1"/>
          <w:lang w:val="nl-NL"/>
        </w:rPr>
        <w:t>global community</w:t>
      </w:r>
      <w:r w:rsidR="00ED4B93" w:rsidRPr="008F60AF">
        <w:rPr>
          <w:color w:val="000000" w:themeColor="text1"/>
          <w:lang w:val="nl-NL"/>
        </w:rPr>
        <w:t xml:space="preserve">’ van feministen. Zij kunnen via het internet zowel discussiëren als </w:t>
      </w:r>
      <w:r w:rsidR="00230646" w:rsidRPr="008F60AF">
        <w:rPr>
          <w:color w:val="000000" w:themeColor="text1"/>
          <w:lang w:val="nl-NL"/>
        </w:rPr>
        <w:t>actievoeren</w:t>
      </w:r>
      <w:r w:rsidR="00CB3627" w:rsidRPr="008F60AF">
        <w:rPr>
          <w:color w:val="000000" w:themeColor="text1"/>
          <w:lang w:val="nl-NL"/>
        </w:rPr>
        <w:t xml:space="preserve"> </w:t>
      </w:r>
      <w:r w:rsidR="00622230" w:rsidRPr="008F60AF">
        <w:rPr>
          <w:color w:val="000000" w:themeColor="text1"/>
          <w:lang w:val="nl-NL"/>
        </w:rPr>
        <w:fldChar w:fldCharType="begin"/>
      </w:r>
      <w:r w:rsidR="00EA03D9" w:rsidRPr="008F60AF">
        <w:rPr>
          <w:color w:val="000000" w:themeColor="text1"/>
          <w:lang w:val="nl-NL"/>
        </w:rPr>
        <w:instrText xml:space="preserve"> ADDIN EN.CITE &lt;EndNote&gt;&lt;Cite&gt;&lt;Author&gt;Sutton&lt;/Author&gt;&lt;Year&gt;2000&lt;/Year&gt;&lt;RecNum&gt;1311&lt;/RecNum&gt;&lt;Pages&gt;699-706&lt;/Pages&gt;&lt;DisplayText&gt;(Sutton &amp;amp; Pollock, 2000, pp. 699-706)&lt;/DisplayText&gt;&lt;record&gt;&lt;rec-number&gt;1311&lt;/rec-number&gt;&lt;foreign-keys&gt;&lt;key app="EN" db-id="tvw0xfa5br0zx0ez0v15dsexazwaa9zrwavw" timestamp="1589448350"&gt;1311&lt;/key&gt;&lt;/foreign-keys&gt;&lt;ref-type name="Journal Article"&gt;17&lt;/ref-type&gt;&lt;contributors&gt;&lt;authors&gt;&lt;author&gt;Sutton, Jo&lt;/author&gt;&lt;author&gt;Pollock, Scarlet&lt;/author&gt;&lt;/authors&gt;&lt;/contributors&gt;&lt;titles&gt;&lt;title&gt;Online Activism for Women&amp;apos;s Rights&lt;/title&gt;&lt;secondary-title&gt;CyberPsychology &amp;amp; Behavior&lt;/secondary-title&gt;&lt;/titles&gt;&lt;periodical&gt;&lt;full-title&gt;CyberPsychology &amp;amp; Behavior&lt;/full-title&gt;&lt;/periodical&gt;&lt;volume&gt;3&lt;/volume&gt;&lt;dates&gt;&lt;year&gt;2000&lt;/year&gt;&lt;pub-dates&gt;&lt;date&gt;10/01&lt;/date&gt;&lt;/pub-dates&gt;&lt;/dates&gt;&lt;urls&gt;&lt;/urls&gt;&lt;electronic-resource-num&gt;10.1089/10949310050191700&lt;/electronic-resource-num&gt;&lt;/record&gt;&lt;/Cite&gt;&lt;/EndNote&gt;</w:instrText>
      </w:r>
      <w:r w:rsidR="00622230" w:rsidRPr="008F60AF">
        <w:rPr>
          <w:color w:val="000000" w:themeColor="text1"/>
          <w:lang w:val="nl-NL"/>
        </w:rPr>
        <w:fldChar w:fldCharType="separate"/>
      </w:r>
      <w:r w:rsidR="00EA03D9" w:rsidRPr="008F60AF">
        <w:rPr>
          <w:noProof/>
          <w:color w:val="000000" w:themeColor="text1"/>
          <w:lang w:val="nl-NL"/>
        </w:rPr>
        <w:t>(Sutton &amp; Pollock, 2000, pp. 699-706)</w:t>
      </w:r>
      <w:r w:rsidR="00622230" w:rsidRPr="008F60AF">
        <w:rPr>
          <w:color w:val="000000" w:themeColor="text1"/>
          <w:lang w:val="nl-NL"/>
        </w:rPr>
        <w:fldChar w:fldCharType="end"/>
      </w:r>
      <w:r w:rsidR="00ED4B93" w:rsidRPr="008F60AF">
        <w:rPr>
          <w:color w:val="000000" w:themeColor="text1"/>
          <w:lang w:val="nl-NL"/>
        </w:rPr>
        <w:t>.</w:t>
      </w:r>
    </w:p>
    <w:p w14:paraId="17AE8D42" w14:textId="09A68BAC" w:rsidR="003A691A" w:rsidRPr="008F60AF" w:rsidRDefault="00A35828" w:rsidP="00A35828">
      <w:pPr>
        <w:rPr>
          <w:color w:val="000000" w:themeColor="text1"/>
          <w:lang w:val="nl-NL"/>
        </w:rPr>
      </w:pPr>
      <w:r w:rsidRPr="008F60AF">
        <w:rPr>
          <w:color w:val="000000" w:themeColor="text1"/>
          <w:lang w:val="nl-NL"/>
        </w:rPr>
        <w:tab/>
        <w:t xml:space="preserve">Toch rijzen er kritische stemmen op omtrent deze beweging. Met name dan over een exact startpunt. </w:t>
      </w:r>
      <w:r w:rsidR="00FB0A15" w:rsidRPr="008F60AF">
        <w:rPr>
          <w:color w:val="000000" w:themeColor="text1"/>
          <w:lang w:val="nl-NL"/>
        </w:rPr>
        <w:t>‘</w:t>
      </w:r>
      <w:r w:rsidRPr="008F60AF">
        <w:rPr>
          <w:color w:val="000000" w:themeColor="text1"/>
          <w:lang w:val="nl-NL"/>
        </w:rPr>
        <w:t>Het internet</w:t>
      </w:r>
      <w:r w:rsidR="00FB0A15" w:rsidRPr="008F60AF">
        <w:rPr>
          <w:color w:val="000000" w:themeColor="text1"/>
          <w:lang w:val="nl-NL"/>
        </w:rPr>
        <w:t>’</w:t>
      </w:r>
      <w:r w:rsidRPr="008F60AF">
        <w:rPr>
          <w:color w:val="000000" w:themeColor="text1"/>
          <w:lang w:val="nl-NL"/>
        </w:rPr>
        <w:t xml:space="preserve"> is een te vage term en onvoldoende </w:t>
      </w:r>
      <w:r w:rsidR="00FB0A15" w:rsidRPr="008F60AF">
        <w:rPr>
          <w:color w:val="000000" w:themeColor="text1"/>
          <w:lang w:val="nl-NL"/>
        </w:rPr>
        <w:t>onderscheid tussen verschillende perioden om een concrete afbakening te mak</w:t>
      </w:r>
      <w:r w:rsidR="0031251A" w:rsidRPr="008F60AF">
        <w:rPr>
          <w:color w:val="000000" w:themeColor="text1"/>
          <w:lang w:val="nl-NL"/>
        </w:rPr>
        <w:t>en tussen verschillende golven.</w:t>
      </w:r>
    </w:p>
    <w:p w14:paraId="1968285C" w14:textId="77777777" w:rsidR="0031251A" w:rsidRPr="008F60AF" w:rsidRDefault="0031251A">
      <w:pPr>
        <w:spacing w:after="200" w:line="276" w:lineRule="auto"/>
        <w:jc w:val="left"/>
        <w:rPr>
          <w:color w:val="000000" w:themeColor="text1"/>
          <w:lang w:val="nl-NL"/>
        </w:rPr>
      </w:pPr>
      <w:r w:rsidRPr="008F60AF">
        <w:rPr>
          <w:color w:val="000000" w:themeColor="text1"/>
          <w:lang w:val="nl-NL"/>
        </w:rPr>
        <w:br w:type="page"/>
      </w:r>
    </w:p>
    <w:p w14:paraId="38EBA500" w14:textId="2846104D" w:rsidR="00F42EFB" w:rsidRPr="008F60AF" w:rsidRDefault="00C40DD2" w:rsidP="00C40DD2">
      <w:pPr>
        <w:pStyle w:val="Heading1"/>
        <w:rPr>
          <w:lang w:val="nl-NL"/>
        </w:rPr>
      </w:pPr>
      <w:bookmarkStart w:id="18" w:name="_Toc41145369"/>
      <w:r w:rsidRPr="008F60AF">
        <w:rPr>
          <w:lang w:val="nl-NL"/>
        </w:rPr>
        <w:lastRenderedPageBreak/>
        <w:t>Casussen</w:t>
      </w:r>
      <w:bookmarkEnd w:id="18"/>
    </w:p>
    <w:p w14:paraId="367B5479" w14:textId="77777777" w:rsidR="00883D06" w:rsidRPr="008F60AF" w:rsidRDefault="000C4701" w:rsidP="000C4701">
      <w:pPr>
        <w:pStyle w:val="Heading2"/>
        <w:rPr>
          <w:lang w:val="nl-NL"/>
        </w:rPr>
      </w:pPr>
      <w:bookmarkStart w:id="19" w:name="_Toc41145370"/>
      <w:r w:rsidRPr="008F60AF">
        <w:rPr>
          <w:lang w:val="nl-NL"/>
        </w:rPr>
        <w:t>Frankenstein</w:t>
      </w:r>
      <w:bookmarkEnd w:id="19"/>
    </w:p>
    <w:p w14:paraId="5088BFDB" w14:textId="34647E99" w:rsidR="003D3F65" w:rsidRPr="008F60AF" w:rsidRDefault="003D3F65" w:rsidP="00883D06">
      <w:pPr>
        <w:pStyle w:val="Subtitle"/>
        <w:rPr>
          <w:color w:val="000000" w:themeColor="text1"/>
          <w:lang w:val="nl-NL"/>
        </w:rPr>
      </w:pPr>
      <w:r w:rsidRPr="008F60AF">
        <w:rPr>
          <w:color w:val="000000" w:themeColor="text1"/>
          <w:lang w:val="nl-NL"/>
        </w:rPr>
        <w:t>Eerste feministische golf</w:t>
      </w:r>
    </w:p>
    <w:p w14:paraId="02A01421" w14:textId="1325C23A" w:rsidR="002A5EFE" w:rsidRPr="008F60AF" w:rsidRDefault="00061C12" w:rsidP="00061C12">
      <w:pPr>
        <w:rPr>
          <w:color w:val="000000" w:themeColor="text1"/>
          <w:lang w:val="nl-NL"/>
        </w:rPr>
      </w:pPr>
      <w:r w:rsidRPr="008F60AF">
        <w:rPr>
          <w:i/>
          <w:color w:val="000000" w:themeColor="text1"/>
          <w:lang w:val="nl-NL"/>
        </w:rPr>
        <w:t xml:space="preserve">Frankenstein </w:t>
      </w:r>
      <w:r w:rsidRPr="008F60AF">
        <w:rPr>
          <w:color w:val="000000" w:themeColor="text1"/>
          <w:lang w:val="nl-NL"/>
        </w:rPr>
        <w:t xml:space="preserve">is een </w:t>
      </w:r>
      <w:r w:rsidR="00B16C2D" w:rsidRPr="008F60AF">
        <w:rPr>
          <w:color w:val="000000" w:themeColor="text1"/>
          <w:lang w:val="nl-NL"/>
        </w:rPr>
        <w:t>roman</w:t>
      </w:r>
      <w:r w:rsidRPr="008F60AF">
        <w:rPr>
          <w:color w:val="000000" w:themeColor="text1"/>
          <w:lang w:val="nl-NL"/>
        </w:rPr>
        <w:t xml:space="preserve"> van Mary Wollstonecraft Shelley </w:t>
      </w:r>
      <w:r w:rsidR="006739A6" w:rsidRPr="008F60AF">
        <w:rPr>
          <w:color w:val="000000" w:themeColor="text1"/>
          <w:lang w:val="nl-NL"/>
        </w:rPr>
        <w:t xml:space="preserve">gepubliceerd </w:t>
      </w:r>
      <w:r w:rsidRPr="008F60AF">
        <w:rPr>
          <w:color w:val="000000" w:themeColor="text1"/>
          <w:lang w:val="nl-NL"/>
        </w:rPr>
        <w:t xml:space="preserve">in 1818. Het boek vertelt het verhaal van de wetenschapper Victor Frankenstein die een met behulp van </w:t>
      </w:r>
      <w:r w:rsidR="00C766D8" w:rsidRPr="008F60AF">
        <w:rPr>
          <w:color w:val="000000" w:themeColor="text1"/>
          <w:lang w:val="nl-NL"/>
        </w:rPr>
        <w:t>losse</w:t>
      </w:r>
      <w:r w:rsidRPr="008F60AF">
        <w:rPr>
          <w:color w:val="000000" w:themeColor="text1"/>
          <w:lang w:val="nl-NL"/>
        </w:rPr>
        <w:t xml:space="preserve"> ledematen een levend monster weet te construeren</w:t>
      </w:r>
      <w:r w:rsidR="002A5EFE" w:rsidRPr="008F60AF">
        <w:rPr>
          <w:color w:val="000000" w:themeColor="text1"/>
          <w:lang w:val="nl-NL"/>
        </w:rPr>
        <w:t xml:space="preserve"> </w:t>
      </w:r>
      <w:r w:rsidR="002A5EFE" w:rsidRPr="008F60AF">
        <w:rPr>
          <w:color w:val="000000" w:themeColor="text1"/>
          <w:lang w:val="nl-NL"/>
        </w:rPr>
        <w:fldChar w:fldCharType="begin"/>
      </w:r>
      <w:r w:rsidR="004C4868" w:rsidRPr="008F60AF">
        <w:rPr>
          <w:color w:val="000000" w:themeColor="text1"/>
          <w:lang w:val="nl-NL"/>
        </w:rPr>
        <w:instrText xml:space="preserve"> ADDIN EN.CITE &lt;EndNote&gt;&lt;Cite&gt;&lt;Author&gt;Sylvia&lt;/Author&gt;&lt;Year&gt;2019&lt;/Year&gt;&lt;RecNum&gt;1348&lt;/RecNum&gt;&lt;DisplayText&gt;(Sylvia &amp;amp; Flaig, 2019)&lt;/DisplayText&gt;&lt;record&gt;&lt;rec-number&gt;1348&lt;/rec-number&gt;&lt;foreign-keys&gt;&lt;key app="EN" db-id="tvw0xfa5br0zx0ez0v15dsexazwaa9zrwavw" timestamp="1589448350"&gt;1348&lt;/key&gt;&lt;/foreign-keys&gt;&lt;ref-type name="Encyclopedia"&gt;53&lt;/ref-type&gt;&lt;contributors&gt;&lt;authors&gt;&lt;author&gt;Sylvia, Susan J.&lt;/author&gt;&lt;author&gt;Flaig, Bonnie&lt;/author&gt;&lt;/authors&gt;&lt;/contributors&gt;&lt;titles&gt;&lt;title&gt;Frankenstein by Mary Wollstonecraft Shelley&lt;/title&gt;&lt;alt-title&gt;Salem Press Encyclopedia of Literature&lt;/alt-title&gt;&lt;/titles&gt;&lt;keywords&gt;&lt;keyword&gt;Frankenstein: Or, the Modern Prometheus (Book : Shelley)&lt;/keyword&gt;&lt;keyword&gt;Shelley, Mary Wollstonecraft, 1797-1851&lt;/keyword&gt;&lt;keyword&gt;Science fiction&lt;/keyword&gt;&lt;keyword&gt;Frankenstein, Victor (Fictitious character)&lt;/keyword&gt;&lt;/keywords&gt;&lt;dates&gt;&lt;year&gt;2019&lt;/year&gt;&lt;/dates&gt;&lt;publisher&gt;Salem Press&lt;/publisher&gt;&lt;urls&gt;&lt;related-urls&gt;&lt;url&gt;https://vpn.uantwerpen.be?url=https%3a%2f%2fsearch.ebscohost.com%2flogin.aspx%3fdirect%3dtrue%26AuthType%3dip%2curl%2cuid%26db%3ders%26AN%3d87575116%26lang%3dnl%26site%3deds-live&lt;/url&gt;&lt;/related-urls&gt;&lt;/urls&gt;&lt;remote-database-name&gt;Research Starters&lt;/remote-database-name&gt;&lt;remote-database-provider&gt;EBSCOhost&lt;/remote-database-provider&gt;&lt;/record&gt;&lt;/Cite&gt;&lt;/EndNote&gt;</w:instrText>
      </w:r>
      <w:r w:rsidR="002A5EFE" w:rsidRPr="008F60AF">
        <w:rPr>
          <w:color w:val="000000" w:themeColor="text1"/>
          <w:lang w:val="nl-NL"/>
        </w:rPr>
        <w:fldChar w:fldCharType="separate"/>
      </w:r>
      <w:r w:rsidR="002A5EFE" w:rsidRPr="008F60AF">
        <w:rPr>
          <w:noProof/>
          <w:color w:val="000000" w:themeColor="text1"/>
          <w:lang w:val="nl-NL"/>
        </w:rPr>
        <w:t>(Sylvia &amp; Flaig, 2019)</w:t>
      </w:r>
      <w:r w:rsidR="002A5EFE" w:rsidRPr="008F60AF">
        <w:rPr>
          <w:color w:val="000000" w:themeColor="text1"/>
          <w:lang w:val="nl-NL"/>
        </w:rPr>
        <w:fldChar w:fldCharType="end"/>
      </w:r>
      <w:r w:rsidRPr="008F60AF">
        <w:rPr>
          <w:color w:val="000000" w:themeColor="text1"/>
          <w:lang w:val="nl-NL"/>
        </w:rPr>
        <w:t xml:space="preserve">. </w:t>
      </w:r>
      <w:r w:rsidR="002A5EFE" w:rsidRPr="008F60AF">
        <w:rPr>
          <w:color w:val="000000" w:themeColor="text1"/>
          <w:lang w:val="nl-NL"/>
        </w:rPr>
        <w:t>Net zoals de moderne artificiële intelligentie, beh</w:t>
      </w:r>
      <w:r w:rsidR="00C220C5" w:rsidRPr="008F60AF">
        <w:rPr>
          <w:color w:val="000000" w:themeColor="text1"/>
          <w:lang w:val="nl-NL"/>
        </w:rPr>
        <w:t>e</w:t>
      </w:r>
      <w:r w:rsidR="002A5EFE" w:rsidRPr="008F60AF">
        <w:rPr>
          <w:color w:val="000000" w:themeColor="text1"/>
          <w:lang w:val="nl-NL"/>
        </w:rPr>
        <w:t xml:space="preserve">lst </w:t>
      </w:r>
      <w:r w:rsidR="002A5EFE" w:rsidRPr="008F60AF">
        <w:rPr>
          <w:i/>
          <w:color w:val="000000" w:themeColor="text1"/>
          <w:lang w:val="nl-NL"/>
        </w:rPr>
        <w:t xml:space="preserve">Frankenstein </w:t>
      </w:r>
      <w:r w:rsidR="002A5EFE" w:rsidRPr="008F60AF">
        <w:rPr>
          <w:color w:val="000000" w:themeColor="text1"/>
          <w:lang w:val="nl-NL"/>
        </w:rPr>
        <w:t>een creatie die enerzijds de menselijke intelligentie benader</w:t>
      </w:r>
      <w:r w:rsidR="00C220C5" w:rsidRPr="008F60AF">
        <w:rPr>
          <w:color w:val="000000" w:themeColor="text1"/>
          <w:lang w:val="nl-NL"/>
        </w:rPr>
        <w:t>d</w:t>
      </w:r>
      <w:r w:rsidR="002A5EFE" w:rsidRPr="008F60AF">
        <w:rPr>
          <w:color w:val="000000" w:themeColor="text1"/>
          <w:lang w:val="nl-NL"/>
        </w:rPr>
        <w:t xml:space="preserve"> en anderzijds ook door de mens gemaakt is. </w:t>
      </w:r>
      <w:r w:rsidRPr="008F60AF">
        <w:rPr>
          <w:color w:val="000000" w:themeColor="text1"/>
          <w:lang w:val="nl-NL"/>
        </w:rPr>
        <w:t xml:space="preserve">Ondanks het feit dat dit verhaal </w:t>
      </w:r>
      <w:r w:rsidR="00306497" w:rsidRPr="008F60AF">
        <w:rPr>
          <w:color w:val="000000" w:themeColor="text1"/>
          <w:lang w:val="nl-NL"/>
        </w:rPr>
        <w:t>gaat over een mannelijk monster</w:t>
      </w:r>
      <w:r w:rsidR="00C766D8" w:rsidRPr="008F60AF">
        <w:rPr>
          <w:color w:val="000000" w:themeColor="text1"/>
          <w:lang w:val="nl-NL"/>
        </w:rPr>
        <w:t xml:space="preserve">, past deze case perfect in het kader van dit onderzoek. </w:t>
      </w:r>
    </w:p>
    <w:p w14:paraId="3BA6F2D1" w14:textId="77777777" w:rsidR="002A5EFE" w:rsidRPr="008F60AF" w:rsidRDefault="002A5EFE" w:rsidP="00061C12">
      <w:pPr>
        <w:rPr>
          <w:color w:val="000000" w:themeColor="text1"/>
          <w:lang w:val="nl-NL"/>
        </w:rPr>
      </w:pPr>
    </w:p>
    <w:p w14:paraId="524B77EF" w14:textId="5A41A4E9" w:rsidR="00A20CE9" w:rsidRPr="008F60AF" w:rsidRDefault="00A20CE9" w:rsidP="00A20CE9">
      <w:pPr>
        <w:pStyle w:val="Heading3"/>
        <w:rPr>
          <w:lang w:val="nl-NL"/>
        </w:rPr>
      </w:pPr>
      <w:bookmarkStart w:id="20" w:name="_Toc41145371"/>
      <w:r w:rsidRPr="008F60AF">
        <w:rPr>
          <w:lang w:val="nl-NL"/>
        </w:rPr>
        <w:t>Moederfiguur</w:t>
      </w:r>
      <w:r w:rsidR="00F03981" w:rsidRPr="008F60AF">
        <w:rPr>
          <w:lang w:val="nl-NL"/>
        </w:rPr>
        <w:t xml:space="preserve"> en de maan</w:t>
      </w:r>
      <w:bookmarkEnd w:id="20"/>
    </w:p>
    <w:p w14:paraId="12078587" w14:textId="480A87F6" w:rsidR="00A619FE" w:rsidRPr="008F60AF" w:rsidRDefault="00A20CE9" w:rsidP="00A20CE9">
      <w:pPr>
        <w:rPr>
          <w:color w:val="000000" w:themeColor="text1"/>
          <w:lang w:val="nl-NL"/>
        </w:rPr>
      </w:pPr>
      <w:r w:rsidRPr="008F60AF">
        <w:rPr>
          <w:color w:val="000000" w:themeColor="text1"/>
          <w:lang w:val="nl-NL"/>
        </w:rPr>
        <w:t xml:space="preserve">In </w:t>
      </w:r>
      <w:r w:rsidRPr="008F60AF">
        <w:rPr>
          <w:i/>
          <w:color w:val="000000" w:themeColor="text1"/>
          <w:lang w:val="nl-NL"/>
        </w:rPr>
        <w:t xml:space="preserve">Frankenstein </w:t>
      </w:r>
      <w:r w:rsidRPr="008F60AF">
        <w:rPr>
          <w:color w:val="000000" w:themeColor="text1"/>
          <w:lang w:val="nl-NL"/>
        </w:rPr>
        <w:t>is een belangrijke rol weggelegd voor de moederfiguur. Een opvallend</w:t>
      </w:r>
      <w:r w:rsidR="00997B01" w:rsidRPr="008F60AF">
        <w:rPr>
          <w:color w:val="000000" w:themeColor="text1"/>
          <w:lang w:val="nl-NL"/>
        </w:rPr>
        <w:t>e trend in het verhaal is dat net zoals het monster, vele personages moederloos zijn. D</w:t>
      </w:r>
      <w:r w:rsidR="00F03981" w:rsidRPr="008F60AF">
        <w:rPr>
          <w:color w:val="000000" w:themeColor="text1"/>
          <w:lang w:val="nl-NL"/>
        </w:rPr>
        <w:t>at</w:t>
      </w:r>
      <w:r w:rsidR="00997B01" w:rsidRPr="008F60AF">
        <w:rPr>
          <w:color w:val="000000" w:themeColor="text1"/>
          <w:lang w:val="nl-NL"/>
        </w:rPr>
        <w:t xml:space="preserve"> heeft</w:t>
      </w:r>
      <w:r w:rsidR="00F03981" w:rsidRPr="008F60AF">
        <w:rPr>
          <w:color w:val="000000" w:themeColor="text1"/>
          <w:lang w:val="nl-NL"/>
        </w:rPr>
        <w:t xml:space="preserve"> verschillende gevolgen voor het monster. Allereerst brengt dit fysieke complicaties met zich mee, bijvoorbeeld de afwezigheid van onder andere borstvoeding</w:t>
      </w:r>
      <w:r w:rsidR="00EB5CF9" w:rsidRPr="008F60AF">
        <w:rPr>
          <w:color w:val="000000" w:themeColor="text1"/>
          <w:lang w:val="nl-NL"/>
        </w:rPr>
        <w:t xml:space="preserve"> </w:t>
      </w:r>
      <w:r w:rsidR="00EB5CF9" w:rsidRPr="008F60AF">
        <w:rPr>
          <w:color w:val="000000" w:themeColor="text1"/>
          <w:lang w:val="nl-NL"/>
        </w:rPr>
        <w:fldChar w:fldCharType="begin"/>
      </w:r>
      <w:r w:rsidR="00EA03D9" w:rsidRPr="008F60AF">
        <w:rPr>
          <w:color w:val="000000" w:themeColor="text1"/>
          <w:lang w:val="nl-NL"/>
        </w:rPr>
        <w:instrText xml:space="preserve"> ADDIN EN.CITE &lt;EndNote&gt;&lt;Cite&gt;&lt;Author&gt;Kotze&lt;/Author&gt;&lt;Year&gt;2000&lt;/Year&gt;&lt;RecNum&gt;1358&lt;/RecNum&gt;&lt;Pages&gt;56&lt;/Pages&gt;&lt;DisplayText&gt;(Kotze, 2000, p. 56)&lt;/DisplayText&gt;&lt;record&gt;&lt;rec-number&gt;1358&lt;/rec-number&gt;&lt;foreign-keys&gt;&lt;key app="EN" db-id="tvw0xfa5br0zx0ez0v15dsexazwaa9zrwavw" timestamp="1589448350"&gt;1358&lt;/key&gt;&lt;/foreign-keys&gt;&lt;ref-type name="Journal Article"&gt;17&lt;/ref-type&gt;&lt;contributors&gt;&lt;authors&gt;&lt;author&gt;H. Kotze&lt;/author&gt;&lt;/authors&gt;&lt;/contributors&gt;&lt;titles&gt;&lt;title&gt;Desire, gender, power, language: a psychoanalytic reading of Mary Shelley’s Frankenstein&lt;/title&gt;&lt;secondary-title&gt;Literator&lt;/secondary-title&gt;&lt;/titles&gt;&lt;periodical&gt;&lt;full-title&gt;Literator&lt;/full-title&gt;&lt;/periodical&gt;&lt;pages&gt;53-68&lt;/pages&gt;&lt;volume&gt;21&lt;/volume&gt;&lt;number&gt;1&lt;/number&gt;&lt;keywords&gt;&lt;keyword&gt;Feminism&lt;/keyword&gt;&lt;keyword&gt;Frankenstein&lt;/keyword&gt;&lt;keyword&gt;Mary Shelley&lt;/keyword&gt;&lt;keyword&gt;Psychoanalytic Literary Theory&lt;/keyword&gt;&lt;keyword&gt;African languages and literature&lt;/keyword&gt;&lt;keyword&gt;PL8000-8844&lt;/keyword&gt;&lt;/keywords&gt;&lt;dates&gt;&lt;year&gt;2000&lt;/year&gt;&lt;pub-dates&gt;&lt;date&gt;04/01/&lt;/date&gt;&lt;/pub-dates&gt;&lt;/dates&gt;&lt;publisher&gt;AOSIS&lt;/publisher&gt;&lt;isbn&gt;0258-2279&amp;#xD;2219-8237&lt;/isbn&gt;&lt;accession-num&gt;edsdoj.8d54c370644bd3809613fce8e3c745&lt;/accession-num&gt;&lt;work-type&gt;article&lt;/work-type&gt;&lt;urls&gt;&lt;related-urls&gt;&lt;url&gt;https://vpn.uantwerpen.be?url=https%3a%2f%2fsearch.ebscohost.com%2flogin.aspx%3fdirect%3dtrue%26AuthType%3dip%2curl%2cuid%26db%3dedsdoj%26AN%3dedsdoj.8d54c370644bd3809613fce8e3c745%26lang%3dnl%26site%3deds-live&lt;/url&gt;&lt;/related-urls&gt;&lt;/urls&gt;&lt;electronic-resource-num&gt;10.4102/lit.v21i1.440&lt;/electronic-resource-num&gt;&lt;remote-database-name&gt;Directory of Open Access Journals&lt;/remote-database-name&gt;&lt;remote-database-provider&gt;EBSCOhost&lt;/remote-database-provider&gt;&lt;/record&gt;&lt;/Cite&gt;&lt;/EndNote&gt;</w:instrText>
      </w:r>
      <w:r w:rsidR="00EB5CF9" w:rsidRPr="008F60AF">
        <w:rPr>
          <w:color w:val="000000" w:themeColor="text1"/>
          <w:lang w:val="nl-NL"/>
        </w:rPr>
        <w:fldChar w:fldCharType="separate"/>
      </w:r>
      <w:r w:rsidR="00EA03D9" w:rsidRPr="008F60AF">
        <w:rPr>
          <w:noProof/>
          <w:color w:val="000000" w:themeColor="text1"/>
          <w:lang w:val="nl-NL"/>
        </w:rPr>
        <w:t>(Kotze, 2000, p. 56)</w:t>
      </w:r>
      <w:r w:rsidR="00EB5CF9" w:rsidRPr="008F60AF">
        <w:rPr>
          <w:color w:val="000000" w:themeColor="text1"/>
          <w:lang w:val="nl-NL"/>
        </w:rPr>
        <w:fldChar w:fldCharType="end"/>
      </w:r>
      <w:r w:rsidR="00F03981" w:rsidRPr="008F60AF">
        <w:rPr>
          <w:color w:val="000000" w:themeColor="text1"/>
          <w:lang w:val="nl-NL"/>
        </w:rPr>
        <w:t>. Maar ook de moeder-kind relatie is er een van groot belang voor het kind</w:t>
      </w:r>
      <w:r w:rsidR="00C220C5" w:rsidRPr="008F60AF">
        <w:rPr>
          <w:color w:val="000000" w:themeColor="text1"/>
          <w:lang w:val="nl-NL"/>
        </w:rPr>
        <w:t xml:space="preserve">, </w:t>
      </w:r>
      <w:r w:rsidR="00F03981" w:rsidRPr="008F60AF">
        <w:rPr>
          <w:color w:val="000000" w:themeColor="text1"/>
          <w:lang w:val="nl-NL"/>
        </w:rPr>
        <w:t xml:space="preserve">aangezien het kind deze relatie gebruikt voor zelfidentificatie. Omwille van dit gebrek, gaat het monster op zoek naar een vervanging die hij vindt in de maan. De maan </w:t>
      </w:r>
      <w:r w:rsidR="002333B4" w:rsidRPr="008F60AF">
        <w:rPr>
          <w:color w:val="000000" w:themeColor="text1"/>
          <w:lang w:val="nl-NL"/>
        </w:rPr>
        <w:t>wordt in vele mythes gezien als vrou</w:t>
      </w:r>
      <w:r w:rsidR="00A619FE" w:rsidRPr="008F60AF">
        <w:rPr>
          <w:color w:val="000000" w:themeColor="text1"/>
          <w:lang w:val="nl-NL"/>
        </w:rPr>
        <w:t>welijk</w:t>
      </w:r>
      <w:r w:rsidR="00EB5CF9" w:rsidRPr="008F60AF">
        <w:rPr>
          <w:color w:val="000000" w:themeColor="text1"/>
          <w:lang w:val="nl-NL"/>
        </w:rPr>
        <w:t xml:space="preserve"> </w:t>
      </w:r>
      <w:r w:rsidR="00EB5CF9" w:rsidRPr="008F60AF">
        <w:rPr>
          <w:color w:val="000000" w:themeColor="text1"/>
          <w:lang w:val="nl-NL"/>
        </w:rPr>
        <w:fldChar w:fldCharType="begin"/>
      </w:r>
      <w:r w:rsidR="00EA03D9" w:rsidRPr="008F60AF">
        <w:rPr>
          <w:color w:val="000000" w:themeColor="text1"/>
          <w:lang w:val="nl-NL"/>
        </w:rPr>
        <w:instrText xml:space="preserve"> ADDIN EN.CITE &lt;EndNote&gt;&lt;Cite&gt;&lt;Author&gt;Cirlot&lt;/Author&gt;&lt;Year&gt;1988&lt;/Year&gt;&lt;RecNum&gt;1349&lt;/RecNum&gt;&lt;Pages&gt;215&lt;/Pages&gt;&lt;DisplayText&gt;(Cirlot, 1988, p. 215)&lt;/DisplayText&gt;&lt;record&gt;&lt;rec-number&gt;1349&lt;/rec-number&gt;&lt;foreign-keys&gt;&lt;key app="EN" db-id="tvw0xfa5br0zx0ez0v15dsexazwaa9zrwavw" timestamp="1589448350"&gt;1349&lt;/key&gt;&lt;/foreign-keys&gt;&lt;ref-type name="Book"&gt;6&lt;/ref-type&gt;&lt;contributors&gt;&lt;authors&gt;&lt;author&gt;Cirlot, J. E.&lt;/author&gt;&lt;/authors&gt;&lt;/contributors&gt;&lt;titles&gt;&lt;title&gt;A dictionary of symbols&lt;/title&gt;&lt;/titles&gt;&lt;keywords&gt;&lt;keyword&gt;Semiotics&lt;/keyword&gt;&lt;keyword&gt;Dictionary. Repertory&lt;/keyword&gt;&lt;/keywords&gt;&lt;dates&gt;&lt;year&gt;1988&lt;/year&gt;&lt;/dates&gt;&lt;publisher&gt;Routledge&lt;/publisher&gt;&lt;isbn&gt;0-415-03649-6&lt;/isbn&gt;&lt;work-type&gt;Book&lt;/work-type&gt;&lt;urls&gt;&lt;related-urls&gt;&lt;url&gt;https://vpn.uantwerpen.be?url=https%3a%2f%2fsearch.ebscohost.com%2flogin.aspx%3fdirect%3dtrue%26AuthType%3dip%2curl%2cuid%26db%3dcat01187a%26AN%3dABC.c.lvd.459554%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EB5CF9" w:rsidRPr="008F60AF">
        <w:rPr>
          <w:color w:val="000000" w:themeColor="text1"/>
          <w:lang w:val="nl-NL"/>
        </w:rPr>
        <w:fldChar w:fldCharType="separate"/>
      </w:r>
      <w:r w:rsidR="00EA03D9" w:rsidRPr="008F60AF">
        <w:rPr>
          <w:noProof/>
          <w:color w:val="000000" w:themeColor="text1"/>
          <w:lang w:val="nl-NL"/>
        </w:rPr>
        <w:t>(Cirlot, 1988, p. 215)</w:t>
      </w:r>
      <w:r w:rsidR="00EB5CF9" w:rsidRPr="008F60AF">
        <w:rPr>
          <w:color w:val="000000" w:themeColor="text1"/>
          <w:lang w:val="nl-NL"/>
        </w:rPr>
        <w:fldChar w:fldCharType="end"/>
      </w:r>
      <w:r w:rsidR="00A619FE" w:rsidRPr="008F60AF">
        <w:rPr>
          <w:color w:val="000000" w:themeColor="text1"/>
          <w:lang w:val="nl-NL"/>
        </w:rPr>
        <w:t>.</w:t>
      </w:r>
      <w:r w:rsidR="00AE2197" w:rsidRPr="008F60AF">
        <w:rPr>
          <w:color w:val="000000" w:themeColor="text1"/>
          <w:lang w:val="nl-NL"/>
        </w:rPr>
        <w:t xml:space="preserve"> In de Griekse mythologie is er bijvoorbeeld Selene, de godin van de maan </w:t>
      </w:r>
      <w:r w:rsidR="00066459" w:rsidRPr="008F60AF">
        <w:rPr>
          <w:color w:val="000000" w:themeColor="text1"/>
          <w:lang w:val="nl-NL"/>
        </w:rPr>
        <w:t xml:space="preserve">en Helios de God van de </w:t>
      </w:r>
      <w:r w:rsidR="000B2ED2" w:rsidRPr="008F60AF">
        <w:rPr>
          <w:color w:val="000000" w:themeColor="text1"/>
          <w:lang w:val="nl-NL"/>
        </w:rPr>
        <w:t>zon.</w:t>
      </w:r>
      <w:r w:rsidR="00066459" w:rsidRPr="008F60AF">
        <w:rPr>
          <w:color w:val="000000" w:themeColor="text1"/>
          <w:lang w:val="nl-NL"/>
        </w:rPr>
        <w:t xml:space="preserve"> Zij worden respectievelijk al vrouw en man afgebeeld</w:t>
      </w:r>
      <w:r w:rsidR="000B2ED2" w:rsidRPr="008F60AF">
        <w:rPr>
          <w:color w:val="000000" w:themeColor="text1"/>
          <w:lang w:val="nl-NL"/>
        </w:rPr>
        <w:t xml:space="preserve"> </w:t>
      </w:r>
      <w:r w:rsidR="000B2ED2" w:rsidRPr="008F60AF">
        <w:rPr>
          <w:color w:val="000000" w:themeColor="text1"/>
          <w:lang w:val="nl-NL"/>
        </w:rPr>
        <w:fldChar w:fldCharType="begin">
          <w:fldData xml:space="preserve">PEVuZE5vdGU+PENpdGU+PEF1dGhvcj5DYWZmcmV5PC9BdXRob3I+PFllYXI+MjAxOTwvWWVhcj48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</w:fldData>
        </w:fldChar>
      </w:r>
      <w:r w:rsidR="00950072" w:rsidRPr="008F60AF">
        <w:rPr>
          <w:color w:val="000000" w:themeColor="text1"/>
          <w:lang w:val="nl-NL"/>
        </w:rPr>
        <w:instrText xml:space="preserve"> ADDIN EN.CITE </w:instrText>
      </w:r>
      <w:r w:rsidR="00950072" w:rsidRPr="008F60AF">
        <w:rPr>
          <w:color w:val="000000" w:themeColor="text1"/>
          <w:lang w:val="nl-NL"/>
        </w:rPr>
        <w:fldChar w:fldCharType="begin">
          <w:fldData xml:space="preserve">PEVuZE5vdGU+PENpdGU+PEF1dGhvcj5DYWZmcmV5PC9BdXRob3I+PFllYXI+MjAxOTwvWWVhcj48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</w:fldData>
        </w:fldChar>
      </w:r>
      <w:r w:rsidR="00950072" w:rsidRPr="008F60AF">
        <w:rPr>
          <w:color w:val="000000" w:themeColor="text1"/>
          <w:lang w:val="nl-NL"/>
        </w:rPr>
        <w:instrText xml:space="preserve"> ADDIN EN.CITE.DATA </w:instrText>
      </w:r>
      <w:r w:rsidR="00950072" w:rsidRPr="008F60AF">
        <w:rPr>
          <w:color w:val="000000" w:themeColor="text1"/>
          <w:lang w:val="nl-NL"/>
        </w:rPr>
      </w:r>
      <w:r w:rsidR="00950072" w:rsidRPr="008F60AF">
        <w:rPr>
          <w:color w:val="000000" w:themeColor="text1"/>
          <w:lang w:val="nl-NL"/>
        </w:rPr>
        <w:fldChar w:fldCharType="end"/>
      </w:r>
      <w:r w:rsidR="000B2ED2" w:rsidRPr="008F60AF">
        <w:rPr>
          <w:color w:val="000000" w:themeColor="text1"/>
          <w:lang w:val="nl-NL"/>
        </w:rPr>
      </w:r>
      <w:r w:rsidR="000B2ED2" w:rsidRPr="008F60AF">
        <w:rPr>
          <w:color w:val="000000" w:themeColor="text1"/>
          <w:lang w:val="nl-NL"/>
        </w:rPr>
        <w:fldChar w:fldCharType="separate"/>
      </w:r>
      <w:r w:rsidR="00950072" w:rsidRPr="008F60AF">
        <w:rPr>
          <w:noProof/>
          <w:color w:val="000000" w:themeColor="text1"/>
          <w:lang w:val="nl-NL"/>
        </w:rPr>
        <w:t>(Caffrey, 2019b; H. Hoffmann, 1963)</w:t>
      </w:r>
      <w:r w:rsidR="000B2ED2" w:rsidRPr="008F60AF">
        <w:rPr>
          <w:color w:val="000000" w:themeColor="text1"/>
          <w:lang w:val="nl-NL"/>
        </w:rPr>
        <w:fldChar w:fldCharType="end"/>
      </w:r>
      <w:r w:rsidR="00066459" w:rsidRPr="008F60AF">
        <w:rPr>
          <w:color w:val="000000" w:themeColor="text1"/>
          <w:lang w:val="nl-NL"/>
        </w:rPr>
        <w:t xml:space="preserve">. </w:t>
      </w:r>
      <w:r w:rsidR="00EB5CF9" w:rsidRPr="008F60AF">
        <w:rPr>
          <w:color w:val="000000" w:themeColor="text1"/>
          <w:lang w:val="nl-NL"/>
        </w:rPr>
        <w:t xml:space="preserve"> </w:t>
      </w:r>
      <w:r w:rsidR="00A619FE" w:rsidRPr="008F60AF">
        <w:rPr>
          <w:color w:val="000000" w:themeColor="text1"/>
          <w:lang w:val="nl-NL"/>
        </w:rPr>
        <w:t xml:space="preserve"> Daarbovenop wordt in het boek vaak naar de maan verwezen als een object dat zorgt voor een gevoel van plezier, veiligheid en leiding </w:t>
      </w:r>
      <w:r w:rsidR="00A619FE" w:rsidRPr="008F60AF">
        <w:rPr>
          <w:color w:val="000000" w:themeColor="text1"/>
          <w:lang w:val="nl-NL"/>
        </w:rPr>
        <w:fldChar w:fldCharType="begin"/>
      </w:r>
      <w:r w:rsidR="004C4868" w:rsidRPr="008F60AF">
        <w:rPr>
          <w:color w:val="000000" w:themeColor="text1"/>
          <w:lang w:val="nl-NL"/>
        </w:rPr>
        <w:instrText xml:space="preserve"> ADDIN EN.CITE &lt;EndNote&gt;&lt;Cite&gt;&lt;Author&gt;Shelley&lt;/Author&gt;&lt;Year&gt;2013&lt;/Year&gt;&lt;RecNum&gt;1351&lt;/RecNum&gt;&lt;DisplayText&gt;(M. W. Shelley, 2013)&lt;/DisplayText&gt;&lt;record&gt;&lt;rec-number&gt;1351&lt;/rec-number&gt;&lt;foreign-keys&gt;&lt;key app="EN" db-id="tvw0xfa5br0zx0ez0v15dsexazwaa9zrwavw" timestamp="1589448350"&gt;1351&lt;/key&gt;&lt;/foreign-keys&gt;&lt;ref-type name="Book"&gt;6&lt;/ref-type&gt;&lt;contributors&gt;&lt;authors&gt;&lt;author&gt;Shelley, Mary Wollstonecraft&lt;/author&gt;&lt;/authors&gt;&lt;/contributors&gt;&lt;titles&gt;&lt;title&gt;Frankenstein : The Original 1818 &amp;apos;uncensored&amp;apos; Edition&lt;/title&gt;&lt;/titles&gt;&lt;keywords&gt;&lt;keyword&gt;LITERARY CRITICISM / European / English, Irish, Scottish, Welsh&lt;/keyword&gt;&lt;/keywords&gt;&lt;dates&gt;&lt;year&gt;2013&lt;/year&gt;&lt;/dates&gt;&lt;pub-location&gt;[Place of publication not identified]&lt;/pub-location&gt;&lt;publisher&gt;e-artnow&lt;/publisher&gt;&lt;isbn&gt;9788087664964&lt;/isbn&gt;&lt;work-type&gt;Book&lt;/work-type&gt;&lt;urls&gt;&lt;related-urls&gt;&lt;url&gt;https://vpn.uantwerpen.be?url=https%3a%2f%2fsearch.ebscohost.com%2flogin.aspx%3fdirect%3dtrue%26AuthType%3dip%2curl%2cuid%26db%3dnlebk%26AN%3d575314%26lang%3dnl%26site%3deds-live&lt;/url&gt;&lt;/related-urls&gt;&lt;/urls&gt;&lt;remote-database-name&gt;eBook Collection (EBSCOhost)&lt;/remote-database-name&gt;&lt;remote-database-provider&gt;EBSCOhost&lt;/remote-database-provider&gt;&lt;language&gt;English&lt;/language&gt;&lt;/record&gt;&lt;/Cite&gt;&lt;/EndNote&gt;</w:instrText>
      </w:r>
      <w:r w:rsidR="00A619FE" w:rsidRPr="008F60AF">
        <w:rPr>
          <w:color w:val="000000" w:themeColor="text1"/>
          <w:lang w:val="nl-NL"/>
        </w:rPr>
        <w:fldChar w:fldCharType="separate"/>
      </w:r>
      <w:r w:rsidR="00A90B49" w:rsidRPr="008F60AF">
        <w:rPr>
          <w:noProof/>
          <w:color w:val="000000" w:themeColor="text1"/>
          <w:lang w:val="nl-NL"/>
        </w:rPr>
        <w:t>(M. W. Shelley, 2013)</w:t>
      </w:r>
      <w:r w:rsidR="00A619FE" w:rsidRPr="008F60AF">
        <w:rPr>
          <w:color w:val="000000" w:themeColor="text1"/>
          <w:lang w:val="nl-NL"/>
        </w:rPr>
        <w:fldChar w:fldCharType="end"/>
      </w:r>
      <w:r w:rsidR="00A619FE" w:rsidRPr="008F60AF">
        <w:rPr>
          <w:color w:val="000000" w:themeColor="text1"/>
          <w:lang w:val="nl-NL"/>
        </w:rPr>
        <w:t xml:space="preserve">. Aan de hand van de maan tracht het monster de moeder-leegte in te vullen. </w:t>
      </w:r>
    </w:p>
    <w:p w14:paraId="2570B9C3" w14:textId="77777777" w:rsidR="004E2543" w:rsidRPr="008F60AF" w:rsidRDefault="00A619FE" w:rsidP="00A20CE9">
      <w:pPr>
        <w:rPr>
          <w:color w:val="000000" w:themeColor="text1"/>
          <w:lang w:val="nl-NL"/>
        </w:rPr>
      </w:pPr>
      <w:r w:rsidRPr="008F60AF">
        <w:rPr>
          <w:color w:val="000000" w:themeColor="text1"/>
          <w:lang w:val="nl-NL"/>
        </w:rPr>
        <w:tab/>
        <w:t xml:space="preserve">Tegenover de maan staat de zon, deze staat symbool voor de vader. In het boek wordt de zon omschreven als zijn stralen die een onderdrukkend effect hebben op het monster. </w:t>
      </w:r>
    </w:p>
    <w:p w14:paraId="2225813B" w14:textId="77777777" w:rsidR="00A8516F" w:rsidRPr="008F60AF" w:rsidRDefault="00A8516F" w:rsidP="00A20CE9">
      <w:pPr>
        <w:rPr>
          <w:color w:val="000000" w:themeColor="text1"/>
          <w:lang w:val="nl-NL"/>
        </w:rPr>
      </w:pPr>
    </w:p>
    <w:p w14:paraId="5A2F528A" w14:textId="267AF250" w:rsidR="004E2543" w:rsidRPr="008F60AF" w:rsidRDefault="004E2543" w:rsidP="004E2543">
      <w:pPr>
        <w:jc w:val="center"/>
        <w:rPr>
          <w:i/>
          <w:color w:val="000000" w:themeColor="text1"/>
          <w:lang w:val="nl-NL"/>
        </w:rPr>
      </w:pPr>
      <w:r w:rsidRPr="008F60AF">
        <w:rPr>
          <w:i/>
          <w:color w:val="000000" w:themeColor="text1"/>
        </w:rPr>
        <w:t>“The light became more and more oppressive to me, and</w:t>
      </w:r>
      <w:r w:rsidR="00CC0110" w:rsidRPr="008F60AF">
        <w:rPr>
          <w:i/>
          <w:color w:val="000000" w:themeColor="text1"/>
        </w:rPr>
        <w:t xml:space="preserve"> the heat wearying me as I walk</w:t>
      </w:r>
      <w:r w:rsidRPr="008F60AF">
        <w:rPr>
          <w:i/>
          <w:color w:val="000000" w:themeColor="text1"/>
        </w:rPr>
        <w:t>, I sought a place where I could receive shade.</w:t>
      </w:r>
      <w:r w:rsidR="0052460D" w:rsidRPr="008F60AF">
        <w:rPr>
          <w:i/>
          <w:color w:val="000000" w:themeColor="text1"/>
        </w:rPr>
        <w:t xml:space="preserve">” </w:t>
      </w:r>
      <w:r w:rsidR="00A8516F" w:rsidRPr="008F60AF">
        <w:rPr>
          <w:color w:val="000000" w:themeColor="text1"/>
          <w:lang w:val="nl-NL"/>
        </w:rPr>
        <w:fldChar w:fldCharType="begin"/>
      </w:r>
      <w:r w:rsidR="00625324" w:rsidRPr="008F60AF">
        <w:rPr>
          <w:color w:val="000000" w:themeColor="text1"/>
        </w:rPr>
        <w:instrText xml:space="preserve"> ADDIN EN.CITE &lt;EndNote&gt;&lt;Cite&gt;&lt;Author&gt;Shelley&lt;/Author&gt;&lt;Year&gt;2012&lt;/Year&gt;&lt;RecNum&gt;1364&lt;/RecNum&gt;&lt;Pages&gt;118&lt;/Pages&gt;&lt;DisplayText&gt;(M. W. Shelley, Scherf, &amp;amp; Macdonald, 2012, p. 118)&lt;/DisplayText&gt;&lt;record&gt;&lt;rec-number&gt;1364&lt;/rec-number&gt;&lt;foreign-keys&gt;&lt;key app="EN" db-id="tvw0xfa5br0zx0ez0v15dsexazwaa9zrwavw" timestamp="1589448350"&gt;1364&lt;/key&gt;&lt;/foreign-keys&gt;&lt;ref-type name="Book"&gt;6&lt;/ref-type&gt;&lt;contributors&gt;&lt;authors&gt;&lt;author&gt;Shelley, Mary Wollstonecraft&lt;/author&gt;&lt;author&gt;Scherf, Kathleen Dorothy&lt;/author&gt;&lt;author&gt;Macdonald, David Lorne&lt;/author&gt;&lt;/authors&gt;&lt;/contributors&gt;&lt;titles&gt;&lt;title&gt;Frankenstein, or, The modern Prometheus&lt;/title&gt;&lt;/titles&gt;&lt;section&gt;98&lt;/section&gt;&lt;dates&gt;&lt;year&gt;2012&lt;/year&gt;&lt;/dates&gt;&lt;pub-location&gt;Peterborough, Ont.; Buffalo, NY&lt;/pub-location&gt;&lt;publisher&gt;Broadview Press&lt;/publisher&gt;&lt;isbn&gt;9781554811038 1554811031&lt;/isbn&gt;&lt;urls&gt;&lt;/urls&gt;&lt;remote-database-name&gt;/z-wcorg/&lt;/remote-database-name&gt;&lt;remote-database-provider&gt;http://worldcat.org&lt;/remote-database-provider&gt;&lt;language&gt;English&lt;/language&gt;&lt;/record&gt;&lt;/Cite&gt;&lt;/EndNote&gt;</w:instrText>
      </w:r>
      <w:r w:rsidR="00A8516F" w:rsidRPr="008F60AF">
        <w:rPr>
          <w:color w:val="000000" w:themeColor="text1"/>
          <w:lang w:val="nl-NL"/>
        </w:rPr>
        <w:fldChar w:fldCharType="separate"/>
      </w:r>
      <w:r w:rsidR="00625324" w:rsidRPr="008F60AF">
        <w:rPr>
          <w:noProof/>
          <w:color w:val="000000" w:themeColor="text1"/>
          <w:lang w:val="nl-NL"/>
        </w:rPr>
        <w:t>(M. W. Shelley, Scherf, &amp; Macdonald, 2012, p. 118)</w:t>
      </w:r>
      <w:r w:rsidR="00A8516F" w:rsidRPr="008F60AF">
        <w:rPr>
          <w:color w:val="000000" w:themeColor="text1"/>
          <w:lang w:val="nl-NL"/>
        </w:rPr>
        <w:fldChar w:fldCharType="end"/>
      </w:r>
    </w:p>
    <w:p w14:paraId="13DB6B22" w14:textId="77777777" w:rsidR="00A8516F" w:rsidRPr="008F60AF" w:rsidRDefault="00A8516F" w:rsidP="004E2543">
      <w:pPr>
        <w:jc w:val="center"/>
        <w:rPr>
          <w:i/>
          <w:color w:val="000000" w:themeColor="text1"/>
          <w:lang w:val="nl-NL"/>
        </w:rPr>
      </w:pPr>
    </w:p>
    <w:p w14:paraId="46D0F197" w14:textId="2E14ADCF" w:rsidR="000A79C9" w:rsidRPr="008F60AF" w:rsidRDefault="00A619FE" w:rsidP="00A20CE9">
      <w:pPr>
        <w:rPr>
          <w:color w:val="000000" w:themeColor="text1"/>
          <w:lang w:val="nl-NL"/>
        </w:rPr>
      </w:pPr>
      <w:r w:rsidRPr="008F60AF">
        <w:rPr>
          <w:color w:val="000000" w:themeColor="text1"/>
          <w:lang w:val="nl-NL"/>
        </w:rPr>
        <w:t>Hierin kunnen Oedipale spanningen gelezen worden, wat verwijst naar het verhaal van Oedip</w:t>
      </w:r>
      <w:r w:rsidR="001838DD" w:rsidRPr="008F60AF">
        <w:rPr>
          <w:color w:val="000000" w:themeColor="text1"/>
          <w:lang w:val="nl-NL"/>
        </w:rPr>
        <w:t>us</w:t>
      </w:r>
      <w:r w:rsidR="00D31836" w:rsidRPr="008F60AF">
        <w:rPr>
          <w:color w:val="000000" w:themeColor="text1"/>
          <w:lang w:val="nl-NL"/>
        </w:rPr>
        <w:t>: d</w:t>
      </w:r>
      <w:r w:rsidR="001838DD" w:rsidRPr="008F60AF">
        <w:rPr>
          <w:color w:val="000000" w:themeColor="text1"/>
          <w:lang w:val="nl-NL"/>
        </w:rPr>
        <w:t xml:space="preserve">e Griekse mythe over een zoon die zijn vader doodt om zijn moeder te kunnen aanbidden </w:t>
      </w:r>
      <w:r w:rsidR="001838DD" w:rsidRPr="008F60AF">
        <w:rPr>
          <w:color w:val="000000" w:themeColor="text1"/>
          <w:lang w:val="nl-NL"/>
        </w:rPr>
        <w:fldChar w:fldCharType="begin"/>
      </w:r>
      <w:r w:rsidR="004C4868" w:rsidRPr="008F60AF">
        <w:rPr>
          <w:color w:val="000000" w:themeColor="text1"/>
          <w:lang w:val="nl-NL"/>
        </w:rPr>
        <w:instrText xml:space="preserve"> ADDIN EN.CITE &lt;EndNote&gt;&lt;Cite&gt;&lt;Author&gt;Sophocles&lt;/Author&gt;&lt;Year&gt;2014&lt;/Year&gt;&lt;RecNum&gt;1353&lt;/RecNum&gt;&lt;DisplayText&gt;(Sophocles &amp;amp; Mulroy, 2014)&lt;/DisplayText&gt;&lt;record&gt;&lt;rec-number&gt;1353&lt;/rec-number&gt;&lt;foreign-keys&gt;&lt;key app="EN" db-id="tvw0xfa5br0zx0ez0v15dsexazwaa9zrwavw" timestamp="1589448350"&gt;1353&lt;/key&gt;&lt;/foreign-keys&gt;&lt;ref-type name="Book"&gt;6&lt;/ref-type&gt;&lt;contributors&gt;&lt;authors&gt;&lt;author&gt;Sophocles,&lt;/author&gt;&lt;author&gt;Mulroy, David&lt;/author&gt;&lt;/authors&gt;&lt;/contributors&gt;&lt;titles&gt;&lt;title&gt;Oedipus at Colonus&lt;/title&gt;&lt;secondary-title&gt;Wisconsin studies in classics: 2014: 1&lt;/secondary-title&gt;&lt;/titles&gt;&lt;keywords&gt;&lt;keyword&gt;Classical Greek literature&lt;/keyword&gt;&lt;keyword&gt;Play&lt;/keyword&gt;&lt;/keywords&gt;&lt;dates&gt;&lt;year&gt;2014&lt;/year&gt;&lt;/dates&gt;&lt;publisher&gt;University of Wisconsin Press&lt;/publisher&gt;&lt;isbn&gt;978-0-299-30254-2&lt;/isbn&gt;&lt;work-type&gt;Book&lt;/work-type&gt;&lt;urls&gt;&lt;related-urls&gt;&lt;url&gt;https://vpn.uantwerpen.be?url=https%3a%2f%2fsearch.ebscohost.com%2flogin.aspx%3fdirect%3dtrue%26AuthType%3dip%2curl%2cuid%26db%3dcat01187a%26AN%3dABC.c.lvd.14265841%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1838DD" w:rsidRPr="008F60AF">
        <w:rPr>
          <w:color w:val="000000" w:themeColor="text1"/>
          <w:lang w:val="nl-NL"/>
        </w:rPr>
        <w:fldChar w:fldCharType="separate"/>
      </w:r>
      <w:r w:rsidR="001838DD" w:rsidRPr="008F60AF">
        <w:rPr>
          <w:noProof/>
          <w:color w:val="000000" w:themeColor="text1"/>
          <w:lang w:val="nl-NL"/>
        </w:rPr>
        <w:t>(Sophocles &amp; Mulroy, 2014)</w:t>
      </w:r>
      <w:r w:rsidR="001838DD" w:rsidRPr="008F60AF">
        <w:rPr>
          <w:color w:val="000000" w:themeColor="text1"/>
          <w:lang w:val="nl-NL"/>
        </w:rPr>
        <w:fldChar w:fldCharType="end"/>
      </w:r>
      <w:r w:rsidR="001838DD" w:rsidRPr="008F60AF">
        <w:rPr>
          <w:color w:val="000000" w:themeColor="text1"/>
          <w:lang w:val="nl-NL"/>
        </w:rPr>
        <w:t>.</w:t>
      </w:r>
      <w:r w:rsidR="00DD6AF1" w:rsidRPr="008F60AF">
        <w:rPr>
          <w:color w:val="000000" w:themeColor="text1"/>
          <w:lang w:val="nl-NL"/>
        </w:rPr>
        <w:t xml:space="preserve"> </w:t>
      </w:r>
      <w:r w:rsidR="00EF2192" w:rsidRPr="008F60AF">
        <w:rPr>
          <w:color w:val="000000" w:themeColor="text1"/>
          <w:lang w:val="nl-NL"/>
        </w:rPr>
        <w:t>Eens</w:t>
      </w:r>
      <w:r w:rsidR="00DD6AF1" w:rsidRPr="008F60AF">
        <w:rPr>
          <w:color w:val="000000" w:themeColor="text1"/>
          <w:lang w:val="nl-NL"/>
        </w:rPr>
        <w:t xml:space="preserve"> het monster </w:t>
      </w:r>
      <w:r w:rsidR="00EF2192" w:rsidRPr="008F60AF">
        <w:rPr>
          <w:color w:val="000000" w:themeColor="text1"/>
          <w:lang w:val="nl-NL"/>
        </w:rPr>
        <w:t xml:space="preserve">taal kent en daarmee zijn eigen identiteit vervolledigt, worden de vaderlijke beperkingen nog duidelijker. </w:t>
      </w:r>
      <w:r w:rsidR="00961498" w:rsidRPr="008F60AF">
        <w:rPr>
          <w:color w:val="000000" w:themeColor="text1"/>
          <w:lang w:val="nl-NL"/>
        </w:rPr>
        <w:t>Het is door taal dat de wereld van het monster evolueert</w:t>
      </w:r>
      <w:r w:rsidR="00F03F66" w:rsidRPr="008F60AF">
        <w:rPr>
          <w:color w:val="000000" w:themeColor="text1"/>
          <w:lang w:val="nl-NL"/>
        </w:rPr>
        <w:t xml:space="preserve"> </w:t>
      </w:r>
      <w:r w:rsidR="00F03F66" w:rsidRPr="008F60AF">
        <w:rPr>
          <w:color w:val="000000" w:themeColor="text1"/>
          <w:lang w:val="nl-NL"/>
        </w:rPr>
        <w:fldChar w:fldCharType="begin"/>
      </w:r>
      <w:r w:rsidR="004C4868" w:rsidRPr="008F60AF">
        <w:rPr>
          <w:color w:val="000000" w:themeColor="text1"/>
          <w:lang w:val="nl-NL"/>
        </w:rPr>
        <w:instrText xml:space="preserve"> ADDIN EN.CITE &lt;EndNote&gt;&lt;Cite&gt;&lt;Author&gt;Lacan&lt;/Author&gt;&lt;Year&gt;1976&lt;/Year&gt;&lt;RecNum&gt;1354&lt;/RecNum&gt;&lt;DisplayText&gt;(Lacan, 1976)&lt;/DisplayText&gt;&lt;record&gt;&lt;rec-number&gt;1354&lt;/rec-number&gt;&lt;foreign-keys&gt;&lt;key app="EN" db-id="tvw0xfa5br0zx0ez0v15dsexazwaa9zrwavw" timestamp="1589448350"&gt;1354&lt;/key&gt;&lt;/foreign-keys&gt;&lt;ref-type name="Book"&gt;6&lt;/ref-type&gt;&lt;contributors&gt;&lt;authors&gt;&lt;author&gt;Lacan, Jacques&lt;/author&gt;&lt;/authors&gt;&lt;/contributors&gt;&lt;titles&gt;&lt;title&gt;The language of the self: the function of language in psychoanalysis&lt;/title&gt;&lt;/titles&gt;&lt;edition&gt;4 ed.&lt;/edition&gt;&lt;keywords&gt;&lt;keyword&gt;Psycholinguistics&lt;/keyword&gt;&lt;keyword&gt;Depth psychology&lt;/keyword&gt;&lt;/keywords&gt;&lt;dates&gt;&lt;year&gt;1976&lt;/year&gt;&lt;/dates&gt;&lt;publisher&gt;Hopkins&lt;/publisher&gt;&lt;isbn&gt;0-8018-0673-9&lt;/isbn&gt;&lt;work-type&gt;Book&lt;/work-type&gt;&lt;urls&gt;&lt;related-urls&gt;&lt;url&gt;https://vpn.uantwerpen.be?url=https%3a%2f%2fsearch.ebscohost.com%2flogin.aspx%3fdirect%3dtrue%26AuthType%3dip%2curl%2cuid%26db%3dcat01187a%26AN%3dABC.c.lvd.871927%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F03F66" w:rsidRPr="008F60AF">
        <w:rPr>
          <w:color w:val="000000" w:themeColor="text1"/>
          <w:lang w:val="nl-NL"/>
        </w:rPr>
        <w:fldChar w:fldCharType="separate"/>
      </w:r>
      <w:r w:rsidR="00F03F66" w:rsidRPr="008F60AF">
        <w:rPr>
          <w:noProof/>
          <w:color w:val="000000" w:themeColor="text1"/>
          <w:lang w:val="nl-NL"/>
        </w:rPr>
        <w:t>(Lacan, 1976)</w:t>
      </w:r>
      <w:r w:rsidR="00F03F66" w:rsidRPr="008F60AF">
        <w:rPr>
          <w:color w:val="000000" w:themeColor="text1"/>
          <w:lang w:val="nl-NL"/>
        </w:rPr>
        <w:fldChar w:fldCharType="end"/>
      </w:r>
      <w:r w:rsidR="00F03F66" w:rsidRPr="008F60AF">
        <w:rPr>
          <w:color w:val="000000" w:themeColor="text1"/>
          <w:lang w:val="nl-NL"/>
        </w:rPr>
        <w:t xml:space="preserve">. </w:t>
      </w:r>
      <w:r w:rsidR="00961498" w:rsidRPr="008F60AF">
        <w:rPr>
          <w:color w:val="000000" w:themeColor="text1"/>
          <w:lang w:val="nl-NL"/>
        </w:rPr>
        <w:t xml:space="preserve"> </w:t>
      </w:r>
      <w:r w:rsidR="00F03F66" w:rsidRPr="008F60AF">
        <w:rPr>
          <w:color w:val="000000" w:themeColor="text1"/>
          <w:lang w:val="nl-NL"/>
        </w:rPr>
        <w:t xml:space="preserve">Vanaf dat moment leeft hij in een wereld </w:t>
      </w:r>
      <w:r w:rsidR="00961498" w:rsidRPr="008F60AF">
        <w:rPr>
          <w:color w:val="000000" w:themeColor="text1"/>
          <w:lang w:val="nl-NL"/>
        </w:rPr>
        <w:t>die bepaald wordt door twee geslachten: man en vrouw. Daarmee ontstaat een</w:t>
      </w:r>
      <w:r w:rsidR="00EF2192" w:rsidRPr="008F60AF">
        <w:rPr>
          <w:color w:val="000000" w:themeColor="text1"/>
          <w:lang w:val="nl-NL"/>
        </w:rPr>
        <w:t xml:space="preserve"> duale strijd tussen de vaderlijke wet tegenover het verlangen naar een moeder</w:t>
      </w:r>
      <w:r w:rsidR="00961498" w:rsidRPr="008F60AF">
        <w:rPr>
          <w:color w:val="000000" w:themeColor="text1"/>
          <w:lang w:val="nl-NL"/>
        </w:rPr>
        <w:t>.</w:t>
      </w:r>
      <w:r w:rsidR="00EF2192" w:rsidRPr="008F60AF">
        <w:rPr>
          <w:color w:val="000000" w:themeColor="text1"/>
          <w:lang w:val="nl-NL"/>
        </w:rPr>
        <w:t xml:space="preserve"> </w:t>
      </w:r>
      <w:r w:rsidR="00961498" w:rsidRPr="008F60AF">
        <w:rPr>
          <w:color w:val="000000" w:themeColor="text1"/>
          <w:lang w:val="nl-NL"/>
        </w:rPr>
        <w:t>E</w:t>
      </w:r>
      <w:r w:rsidR="00EF2192" w:rsidRPr="008F60AF">
        <w:rPr>
          <w:color w:val="000000" w:themeColor="text1"/>
          <w:lang w:val="nl-NL"/>
        </w:rPr>
        <w:t xml:space="preserve">en moederfiguur is vanaf nu de primaire focus van het monster. Niet hunkert hij </w:t>
      </w:r>
      <w:r w:rsidR="00A8516F" w:rsidRPr="008F60AF">
        <w:rPr>
          <w:color w:val="000000" w:themeColor="text1"/>
          <w:lang w:val="nl-NL"/>
        </w:rPr>
        <w:t xml:space="preserve">enkel </w:t>
      </w:r>
      <w:r w:rsidR="00EF2192" w:rsidRPr="008F60AF">
        <w:rPr>
          <w:color w:val="000000" w:themeColor="text1"/>
          <w:lang w:val="nl-NL"/>
        </w:rPr>
        <w:t xml:space="preserve">naar een moeder, </w:t>
      </w:r>
      <w:r w:rsidR="00EF2192" w:rsidRPr="008F60AF">
        <w:rPr>
          <w:color w:val="000000" w:themeColor="text1"/>
          <w:lang w:val="nl-NL"/>
        </w:rPr>
        <w:lastRenderedPageBreak/>
        <w:t xml:space="preserve">maar </w:t>
      </w:r>
      <w:r w:rsidR="00A8516F" w:rsidRPr="008F60AF">
        <w:rPr>
          <w:color w:val="000000" w:themeColor="text1"/>
          <w:lang w:val="nl-NL"/>
        </w:rPr>
        <w:t>evengoed</w:t>
      </w:r>
      <w:r w:rsidR="00EF2192" w:rsidRPr="008F60AF">
        <w:rPr>
          <w:color w:val="000000" w:themeColor="text1"/>
          <w:lang w:val="nl-NL"/>
        </w:rPr>
        <w:t xml:space="preserve"> naar </w:t>
      </w:r>
      <w:r w:rsidR="00A8516F" w:rsidRPr="008F60AF">
        <w:rPr>
          <w:color w:val="000000" w:themeColor="text1"/>
          <w:lang w:val="nl-NL"/>
        </w:rPr>
        <w:t>het concept</w:t>
      </w:r>
      <w:r w:rsidR="00EF2192" w:rsidRPr="008F60AF">
        <w:rPr>
          <w:color w:val="000000" w:themeColor="text1"/>
          <w:lang w:val="nl-NL"/>
        </w:rPr>
        <w:t xml:space="preserve"> vrouwelijkheid als </w:t>
      </w:r>
      <w:r w:rsidR="00A8516F" w:rsidRPr="008F60AF">
        <w:rPr>
          <w:color w:val="000000" w:themeColor="text1"/>
          <w:lang w:val="nl-NL"/>
        </w:rPr>
        <w:t>naar een vrouwelijk monster als</w:t>
      </w:r>
      <w:r w:rsidR="00EF2192" w:rsidRPr="008F60AF">
        <w:rPr>
          <w:color w:val="000000" w:themeColor="text1"/>
          <w:lang w:val="nl-NL"/>
        </w:rPr>
        <w:t xml:space="preserve"> compagnon</w:t>
      </w:r>
      <w:r w:rsidR="0058012C" w:rsidRPr="008F60AF">
        <w:rPr>
          <w:color w:val="000000" w:themeColor="text1"/>
          <w:lang w:val="nl-NL"/>
        </w:rPr>
        <w:t xml:space="preserve"> </w:t>
      </w:r>
      <w:r w:rsidR="0058012C" w:rsidRPr="008F60AF">
        <w:rPr>
          <w:color w:val="000000" w:themeColor="text1"/>
          <w:lang w:val="nl-NL"/>
        </w:rPr>
        <w:fldChar w:fldCharType="begin"/>
      </w:r>
      <w:r w:rsidR="00625324" w:rsidRPr="008F60AF">
        <w:rPr>
          <w:color w:val="000000" w:themeColor="text1"/>
          <w:lang w:val="nl-NL"/>
        </w:rPr>
        <w:instrText xml:space="preserve"> ADDIN EN.CITE &lt;EndNote&gt;&lt;Cite&gt;&lt;Author&gt;Wright&lt;/Author&gt;&lt;Year&gt;1984&lt;/Year&gt;&lt;RecNum&gt;1355&lt;/RecNum&gt;&lt;Pages&gt;109&lt;/Pages&gt;&lt;DisplayText&gt;(Wright, 1984, p. 109)&lt;/DisplayText&gt;&lt;record&gt;&lt;rec-number&gt;1355&lt;/rec-number&gt;&lt;foreign-keys&gt;&lt;key app="EN" db-id="tvw0xfa5br0zx0ez0v15dsexazwaa9zrwavw" timestamp="1589448350"&gt;1355&lt;/key&gt;&lt;/foreign-keys&gt;&lt;ref-type name="Book"&gt;6&lt;/ref-type&gt;&lt;contributors&gt;&lt;authors&gt;&lt;author&gt;Wright, Elizabeth&lt;/author&gt;&lt;/authors&gt;&lt;/contributors&gt;&lt;titles&gt;&lt;title&gt;Psychoanalytic criticism: theory in practice&lt;/title&gt;&lt;/titles&gt;&lt;keywords&gt;&lt;keyword&gt;Psychological study of literature&lt;/keyword&gt;&lt;/keywords&gt;&lt;dates&gt;&lt;year&gt;1984&lt;/year&gt;&lt;/dates&gt;&lt;isbn&gt;0-416-32660-9&lt;/isbn&gt;&lt;work-type&gt;Book&lt;/work-type&gt;&lt;urls&gt;&lt;related-urls&gt;&lt;url&gt;https://vpn.uantwerpen.be?url=https%3a%2f%2fsearch.ebscohost.com%2flogin.aspx%3fdirect%3dtrue%26AuthType%3dip%2curl%2cuid%26db%3dcat01187a%26AN%3dABC.c.lvd.246793%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58012C" w:rsidRPr="008F60AF">
        <w:rPr>
          <w:color w:val="000000" w:themeColor="text1"/>
          <w:lang w:val="nl-NL"/>
        </w:rPr>
        <w:fldChar w:fldCharType="separate"/>
      </w:r>
      <w:r w:rsidR="00625324" w:rsidRPr="008F60AF">
        <w:rPr>
          <w:noProof/>
          <w:color w:val="000000" w:themeColor="text1"/>
          <w:lang w:val="nl-NL"/>
        </w:rPr>
        <w:t>(Wright, 1984, p. 109)</w:t>
      </w:r>
      <w:r w:rsidR="0058012C" w:rsidRPr="008F60AF">
        <w:rPr>
          <w:color w:val="000000" w:themeColor="text1"/>
          <w:lang w:val="nl-NL"/>
        </w:rPr>
        <w:fldChar w:fldCharType="end"/>
      </w:r>
      <w:r w:rsidR="00EF2192" w:rsidRPr="008F60AF">
        <w:rPr>
          <w:color w:val="000000" w:themeColor="text1"/>
          <w:lang w:val="nl-NL"/>
        </w:rPr>
        <w:t>.</w:t>
      </w:r>
      <w:r w:rsidR="0058012C" w:rsidRPr="008F60AF">
        <w:rPr>
          <w:color w:val="000000" w:themeColor="text1"/>
          <w:lang w:val="nl-NL"/>
        </w:rPr>
        <w:t xml:space="preserve"> Elk vrouwelijk personage in het boek zal zich op een bepaald moment in de begeerde positie begeven</w:t>
      </w:r>
      <w:r w:rsidR="00997B01" w:rsidRPr="008F60AF">
        <w:rPr>
          <w:color w:val="000000" w:themeColor="text1"/>
          <w:lang w:val="nl-NL"/>
        </w:rPr>
        <w:t xml:space="preserve"> </w:t>
      </w:r>
      <w:r w:rsidR="00997B01" w:rsidRPr="008F60AF">
        <w:rPr>
          <w:color w:val="000000" w:themeColor="text1"/>
          <w:lang w:val="nl-NL"/>
        </w:rPr>
        <w:fldChar w:fldCharType="begin"/>
      </w:r>
      <w:r w:rsidR="00625324" w:rsidRPr="008F60AF">
        <w:rPr>
          <w:color w:val="000000" w:themeColor="text1"/>
          <w:lang w:val="nl-NL"/>
        </w:rPr>
        <w:instrText xml:space="preserve"> ADDIN EN.CITE &lt;EndNote&gt;&lt;Cite&gt;&lt;Author&gt;Paul&lt;/Author&gt;&lt;Year&gt;1981&lt;/Year&gt;&lt;RecNum&gt;1356&lt;/RecNum&gt;&lt;Pages&gt;883-903&lt;/Pages&gt;&lt;DisplayText&gt;(Paul, 1981, pp. 883-903)&lt;/DisplayText&gt;&lt;record&gt;&lt;rec-number&gt;1356&lt;/rec-number&gt;&lt;foreign-keys&gt;&lt;key app="EN" db-id="tvw0xfa5br0zx0ez0v15dsexazwaa9zrwavw" timestamp="1589448350"&gt;1356&lt;/key&gt;&lt;/foreign-keys&gt;&lt;ref-type name="Journal Article"&gt;17&lt;/ref-type&gt;&lt;contributors&gt;&lt;authors&gt;&lt;author&gt;Paul, Sherwin&lt;/author&gt;&lt;/authors&gt;&lt;/contributors&gt;&lt;titles&gt;&lt;title&gt;Frankenstein: Creation as Catastrophe&lt;/title&gt;&lt;secondary-title&gt;PMLA&lt;/secondary-title&gt;&lt;/titles&gt;&lt;periodical&gt;&lt;full-title&gt;PMLA&lt;/full-title&gt;&lt;/periodical&gt;&lt;pages&gt;883&lt;/pages&gt;&lt;volume&gt;96&lt;/volume&gt;&lt;number&gt;5&lt;/number&gt;&lt;keywords&gt;&lt;keyword&gt;Poetry&lt;/keyword&gt;&lt;keyword&gt;Mothers&lt;/keyword&gt;&lt;keyword&gt;Disasters&lt;/keyword&gt;&lt;keyword&gt;Textual criticism&lt;/keyword&gt;&lt;keyword&gt;Fear&lt;/keyword&gt;&lt;keyword&gt;Novels&lt;/keyword&gt;&lt;keyword&gt;Desire&lt;/keyword&gt;&lt;keyword&gt;Self&lt;/keyword&gt;&lt;keyword&gt;Death&lt;/keyword&gt;&lt;keyword&gt;Soul&lt;/keyword&gt;&lt;/keywords&gt;&lt;dates&gt;&lt;year&gt;1981&lt;/year&gt;&lt;/dates&gt;&lt;publisher&gt;Modern Language Association of America&lt;/publisher&gt;&lt;isbn&gt;00308129&lt;/isbn&gt;&lt;accession-num&gt;edsjsr.10.2307.462130&lt;/accession-num&gt;&lt;work-type&gt;research-article&lt;/work-type&gt;&lt;urls&gt;&lt;related-urls&gt;&lt;url&gt;https://vpn.uantwerpen.be?url=https%3a%2f%2fsearch.ebscohost.com%2flogin.aspx%3fdirect%3dtrue%26AuthType%3dip%2curl%2cuid%26db%3dedsjsr%26AN%3dedsjsr.10.2307.462130%26lang%3dnl%26site%3deds-live&lt;/url&gt;&lt;/related-urls&gt;&lt;/urls&gt;&lt;electronic-resource-num&gt;10.2307/462130&lt;/electronic-resource-num&gt;&lt;remote-database-name&gt;JSTOR Journals&lt;/remote-database-name&gt;&lt;remote-database-provider&gt;EBSCOhost&lt;/remote-database-provider&gt;&lt;/record&gt;&lt;/Cite&gt;&lt;/EndNote&gt;</w:instrText>
      </w:r>
      <w:r w:rsidR="00997B01" w:rsidRPr="008F60AF">
        <w:rPr>
          <w:color w:val="000000" w:themeColor="text1"/>
          <w:lang w:val="nl-NL"/>
        </w:rPr>
        <w:fldChar w:fldCharType="separate"/>
      </w:r>
      <w:r w:rsidR="00625324" w:rsidRPr="008F60AF">
        <w:rPr>
          <w:noProof/>
          <w:color w:val="000000" w:themeColor="text1"/>
          <w:lang w:val="nl-NL"/>
        </w:rPr>
        <w:t>(Paul, 1981, pp. 883-903)</w:t>
      </w:r>
      <w:r w:rsidR="00997B01" w:rsidRPr="008F60AF">
        <w:rPr>
          <w:color w:val="000000" w:themeColor="text1"/>
          <w:lang w:val="nl-NL"/>
        </w:rPr>
        <w:fldChar w:fldCharType="end"/>
      </w:r>
      <w:r w:rsidR="0042394D" w:rsidRPr="008F60AF">
        <w:rPr>
          <w:color w:val="000000" w:themeColor="text1"/>
          <w:lang w:val="nl-NL"/>
        </w:rPr>
        <w:t>.</w:t>
      </w:r>
    </w:p>
    <w:p w14:paraId="68F568BE" w14:textId="77777777" w:rsidR="000A79C9" w:rsidRPr="008F60AF" w:rsidRDefault="000A79C9" w:rsidP="00A20CE9">
      <w:pPr>
        <w:rPr>
          <w:color w:val="000000" w:themeColor="text1"/>
          <w:lang w:val="nl-NL"/>
        </w:rPr>
      </w:pPr>
    </w:p>
    <w:p w14:paraId="29C03E15" w14:textId="32768818" w:rsidR="000A79C9" w:rsidRPr="008F60AF" w:rsidRDefault="000A79C9" w:rsidP="000A79C9">
      <w:pPr>
        <w:pStyle w:val="Heading3"/>
        <w:rPr>
          <w:lang w:val="nl-NL"/>
        </w:rPr>
      </w:pPr>
      <w:bookmarkStart w:id="21" w:name="_Toc41145372"/>
      <w:r w:rsidRPr="008F60AF">
        <w:rPr>
          <w:lang w:val="nl-NL"/>
        </w:rPr>
        <w:t>Het portret van de moeder</w:t>
      </w:r>
      <w:bookmarkEnd w:id="21"/>
    </w:p>
    <w:p w14:paraId="3AAB4CDD" w14:textId="788FFE9C" w:rsidR="00937CFD" w:rsidRPr="008F60AF" w:rsidRDefault="00997B01" w:rsidP="00A20CE9">
      <w:pPr>
        <w:rPr>
          <w:color w:val="000000" w:themeColor="text1"/>
          <w:lang w:val="nl-NL"/>
        </w:rPr>
      </w:pPr>
      <w:r w:rsidRPr="008F60AF">
        <w:rPr>
          <w:color w:val="000000" w:themeColor="text1"/>
          <w:lang w:val="nl-NL"/>
        </w:rPr>
        <w:t>Een belangrijke rol is weggelegd voor de ove</w:t>
      </w:r>
      <w:r w:rsidR="00B37063" w:rsidRPr="008F60AF">
        <w:rPr>
          <w:color w:val="000000" w:themeColor="text1"/>
          <w:lang w:val="nl-NL"/>
        </w:rPr>
        <w:t xml:space="preserve">rleden moeder van Frankenstein. </w:t>
      </w:r>
      <w:r w:rsidR="004D22FC" w:rsidRPr="008F60AF">
        <w:rPr>
          <w:color w:val="000000" w:themeColor="text1"/>
          <w:lang w:val="nl-NL"/>
        </w:rPr>
        <w:t>Zij komt</w:t>
      </w:r>
      <w:r w:rsidR="00D31836" w:rsidRPr="008F60AF">
        <w:rPr>
          <w:color w:val="000000" w:themeColor="text1"/>
          <w:lang w:val="nl-NL"/>
        </w:rPr>
        <w:t xml:space="preserve"> voor</w:t>
      </w:r>
      <w:r w:rsidR="004D22FC" w:rsidRPr="008F60AF">
        <w:rPr>
          <w:color w:val="000000" w:themeColor="text1"/>
          <w:lang w:val="nl-NL"/>
        </w:rPr>
        <w:t xml:space="preserve"> in de vorm van een portret in een ketting. Het feit dat ze vervaardigd is in een portret wijst enerzijds op een geïdealiseerde vrouw </w:t>
      </w:r>
      <w:r w:rsidR="00933444" w:rsidRPr="008F60AF">
        <w:rPr>
          <w:color w:val="000000" w:themeColor="text1"/>
          <w:lang w:val="nl-NL"/>
        </w:rPr>
        <w:t xml:space="preserve">en anderzijds op de hunkering naar een moederfiguur </w:t>
      </w:r>
      <w:r w:rsidR="00C220C5" w:rsidRPr="008F60AF">
        <w:rPr>
          <w:color w:val="000000" w:themeColor="text1"/>
          <w:lang w:val="nl-NL"/>
        </w:rPr>
        <w:t>die</w:t>
      </w:r>
      <w:r w:rsidR="00933444" w:rsidRPr="008F60AF">
        <w:rPr>
          <w:color w:val="000000" w:themeColor="text1"/>
          <w:lang w:val="nl-NL"/>
        </w:rPr>
        <w:t xml:space="preserve"> afwezig is</w:t>
      </w:r>
      <w:r w:rsidR="0033601B" w:rsidRPr="008F60AF">
        <w:rPr>
          <w:color w:val="000000" w:themeColor="text1"/>
          <w:lang w:val="nl-NL"/>
        </w:rPr>
        <w:t xml:space="preserve"> </w:t>
      </w:r>
      <w:r w:rsidR="0033601B" w:rsidRPr="008F60AF">
        <w:rPr>
          <w:color w:val="000000" w:themeColor="text1"/>
          <w:lang w:val="nl-NL"/>
        </w:rPr>
        <w:fldChar w:fldCharType="begin"/>
      </w:r>
      <w:r w:rsidR="00625324" w:rsidRPr="008F60AF">
        <w:rPr>
          <w:color w:val="000000" w:themeColor="text1"/>
          <w:lang w:val="nl-NL"/>
        </w:rPr>
        <w:instrText xml:space="preserve"> ADDIN EN.CITE &lt;EndNote&gt;&lt;Cite&gt;&lt;Author&gt;Kotze&lt;/Author&gt;&lt;Year&gt;2000&lt;/Year&gt;&lt;RecNum&gt;1358&lt;/RecNum&gt;&lt;Pages&gt;60-61&lt;/Pages&gt;&lt;DisplayText&gt;(Kotze, 2000, pp. 60-61)&lt;/DisplayText&gt;&lt;record&gt;&lt;rec-number&gt;1358&lt;/rec-number&gt;&lt;foreign-keys&gt;&lt;key app="EN" db-id="tvw0xfa5br0zx0ez0v15dsexazwaa9zrwavw" timestamp="1589448350"&gt;1358&lt;/key&gt;&lt;/foreign-keys&gt;&lt;ref-type name="Journal Article"&gt;17&lt;/ref-type&gt;&lt;contributors&gt;&lt;authors&gt;&lt;author&gt;H. Kotze&lt;/author&gt;&lt;/authors&gt;&lt;/contributors&gt;&lt;titles&gt;&lt;title&gt;Desire, gender, power, language: a psychoanalytic reading of Mary Shelley’s Frankenstein&lt;/title&gt;&lt;secondary-title&gt;Literator&lt;/secondary-title&gt;&lt;/titles&gt;&lt;periodical&gt;&lt;full-title&gt;Literator&lt;/full-title&gt;&lt;/periodical&gt;&lt;pages&gt;53-68&lt;/pages&gt;&lt;volume&gt;21&lt;/volume&gt;&lt;number&gt;1&lt;/number&gt;&lt;keywords&gt;&lt;keyword&gt;Feminism&lt;/keyword&gt;&lt;keyword&gt;Frankenstein&lt;/keyword&gt;&lt;keyword&gt;Mary Shelley&lt;/keyword&gt;&lt;keyword&gt;Psychoanalytic Literary Theory&lt;/keyword&gt;&lt;keyword&gt;African languages and literature&lt;/keyword&gt;&lt;keyword&gt;PL8000-8844&lt;/keyword&gt;&lt;/keywords&gt;&lt;dates&gt;&lt;year&gt;2000&lt;/year&gt;&lt;pub-dates&gt;&lt;date&gt;04/01/&lt;/date&gt;&lt;/pub-dates&gt;&lt;/dates&gt;&lt;publisher&gt;AOSIS&lt;/publisher&gt;&lt;isbn&gt;0258-2279&amp;#xD;2219-8237&lt;/isbn&gt;&lt;accession-num&gt;edsdoj.8d54c370644bd3809613fce8e3c745&lt;/accession-num&gt;&lt;work-type&gt;article&lt;/work-type&gt;&lt;urls&gt;&lt;related-urls&gt;&lt;url&gt;https://vpn.uantwerpen.be?url=https%3a%2f%2fsearch.ebscohost.com%2flogin.aspx%3fdirect%3dtrue%26AuthType%3dip%2curl%2cuid%26db%3dedsdoj%26AN%3dedsdoj.8d54c370644bd3809613fce8e3c745%26lang%3dnl%26site%3deds-live&lt;/url&gt;&lt;/related-urls&gt;&lt;/urls&gt;&lt;electronic-resource-num&gt;10.4102/lit.v21i1.440&lt;/electronic-resource-num&gt;&lt;remote-database-name&gt;Directory of Open Access Journals&lt;/remote-database-name&gt;&lt;remote-database-provider&gt;EBSCOhost&lt;/remote-database-provider&gt;&lt;/record&gt;&lt;/Cite&gt;&lt;/EndNote&gt;</w:instrText>
      </w:r>
      <w:r w:rsidR="0033601B" w:rsidRPr="008F60AF">
        <w:rPr>
          <w:color w:val="000000" w:themeColor="text1"/>
          <w:lang w:val="nl-NL"/>
        </w:rPr>
        <w:fldChar w:fldCharType="separate"/>
      </w:r>
      <w:r w:rsidR="00625324" w:rsidRPr="008F60AF">
        <w:rPr>
          <w:noProof/>
          <w:color w:val="000000" w:themeColor="text1"/>
          <w:lang w:val="nl-NL"/>
        </w:rPr>
        <w:t>(Kotze, 2000, pp. 60-61)</w:t>
      </w:r>
      <w:r w:rsidR="0033601B" w:rsidRPr="008F60AF">
        <w:rPr>
          <w:color w:val="000000" w:themeColor="text1"/>
          <w:lang w:val="nl-NL"/>
        </w:rPr>
        <w:fldChar w:fldCharType="end"/>
      </w:r>
      <w:r w:rsidR="00933444" w:rsidRPr="008F60AF">
        <w:rPr>
          <w:color w:val="000000" w:themeColor="text1"/>
          <w:lang w:val="nl-NL"/>
        </w:rPr>
        <w:t xml:space="preserve">. </w:t>
      </w:r>
    </w:p>
    <w:p w14:paraId="5B0D434F" w14:textId="04279DA8" w:rsidR="00C562CE" w:rsidRPr="008F60AF" w:rsidRDefault="00937CFD" w:rsidP="00A20CE9">
      <w:pPr>
        <w:rPr>
          <w:color w:val="000000" w:themeColor="text1"/>
          <w:lang w:val="nl-NL"/>
        </w:rPr>
      </w:pPr>
      <w:r w:rsidRPr="008F60AF">
        <w:rPr>
          <w:color w:val="000000" w:themeColor="text1"/>
          <w:lang w:val="nl-NL"/>
        </w:rPr>
        <w:tab/>
        <w:t>Samen met het p</w:t>
      </w:r>
      <w:r w:rsidR="0076300E" w:rsidRPr="008F60AF">
        <w:rPr>
          <w:color w:val="000000" w:themeColor="text1"/>
          <w:lang w:val="nl-NL"/>
        </w:rPr>
        <w:t>ortret van de moeder speelt Eliz</w:t>
      </w:r>
      <w:r w:rsidRPr="008F60AF">
        <w:rPr>
          <w:color w:val="000000" w:themeColor="text1"/>
          <w:lang w:val="nl-NL"/>
        </w:rPr>
        <w:t>abeth, eigenares van de ketting met het portret</w:t>
      </w:r>
      <w:r w:rsidR="00C220C5" w:rsidRPr="008F60AF">
        <w:rPr>
          <w:color w:val="000000" w:themeColor="text1"/>
          <w:lang w:val="nl-NL"/>
        </w:rPr>
        <w:t>,</w:t>
      </w:r>
      <w:r w:rsidRPr="008F60AF">
        <w:rPr>
          <w:color w:val="000000" w:themeColor="text1"/>
          <w:lang w:val="nl-NL"/>
        </w:rPr>
        <w:t xml:space="preserve"> een essentiële rol in het verhaal. Ook zij </w:t>
      </w:r>
      <w:r w:rsidR="006115FD" w:rsidRPr="008F60AF">
        <w:rPr>
          <w:color w:val="000000" w:themeColor="text1"/>
          <w:lang w:val="nl-NL"/>
        </w:rPr>
        <w:t xml:space="preserve">neemt </w:t>
      </w:r>
      <w:r w:rsidRPr="008F60AF">
        <w:rPr>
          <w:color w:val="000000" w:themeColor="text1"/>
          <w:lang w:val="nl-NL"/>
        </w:rPr>
        <w:t xml:space="preserve">een </w:t>
      </w:r>
      <w:r w:rsidR="006115FD" w:rsidRPr="008F60AF">
        <w:rPr>
          <w:color w:val="000000" w:themeColor="text1"/>
          <w:lang w:val="nl-NL"/>
        </w:rPr>
        <w:t>begeerlijke rol in</w:t>
      </w:r>
      <w:r w:rsidR="0033601B" w:rsidRPr="008F60AF">
        <w:rPr>
          <w:color w:val="000000" w:themeColor="text1"/>
          <w:lang w:val="nl-NL"/>
        </w:rPr>
        <w:t xml:space="preserve"> </w:t>
      </w:r>
      <w:r w:rsidR="0033601B" w:rsidRPr="008F60AF">
        <w:rPr>
          <w:color w:val="000000" w:themeColor="text1"/>
          <w:lang w:val="nl-NL"/>
        </w:rPr>
        <w:fldChar w:fldCharType="begin"/>
      </w:r>
      <w:r w:rsidR="00625324" w:rsidRPr="008F60AF">
        <w:rPr>
          <w:color w:val="000000" w:themeColor="text1"/>
          <w:lang w:val="nl-NL"/>
        </w:rPr>
        <w:instrText xml:space="preserve"> ADDIN EN.CITE &lt;EndNote&gt;&lt;Cite&gt;&lt;Author&gt;Kotze&lt;/Author&gt;&lt;Year&gt;2000&lt;/Year&gt;&lt;RecNum&gt;1358&lt;/RecNum&gt;&lt;Pages&gt;60-61&lt;/Pages&gt;&lt;DisplayText&gt;(Kotze, 2000, pp. 60-61)&lt;/DisplayText&gt;&lt;record&gt;&lt;rec-number&gt;1358&lt;/rec-number&gt;&lt;foreign-keys&gt;&lt;key app="EN" db-id="tvw0xfa5br0zx0ez0v15dsexazwaa9zrwavw" timestamp="1589448350"&gt;1358&lt;/key&gt;&lt;/foreign-keys&gt;&lt;ref-type name="Journal Article"&gt;17&lt;/ref-type&gt;&lt;contributors&gt;&lt;authors&gt;&lt;author&gt;H. Kotze&lt;/author&gt;&lt;/authors&gt;&lt;/contributors&gt;&lt;titles&gt;&lt;title&gt;Desire, gender, power, language: a psychoanalytic reading of Mary Shelley’s Frankenstein&lt;/title&gt;&lt;secondary-title&gt;Literator&lt;/secondary-title&gt;&lt;/titles&gt;&lt;periodical&gt;&lt;full-title&gt;Literator&lt;/full-title&gt;&lt;/periodical&gt;&lt;pages&gt;53-68&lt;/pages&gt;&lt;volume&gt;21&lt;/volume&gt;&lt;number&gt;1&lt;/number&gt;&lt;keywords&gt;&lt;keyword&gt;Feminism&lt;/keyword&gt;&lt;keyword&gt;Frankenstein&lt;/keyword&gt;&lt;keyword&gt;Mary Shelley&lt;/keyword&gt;&lt;keyword&gt;Psychoanalytic Literary Theory&lt;/keyword&gt;&lt;keyword&gt;African languages and literature&lt;/keyword&gt;&lt;keyword&gt;PL8000-8844&lt;/keyword&gt;&lt;/keywords&gt;&lt;dates&gt;&lt;year&gt;2000&lt;/year&gt;&lt;pub-dates&gt;&lt;date&gt;04/01/&lt;/date&gt;&lt;/pub-dates&gt;&lt;/dates&gt;&lt;publisher&gt;AOSIS&lt;/publisher&gt;&lt;isbn&gt;0258-2279&amp;#xD;2219-8237&lt;/isbn&gt;&lt;accession-num&gt;edsdoj.8d54c370644bd3809613fce8e3c745&lt;/accession-num&gt;&lt;work-type&gt;article&lt;/work-type&gt;&lt;urls&gt;&lt;related-urls&gt;&lt;url&gt;https://vpn.uantwerpen.be?url=https%3a%2f%2fsearch.ebscohost.com%2flogin.aspx%3fdirect%3dtrue%26AuthType%3dip%2curl%2cuid%26db%3dedsdoj%26AN%3dedsdoj.8d54c370644bd3809613fce8e3c745%26lang%3dnl%26site%3deds-live&lt;/url&gt;&lt;/related-urls&gt;&lt;/urls&gt;&lt;electronic-resource-num&gt;10.4102/lit.v21i1.440&lt;/electronic-resource-num&gt;&lt;remote-database-name&gt;Directory of Open Access Journals&lt;/remote-database-name&gt;&lt;remote-database-provider&gt;EBSCOhost&lt;/remote-database-provider&gt;&lt;/record&gt;&lt;/Cite&gt;&lt;/EndNote&gt;</w:instrText>
      </w:r>
      <w:r w:rsidR="0033601B" w:rsidRPr="008F60AF">
        <w:rPr>
          <w:color w:val="000000" w:themeColor="text1"/>
          <w:lang w:val="nl-NL"/>
        </w:rPr>
        <w:fldChar w:fldCharType="separate"/>
      </w:r>
      <w:r w:rsidR="00625324" w:rsidRPr="008F60AF">
        <w:rPr>
          <w:noProof/>
          <w:color w:val="000000" w:themeColor="text1"/>
          <w:lang w:val="nl-NL"/>
        </w:rPr>
        <w:t>(Kotze, 2000, pp. 60-61)</w:t>
      </w:r>
      <w:r w:rsidR="0033601B" w:rsidRPr="008F60AF">
        <w:rPr>
          <w:color w:val="000000" w:themeColor="text1"/>
          <w:lang w:val="nl-NL"/>
        </w:rPr>
        <w:fldChar w:fldCharType="end"/>
      </w:r>
      <w:r w:rsidR="006115FD" w:rsidRPr="008F60AF">
        <w:rPr>
          <w:color w:val="000000" w:themeColor="text1"/>
          <w:lang w:val="nl-NL"/>
        </w:rPr>
        <w:t xml:space="preserve">. In het verhaal is zij geadopteerd door de ouders van Frankenstein, maar al snel ziet hij haar als meer dan enkel een zus. In deze relatie wordt ook een drang van Frankenstein naar een moederfiguur duidelijk. De leegte die zijn moeder naliet, projecteert de wetenschapper op zijn zus. Hij ziet haar niet enkel als een vervanging van zijn moeder, maar evengoed als zijn bezit of zijn speeltje </w:t>
      </w:r>
      <w:r w:rsidR="00A90B49" w:rsidRPr="008F60AF">
        <w:rPr>
          <w:color w:val="000000" w:themeColor="text1"/>
          <w:lang w:val="nl-NL"/>
        </w:rPr>
        <w:fldChar w:fldCharType="begin"/>
      </w:r>
      <w:r w:rsidR="004C4868" w:rsidRPr="008F60AF">
        <w:rPr>
          <w:color w:val="000000" w:themeColor="text1"/>
          <w:lang w:val="nl-NL"/>
        </w:rPr>
        <w:instrText xml:space="preserve"> ADDIN EN.CITE &lt;EndNote&gt;&lt;Cite&gt;&lt;Author&gt;Shelley&lt;/Author&gt;&lt;Year&gt;1982&lt;/Year&gt;&lt;RecNum&gt;1357&lt;/RecNum&gt;&lt;DisplayText&gt;(M. Shelley &amp;amp; Schuchart, 1982)&lt;/DisplayText&gt;&lt;record&gt;&lt;rec-number&gt;1357&lt;/rec-number&gt;&lt;foreign-keys&gt;&lt;key app="EN" db-id="tvw0xfa5br0zx0ez0v15dsexazwaa9zrwavw" timestamp="1589448350"&gt;1357&lt;/key&gt;&lt;/foreign-keys&gt;&lt;ref-type name="Book"&gt;6&lt;/ref-type&gt;&lt;contributors&gt;&lt;authors&gt;&lt;author&gt;Shelley, Mary&lt;/author&gt;&lt;author&gt;Schuchart, Max&lt;/author&gt;&lt;/authors&gt;&lt;/contributors&gt;&lt;titles&gt;&lt;title&gt;Frankenstein&lt;/title&gt;&lt;secondary-title&gt;Prisma klassieken: 60&lt;/secondary-title&gt;&lt;/titles&gt;&lt;keywords&gt;&lt;keyword&gt;English literature&lt;/keyword&gt;&lt;keyword&gt;Text edition&lt;/keyword&gt;&lt;/keywords&gt;&lt;dates&gt;&lt;year&gt;1982&lt;/year&gt;&lt;/dates&gt;&lt;publisher&gt;Het Spectrum&lt;/publisher&gt;&lt;isbn&gt;90-274-2164-1&lt;/isbn&gt;&lt;work-type&gt;Book&lt;/work-type&gt;&lt;urls&gt;&lt;related-urls&gt;&lt;url&gt;https://vpn.uantwerpen.be?url=https%3a%2f%2fsearch.ebscohost.com%2flogin.aspx%3fdirect%3dtrue%26AuthType%3dip%2curl%2cuid%26db%3dcat01187a%26AN%3dABC.c.lvd.644349%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A90B49" w:rsidRPr="008F60AF">
        <w:rPr>
          <w:color w:val="000000" w:themeColor="text1"/>
          <w:lang w:val="nl-NL"/>
        </w:rPr>
        <w:fldChar w:fldCharType="separate"/>
      </w:r>
      <w:r w:rsidR="00A90B49" w:rsidRPr="008F60AF">
        <w:rPr>
          <w:noProof/>
          <w:color w:val="000000" w:themeColor="text1"/>
          <w:lang w:val="nl-NL"/>
        </w:rPr>
        <w:t>(M. Shelley &amp; Schuchart, 1982)</w:t>
      </w:r>
      <w:r w:rsidR="00A90B49" w:rsidRPr="008F60AF">
        <w:rPr>
          <w:color w:val="000000" w:themeColor="text1"/>
          <w:lang w:val="nl-NL"/>
        </w:rPr>
        <w:fldChar w:fldCharType="end"/>
      </w:r>
      <w:r w:rsidR="006115FD" w:rsidRPr="008F60AF">
        <w:rPr>
          <w:color w:val="000000" w:themeColor="text1"/>
          <w:lang w:val="nl-NL"/>
        </w:rPr>
        <w:t>.</w:t>
      </w:r>
      <w:r w:rsidR="00A90B49" w:rsidRPr="008F60AF">
        <w:rPr>
          <w:color w:val="000000" w:themeColor="text1"/>
          <w:lang w:val="nl-NL"/>
        </w:rPr>
        <w:t xml:space="preserve"> Frankenstein is dus, net zoals het door hem </w:t>
      </w:r>
      <w:r w:rsidR="00C562CE" w:rsidRPr="008F60AF">
        <w:rPr>
          <w:color w:val="000000" w:themeColor="text1"/>
          <w:lang w:val="nl-NL"/>
        </w:rPr>
        <w:t>gecreëerde</w:t>
      </w:r>
      <w:r w:rsidR="00A90B49" w:rsidRPr="008F60AF">
        <w:rPr>
          <w:color w:val="000000" w:themeColor="text1"/>
          <w:lang w:val="nl-NL"/>
        </w:rPr>
        <w:t xml:space="preserve"> monster, ook op zoek naar een moederfiguur</w:t>
      </w:r>
      <w:r w:rsidR="00C562CE" w:rsidRPr="008F60AF">
        <w:rPr>
          <w:color w:val="000000" w:themeColor="text1"/>
          <w:lang w:val="nl-NL"/>
        </w:rPr>
        <w:t>.</w:t>
      </w:r>
    </w:p>
    <w:p w14:paraId="0792FE9A" w14:textId="77777777" w:rsidR="00C61912" w:rsidRPr="008F60AF" w:rsidRDefault="00C61912" w:rsidP="00C562CE">
      <w:pPr>
        <w:rPr>
          <w:color w:val="000000" w:themeColor="text1"/>
          <w:lang w:val="nl-NL"/>
        </w:rPr>
      </w:pPr>
    </w:p>
    <w:p w14:paraId="42C11735" w14:textId="07F10DFD" w:rsidR="00C61912" w:rsidRPr="008F60AF" w:rsidRDefault="00C61912" w:rsidP="00C61912">
      <w:pPr>
        <w:pStyle w:val="Heading3"/>
        <w:rPr>
          <w:lang w:val="nl-NL"/>
        </w:rPr>
      </w:pPr>
      <w:bookmarkStart w:id="22" w:name="_Toc41145373"/>
      <w:r w:rsidRPr="008F60AF">
        <w:rPr>
          <w:lang w:val="nl-NL"/>
        </w:rPr>
        <w:t>Feminisme en Frankenstein</w:t>
      </w:r>
      <w:bookmarkEnd w:id="22"/>
    </w:p>
    <w:p w14:paraId="5EF9CFDD" w14:textId="45398526" w:rsidR="009C5FE4" w:rsidRPr="008F60AF" w:rsidRDefault="00C61912" w:rsidP="00C61912">
      <w:pPr>
        <w:rPr>
          <w:color w:val="000000" w:themeColor="text1"/>
          <w:lang w:val="nl-NL"/>
        </w:rPr>
      </w:pPr>
      <w:r w:rsidRPr="008F60AF">
        <w:rPr>
          <w:color w:val="000000" w:themeColor="text1"/>
          <w:lang w:val="nl-NL"/>
        </w:rPr>
        <w:t xml:space="preserve">In Mary Shelley’s verhaal valt er wel degelijk een dikke laag aan feministische subtext te bespeuren. Het verhaal verscheen ten tijde van de eerste feministische golf </w:t>
      </w:r>
      <w:r w:rsidR="00F52C6C" w:rsidRPr="008F60AF">
        <w:rPr>
          <w:color w:val="000000" w:themeColor="text1"/>
          <w:lang w:val="nl-NL"/>
        </w:rPr>
        <w:fldChar w:fldCharType="begin"/>
      </w:r>
      <w:r w:rsidR="00AF3C3B" w:rsidRPr="008F60AF">
        <w:rPr>
          <w:color w:val="000000" w:themeColor="text1"/>
          <w:lang w:val="nl-NL"/>
        </w:rPr>
        <w:instrText xml:space="preserve"> ADDIN EN.CITE &lt;EndNote&gt;&lt;Cite&gt;&lt;Author&gt;Neill&lt;/Author&gt;&lt;Year&gt;2018&lt;/Year&gt;&lt;RecNum&gt;1361&lt;/RecNum&gt;&lt;DisplayText&gt;(Neill, 2018b)&lt;/DisplayText&gt;&lt;record&gt;&lt;rec-number&gt;1361&lt;/rec-number&gt;&lt;foreign-keys&gt;&lt;key app="EN" db-id="tvw0xfa5br0zx0ez0v15dsexazwaa9zrwavw" timestamp="1589448350"&gt;1361&lt;/key&gt;&lt;/foreign-keys&gt;&lt;ref-type name="Book"&gt;6&lt;/ref-type&gt;&lt;contributors&gt;&lt;authors&gt;&lt;author&gt;Neill, Natalie&lt;/author&gt;&lt;/authors&gt;&lt;/contributors&gt;&lt;titles&gt;&lt;title&gt;The Stepford Frankensteins: Feminism, Frankenstein, and The Stepford Wives&lt;/title&gt;&lt;alt-title&gt;Journal of American Culture&lt;/alt-title&gt;&lt;/titles&gt;&lt;pages&gt;257&lt;/pages&gt;&lt;volume&gt;41&lt;/volume&gt;&lt;section&gt;65&lt;/section&gt;&lt;keywords&gt;&lt;keyword&gt;FEMINISM in literature&lt;/keyword&gt;&lt;keyword&gt;WIVES in literature&lt;/keyword&gt;&lt;keyword&gt;SHELLEY, Mary Wollstonecraft, 1797-1851&lt;/keyword&gt;&lt;keyword&gt;LEVIN, Ira, 1929-2007&lt;/keyword&gt;&lt;keyword&gt;FRANKENSTEIN: Or, the Modern Prometheus (Book : Shelley)&lt;/keyword&gt;&lt;keyword&gt;STEPFORD Wives, The (Book)&lt;/keyword&gt;&lt;/keywords&gt;&lt;dates&gt;&lt;year&gt;2018&lt;/year&gt;&lt;/dates&gt;&lt;isbn&gt;15427331&lt;/isbn&gt;&lt;urls&gt;&lt;related-urls&gt;&lt;url&gt;https://vpn.uantwerpen.be?url=https%3a%2f%2fsearch.ebscohost.com%2flogin.aspx%3fdirect%3dtrue%26AuthType%3dip%2curl%2cuid%26db%3dedb%26AN%3d131574055%26lang%3dnl%26site%3deds-live&lt;/url&gt;&lt;/related-urls&gt;&lt;/urls&gt;&lt;remote-database-name&gt;Complementary Index&lt;/remote-database-name&gt;&lt;remote-database-provider&gt;EBSCOhost&lt;/remote-database-provider&gt;&lt;/record&gt;&lt;/Cite&gt;&lt;/EndNote&gt;</w:instrText>
      </w:r>
      <w:r w:rsidR="00F52C6C" w:rsidRPr="008F60AF">
        <w:rPr>
          <w:color w:val="000000" w:themeColor="text1"/>
          <w:lang w:val="nl-NL"/>
        </w:rPr>
        <w:fldChar w:fldCharType="separate"/>
      </w:r>
      <w:r w:rsidR="00AF3C3B" w:rsidRPr="008F60AF">
        <w:rPr>
          <w:noProof/>
          <w:color w:val="000000" w:themeColor="text1"/>
          <w:lang w:val="nl-NL"/>
        </w:rPr>
        <w:t>(Neill, 2018b)</w:t>
      </w:r>
      <w:r w:rsidR="00F52C6C" w:rsidRPr="008F60AF">
        <w:rPr>
          <w:color w:val="000000" w:themeColor="text1"/>
          <w:lang w:val="nl-NL"/>
        </w:rPr>
        <w:fldChar w:fldCharType="end"/>
      </w:r>
      <w:r w:rsidR="009C5FE4" w:rsidRPr="008F60AF">
        <w:rPr>
          <w:color w:val="000000" w:themeColor="text1"/>
          <w:lang w:val="nl-NL"/>
        </w:rPr>
        <w:t xml:space="preserve">. </w:t>
      </w:r>
      <w:r w:rsidR="00CC0110" w:rsidRPr="008F60AF">
        <w:rPr>
          <w:color w:val="000000" w:themeColor="text1"/>
          <w:lang w:val="nl-NL"/>
        </w:rPr>
        <w:t>D</w:t>
      </w:r>
      <w:r w:rsidR="009C5FE4" w:rsidRPr="008F60AF">
        <w:rPr>
          <w:color w:val="000000" w:themeColor="text1"/>
          <w:lang w:val="nl-NL"/>
        </w:rPr>
        <w:t xml:space="preserve">at feministisch gedachtengoed vindt zijn reflectie in de tekst. </w:t>
      </w:r>
      <w:r w:rsidR="00CC0110" w:rsidRPr="008F60AF">
        <w:rPr>
          <w:color w:val="000000" w:themeColor="text1"/>
          <w:lang w:val="nl-NL"/>
        </w:rPr>
        <w:t>D</w:t>
      </w:r>
      <w:r w:rsidR="009C5FE4" w:rsidRPr="008F60AF">
        <w:rPr>
          <w:color w:val="000000" w:themeColor="text1"/>
          <w:lang w:val="nl-NL"/>
        </w:rPr>
        <w:t>e tijd waarin Shelley haar boek schreef</w:t>
      </w:r>
      <w:r w:rsidR="00CC0110" w:rsidRPr="008F60AF">
        <w:rPr>
          <w:color w:val="000000" w:themeColor="text1"/>
          <w:lang w:val="nl-NL"/>
        </w:rPr>
        <w:t xml:space="preserve"> heeft dus duidelijk</w:t>
      </w:r>
      <w:r w:rsidR="009A3DE9" w:rsidRPr="008F60AF">
        <w:rPr>
          <w:color w:val="000000" w:themeColor="text1"/>
          <w:lang w:val="nl-NL"/>
        </w:rPr>
        <w:t xml:space="preserve"> </w:t>
      </w:r>
      <w:r w:rsidR="009C5FE4" w:rsidRPr="008F60AF">
        <w:rPr>
          <w:color w:val="000000" w:themeColor="text1"/>
          <w:lang w:val="nl-NL"/>
        </w:rPr>
        <w:t>zijn stempel achtergelaten op het uiteindelijke werk.</w:t>
      </w:r>
    </w:p>
    <w:p w14:paraId="20292E89" w14:textId="1A9FE689" w:rsidR="004052ED" w:rsidRPr="008F60AF" w:rsidRDefault="009C5FE4" w:rsidP="00C61912">
      <w:pPr>
        <w:rPr>
          <w:color w:val="000000" w:themeColor="text1"/>
          <w:lang w:val="nl-NL"/>
        </w:rPr>
      </w:pPr>
      <w:r w:rsidRPr="008F60AF">
        <w:rPr>
          <w:color w:val="000000" w:themeColor="text1"/>
          <w:lang w:val="nl-NL"/>
        </w:rPr>
        <w:tab/>
        <w:t>Het feminisme was geen ver-van-mijn-</w:t>
      </w:r>
      <w:r w:rsidR="004F3B8C" w:rsidRPr="008F60AF">
        <w:rPr>
          <w:color w:val="000000" w:themeColor="text1"/>
          <w:lang w:val="nl-NL"/>
        </w:rPr>
        <w:t>bed show</w:t>
      </w:r>
      <w:r w:rsidRPr="008F60AF">
        <w:rPr>
          <w:color w:val="000000" w:themeColor="text1"/>
          <w:lang w:val="nl-NL"/>
        </w:rPr>
        <w:t xml:space="preserve"> voor Mary Shelley</w:t>
      </w:r>
      <w:r w:rsidR="009A3DE9" w:rsidRPr="008F60AF">
        <w:rPr>
          <w:color w:val="000000" w:themeColor="text1"/>
          <w:lang w:val="nl-NL"/>
        </w:rPr>
        <w:t>. H</w:t>
      </w:r>
      <w:r w:rsidRPr="008F60AF">
        <w:rPr>
          <w:color w:val="000000" w:themeColor="text1"/>
          <w:lang w:val="nl-NL"/>
        </w:rPr>
        <w:t>aar moeder Mary Wollstonecraft</w:t>
      </w:r>
      <w:r w:rsidR="009A3DE9" w:rsidRPr="008F60AF">
        <w:rPr>
          <w:color w:val="000000" w:themeColor="text1"/>
          <w:lang w:val="nl-NL"/>
        </w:rPr>
        <w:t xml:space="preserve"> </w:t>
      </w:r>
      <w:r w:rsidRPr="008F60AF">
        <w:rPr>
          <w:color w:val="000000" w:themeColor="text1"/>
          <w:lang w:val="nl-NL"/>
        </w:rPr>
        <w:t xml:space="preserve">was een voorvechter voor de vrouwenrechten. Haar tekst </w:t>
      </w:r>
      <w:r w:rsidRPr="008F60AF">
        <w:rPr>
          <w:i/>
          <w:color w:val="000000" w:themeColor="text1"/>
          <w:lang w:val="nl-NL"/>
        </w:rPr>
        <w:t xml:space="preserve">A Vindication of the Rights of Woman </w:t>
      </w:r>
      <w:r w:rsidRPr="008F60AF">
        <w:rPr>
          <w:color w:val="000000" w:themeColor="text1"/>
          <w:lang w:val="nl-NL"/>
        </w:rPr>
        <w:t>werd gezien als een katalysator voor het Brits debat omtrent de rol van de vrouw in de samenleving. Ook vormde het de basis voor het modern feministisch gedachtengoed</w:t>
      </w:r>
      <w:r w:rsidR="00C66B25" w:rsidRPr="008F60AF">
        <w:rPr>
          <w:color w:val="000000" w:themeColor="text1"/>
          <w:lang w:val="nl-NL"/>
        </w:rPr>
        <w:t xml:space="preserve"> </w:t>
      </w:r>
      <w:r w:rsidR="00C66B25" w:rsidRPr="008F60AF">
        <w:rPr>
          <w:color w:val="000000" w:themeColor="text1"/>
          <w:lang w:val="nl-NL"/>
        </w:rPr>
        <w:fldChar w:fldCharType="begin"/>
      </w:r>
      <w:r w:rsidR="004C4868" w:rsidRPr="008F60AF">
        <w:rPr>
          <w:color w:val="000000" w:themeColor="text1"/>
          <w:lang w:val="nl-NL"/>
        </w:rPr>
        <w:instrText xml:space="preserve"> ADDIN EN.CITE &lt;EndNote&gt;&lt;Cite&gt;&lt;Author&gt;Wollstonecraft&lt;/Author&gt;&lt;Year&gt;2014&lt;/Year&gt;&lt;RecNum&gt;1363&lt;/RecNum&gt;&lt;DisplayText&gt;(Wollstonecraft, Abbey, &amp;amp; Botting, 2014)&lt;/DisplayText&gt;&lt;record&gt;&lt;rec-number&gt;1363&lt;/rec-number&gt;&lt;foreign-keys&gt;&lt;key app="EN" db-id="tvw0xfa5br0zx0ez0v15dsexazwaa9zrwavw" timestamp="1589448350"&gt;1363&lt;/key&gt;&lt;/foreign-keys&gt;&lt;ref-type name="Book"&gt;6&lt;/ref-type&gt;&lt;contributors&gt;&lt;authors&gt;&lt;author&gt;Wollstonecraft, Mary&lt;/author&gt;&lt;author&gt;Abbey, Ruth&lt;/author&gt;&lt;author&gt;Botting, Eileen Hunt&lt;/author&gt;&lt;/authors&gt;&lt;/contributors&gt;&lt;titles&gt;&lt;title&gt;A Vindication of the Rights of Woman&lt;/title&gt;&lt;secondary-title&gt;Rethinking the Western Tradition&lt;/secondary-title&gt;&lt;/titles&gt;&lt;keywords&gt;&lt;keyword&gt;Feminism--Early works to 1800&lt;/keyword&gt;&lt;keyword&gt;Women--Education--Great Britain--Early works to 1800&lt;/keyword&gt;&lt;keyword&gt;Women&amp;apos;s rights--Great Britain--Early works to 1800&lt;/keyword&gt;&lt;keyword&gt;SOCIAL SCIENCE / Discrimination&lt;/keyword&gt;&lt;keyword&gt;SOCIAL SCIENCE / Minority Studies&lt;/keyword&gt;&lt;/keywords&gt;&lt;dates&gt;&lt;year&gt;2014&lt;/year&gt;&lt;/dates&gt;&lt;pub-location&gt;New Haven [Connecticut]&lt;/pub-location&gt;&lt;publisher&gt;Yale University Press&lt;/publisher&gt;&lt;isbn&gt;9780300207040&lt;/isbn&gt;&lt;work-type&gt;Book&lt;/work-type&gt;&lt;urls&gt;&lt;related-urls&gt;&lt;url&gt;https://vpn.uantwerpen.be?url=https%3a%2f%2fsearch.ebscohost.com%2flogin.aspx%3fdirect%3dtrue%26AuthType%3dip%2curl%2cuid%26db%3dnlebk%26AN%3d818466%26lang%3dnl%26site%3deds-live&lt;/url&gt;&lt;/related-urls&gt;&lt;/urls&gt;&lt;remote-database-name&gt;eBook Collection (EBSCOhost)&lt;/remote-database-name&gt;&lt;remote-database-provider&gt;EBSCOhost&lt;/remote-database-provider&gt;&lt;language&gt;English&lt;/language&gt;&lt;/record&gt;&lt;/Cite&gt;&lt;/EndNote&gt;</w:instrText>
      </w:r>
      <w:r w:rsidR="00C66B25" w:rsidRPr="008F60AF">
        <w:rPr>
          <w:color w:val="000000" w:themeColor="text1"/>
          <w:lang w:val="nl-NL"/>
        </w:rPr>
        <w:fldChar w:fldCharType="separate"/>
      </w:r>
      <w:r w:rsidR="00C66B25" w:rsidRPr="008F60AF">
        <w:rPr>
          <w:noProof/>
          <w:color w:val="000000" w:themeColor="text1"/>
          <w:lang w:val="nl-NL"/>
        </w:rPr>
        <w:t>(Wollstonecraft, Abbey, &amp; Botting, 2014)</w:t>
      </w:r>
      <w:r w:rsidR="00C66B25" w:rsidRPr="008F60AF">
        <w:rPr>
          <w:color w:val="000000" w:themeColor="text1"/>
          <w:lang w:val="nl-NL"/>
        </w:rPr>
        <w:fldChar w:fldCharType="end"/>
      </w:r>
      <w:r w:rsidRPr="008F60AF">
        <w:rPr>
          <w:color w:val="000000" w:themeColor="text1"/>
          <w:lang w:val="nl-NL"/>
        </w:rPr>
        <w:t>. In het werk van haar dochter las ze een sociale commentaar. Het verhaal behandelt thema’s als isolatie en exclusie van de maatschappij, wat exact was wat de vrouw in die tijd evengoed meemaakte. Zij werd als het ware uit het publieke leven verwijderd</w:t>
      </w:r>
      <w:r w:rsidR="00E23E92" w:rsidRPr="008F60AF">
        <w:rPr>
          <w:color w:val="000000" w:themeColor="text1"/>
          <w:lang w:val="nl-NL"/>
        </w:rPr>
        <w:t xml:space="preserve"> </w:t>
      </w:r>
      <w:r w:rsidR="00E23E92" w:rsidRPr="008F60AF">
        <w:rPr>
          <w:color w:val="000000" w:themeColor="text1"/>
          <w:lang w:val="nl-NL"/>
        </w:rPr>
        <w:fldChar w:fldCharType="begin"/>
      </w:r>
      <w:r w:rsidR="00AF3C3B" w:rsidRPr="008F60AF">
        <w:rPr>
          <w:color w:val="000000" w:themeColor="text1"/>
          <w:lang w:val="nl-NL"/>
        </w:rPr>
        <w:instrText xml:space="preserve"> ADDIN EN.CITE &lt;EndNote&gt;&lt;Cite&gt;&lt;Author&gt;Neill&lt;/Author&gt;&lt;Year&gt;2018&lt;/Year&gt;&lt;RecNum&gt;1361&lt;/RecNum&gt;&lt;Pages&gt;261&lt;/Pages&gt;&lt;DisplayText&gt;(Neill, 2018b, p. 261)&lt;/DisplayText&gt;&lt;record&gt;&lt;rec-number&gt;1361&lt;/rec-number&gt;&lt;foreign-keys&gt;&lt;key app="EN" db-id="tvw0xfa5br0zx0ez0v15dsexazwaa9zrwavw" timestamp="1589448350"&gt;1361&lt;/key&gt;&lt;/foreign-keys&gt;&lt;ref-type name="Book"&gt;6&lt;/ref-type&gt;&lt;contributors&gt;&lt;authors&gt;&lt;author&gt;Neill, Natalie&lt;/author&gt;&lt;/authors&gt;&lt;/contributors&gt;&lt;titles&gt;&lt;title&gt;The Stepford Frankensteins: Feminism, Frankenstein, and The Stepford Wives&lt;/title&gt;&lt;alt-title&gt;Journal of American Culture&lt;/alt-title&gt;&lt;/titles&gt;&lt;pages&gt;257&lt;/pages&gt;&lt;volume&gt;41&lt;/volume&gt;&lt;section&gt;65&lt;/section&gt;&lt;keywords&gt;&lt;keyword&gt;FEMINISM in literature&lt;/keyword&gt;&lt;keyword&gt;WIVES in literature&lt;/keyword&gt;&lt;keyword&gt;SHELLEY, Mary Wollstonecraft, 1797-1851&lt;/keyword&gt;&lt;keyword&gt;LEVIN, Ira, 1929-2007&lt;/keyword&gt;&lt;keyword&gt;FRANKENSTEIN: Or, the Modern Prometheus (Book : Shelley)&lt;/keyword&gt;&lt;keyword&gt;STEPFORD Wives, The (Book)&lt;/keyword&gt;&lt;/keywords&gt;&lt;dates&gt;&lt;year&gt;2018&lt;/year&gt;&lt;/dates&gt;&lt;isbn&gt;15427331&lt;/isbn&gt;&lt;urls&gt;&lt;related-urls&gt;&lt;url&gt;https://vpn.uantwerpen.be?url=https%3a%2f%2fsearch.ebscohost.com%2flogin.aspx%3fdirect%3dtrue%26AuthType%3dip%2curl%2cuid%26db%3dedb%26AN%3d131574055%26lang%3dnl%26site%3deds-live&lt;/url&gt;&lt;/related-urls&gt;&lt;/urls&gt;&lt;remote-database-name&gt;Complementary Index&lt;/remote-database-name&gt;&lt;remote-database-provider&gt;EBSCOhost&lt;/remote-database-provider&gt;&lt;/record&gt;&lt;/Cite&gt;&lt;/EndNote&gt;</w:instrText>
      </w:r>
      <w:r w:rsidR="00E23E92" w:rsidRPr="008F60AF">
        <w:rPr>
          <w:color w:val="000000" w:themeColor="text1"/>
          <w:lang w:val="nl-NL"/>
        </w:rPr>
        <w:fldChar w:fldCharType="separate"/>
      </w:r>
      <w:r w:rsidR="00AF3C3B" w:rsidRPr="008F60AF">
        <w:rPr>
          <w:noProof/>
          <w:color w:val="000000" w:themeColor="text1"/>
          <w:lang w:val="nl-NL"/>
        </w:rPr>
        <w:t>(Neill, 2018b, p. 261)</w:t>
      </w:r>
      <w:r w:rsidR="00E23E92" w:rsidRPr="008F60AF">
        <w:rPr>
          <w:color w:val="000000" w:themeColor="text1"/>
          <w:lang w:val="nl-NL"/>
        </w:rPr>
        <w:fldChar w:fldCharType="end"/>
      </w:r>
      <w:r w:rsidRPr="008F60AF">
        <w:rPr>
          <w:color w:val="000000" w:themeColor="text1"/>
          <w:lang w:val="nl-NL"/>
        </w:rPr>
        <w:t xml:space="preserve">. </w:t>
      </w:r>
    </w:p>
    <w:p w14:paraId="692EA4E4" w14:textId="05A9697A" w:rsidR="004052ED" w:rsidRPr="008F60AF" w:rsidRDefault="004052ED" w:rsidP="00C61912">
      <w:pPr>
        <w:rPr>
          <w:color w:val="000000" w:themeColor="text1"/>
          <w:lang w:val="nl-NL"/>
        </w:rPr>
      </w:pPr>
      <w:r w:rsidRPr="008F60AF">
        <w:rPr>
          <w:color w:val="000000" w:themeColor="text1"/>
          <w:lang w:val="nl-NL"/>
        </w:rPr>
        <w:tab/>
        <w:t xml:space="preserve">Het thema van verwijdering uit het publieke leven wordt duidelijk in </w:t>
      </w:r>
      <w:r w:rsidRPr="008F60AF">
        <w:rPr>
          <w:i/>
          <w:color w:val="000000" w:themeColor="text1"/>
          <w:lang w:val="nl-NL"/>
        </w:rPr>
        <w:t xml:space="preserve">Frankenstein </w:t>
      </w:r>
      <w:r w:rsidRPr="008F60AF">
        <w:rPr>
          <w:color w:val="000000" w:themeColor="text1"/>
          <w:lang w:val="nl-NL"/>
        </w:rPr>
        <w:t>door een onevenwicht van de geslachten. Er vindt een duidelijke splitsing op tussen hoe de man en hoe de vrouw aanwezig is in het verhaal</w:t>
      </w:r>
      <w:r w:rsidR="001F0D12" w:rsidRPr="008F60AF">
        <w:rPr>
          <w:color w:val="000000" w:themeColor="text1"/>
          <w:lang w:val="nl-NL"/>
        </w:rPr>
        <w:t xml:space="preserve"> </w:t>
      </w:r>
      <w:r w:rsidR="001F0D12" w:rsidRPr="008F60AF">
        <w:rPr>
          <w:color w:val="000000" w:themeColor="text1"/>
          <w:lang w:val="nl-NL"/>
        </w:rPr>
        <w:fldChar w:fldCharType="begin"/>
      </w:r>
      <w:r w:rsidR="00625324" w:rsidRPr="008F60AF">
        <w:rPr>
          <w:color w:val="000000" w:themeColor="text1"/>
          <w:lang w:val="nl-NL"/>
        </w:rPr>
        <w:instrText xml:space="preserve"> ADDIN EN.CITE &lt;EndNote&gt;&lt;Cite&gt;&lt;Author&gt;Levine&lt;/Author&gt;&lt;Year&gt;1979&lt;/Year&gt;&lt;RecNum&gt;1366&lt;/RecNum&gt;&lt;Pages&gt;11-16&lt;/Pages&gt;&lt;DisplayText&gt;(Levine &amp;amp; Knoepflmacher, 1979, pp. 11-16)&lt;/DisplayText&gt;&lt;record&gt;&lt;rec-number&gt;1366&lt;/rec-number&gt;&lt;foreign-keys&gt;&lt;key app="EN" db-id="tvw0xfa5br0zx0ez0v15dsexazwaa9zrwavw" timestamp="1589448350"&gt;1366&lt;/key&gt;&lt;/foreign-keys&gt;&lt;ref-type name="Book"&gt;6&lt;/ref-type&gt;&lt;contributors&gt;&lt;authors&gt;&lt;author&gt;Levine, George&lt;/author&gt;&lt;author&gt;Knoepflmacher, U. C.&lt;/author&gt;&lt;/authors&gt;&lt;/contributors&gt;&lt;titles&gt;&lt;title&gt;The Endurance of Frankenstein : essays on Mary Shelley&amp;apos;s novel&lt;/title&gt;&lt;/titles&gt;&lt;dates&gt;&lt;year&gt;1979&lt;/year&gt;&lt;/dates&gt;&lt;pub-location&gt;Berkeley&lt;/pub-location&gt;&lt;publisher&gt;University of California Press&lt;/publisher&gt;&lt;isbn&gt;0520036123 9780520036123 0520046404 9780520046405&lt;/isbn&gt;&lt;urls&gt;&lt;/urls&gt;&lt;remote-database-name&gt;/z-wcorg/&lt;/remote-database-name&gt;&lt;remote-database-provider&gt;http://worldcat.org&lt;/remote-database-provider&gt;&lt;language&gt;English&lt;/language&gt;&lt;/record&gt;&lt;/Cite&gt;&lt;/EndNote&gt;</w:instrText>
      </w:r>
      <w:r w:rsidR="001F0D12" w:rsidRPr="008F60AF">
        <w:rPr>
          <w:color w:val="000000" w:themeColor="text1"/>
          <w:lang w:val="nl-NL"/>
        </w:rPr>
        <w:fldChar w:fldCharType="separate"/>
      </w:r>
      <w:r w:rsidR="00625324" w:rsidRPr="008F60AF">
        <w:rPr>
          <w:noProof/>
          <w:color w:val="000000" w:themeColor="text1"/>
          <w:lang w:val="nl-NL"/>
        </w:rPr>
        <w:t>(Levine &amp; Knoepflmacher, 1979, pp. 11-16)</w:t>
      </w:r>
      <w:r w:rsidR="001F0D12" w:rsidRPr="008F60AF">
        <w:rPr>
          <w:color w:val="000000" w:themeColor="text1"/>
          <w:lang w:val="nl-NL"/>
        </w:rPr>
        <w:fldChar w:fldCharType="end"/>
      </w:r>
      <w:r w:rsidRPr="008F60AF">
        <w:rPr>
          <w:color w:val="000000" w:themeColor="text1"/>
          <w:lang w:val="nl-NL"/>
        </w:rPr>
        <w:t>. Het zijn de mannelijke personages die een publieke rol innemen. Zij zijn ontdekkers, reizigers, wetenschappers of studenten. Daartegenover staat de vrouw waarvan de rol in het verhaal beperkt is tot de private ruimte. Zij vertonen geen drang om buiten deze private sfeer te breken.</w:t>
      </w:r>
    </w:p>
    <w:p w14:paraId="67EFE023" w14:textId="40DFE749" w:rsidR="004F3B8C" w:rsidRPr="008F60AF" w:rsidRDefault="004052ED" w:rsidP="00C61912">
      <w:pPr>
        <w:rPr>
          <w:color w:val="000000" w:themeColor="text1"/>
          <w:lang w:val="nl-NL"/>
        </w:rPr>
      </w:pPr>
      <w:r w:rsidRPr="008F60AF">
        <w:rPr>
          <w:color w:val="000000" w:themeColor="text1"/>
          <w:lang w:val="nl-NL"/>
        </w:rPr>
        <w:lastRenderedPageBreak/>
        <w:tab/>
        <w:t>De aanwezigheid van de vrouw is zeer</w:t>
      </w:r>
      <w:r w:rsidR="007161E4" w:rsidRPr="008F60AF">
        <w:rPr>
          <w:color w:val="000000" w:themeColor="text1"/>
          <w:lang w:val="nl-NL"/>
        </w:rPr>
        <w:t xml:space="preserve"> </w:t>
      </w:r>
      <w:r w:rsidRPr="008F60AF">
        <w:rPr>
          <w:color w:val="000000" w:themeColor="text1"/>
          <w:lang w:val="nl-NL"/>
        </w:rPr>
        <w:t xml:space="preserve">conventioneel, gepaard met een conventioneel taalgebruik van de auteur om de vrouwen te omschrijven. Een feministische lezing van deze klassieke houding is dat het </w:t>
      </w:r>
      <w:r w:rsidR="00767AE6" w:rsidRPr="008F60AF">
        <w:rPr>
          <w:color w:val="000000" w:themeColor="text1"/>
          <w:lang w:val="nl-NL"/>
        </w:rPr>
        <w:t xml:space="preserve">mogelijks </w:t>
      </w:r>
      <w:r w:rsidRPr="008F60AF">
        <w:rPr>
          <w:color w:val="000000" w:themeColor="text1"/>
          <w:lang w:val="nl-NL"/>
        </w:rPr>
        <w:t xml:space="preserve">een commentaar is op de traditionele wijze waarop vrouwen in het verleden gedefinieerd werden </w:t>
      </w:r>
      <w:r w:rsidR="00804B94" w:rsidRPr="008F60AF">
        <w:rPr>
          <w:color w:val="000000" w:themeColor="text1"/>
          <w:lang w:val="nl-NL"/>
        </w:rPr>
        <w:fldChar w:fldCharType="begin"/>
      </w:r>
      <w:r w:rsidR="004C4868" w:rsidRPr="008F60AF">
        <w:rPr>
          <w:color w:val="000000" w:themeColor="text1"/>
          <w:lang w:val="nl-NL"/>
        </w:rPr>
        <w:instrText xml:space="preserve"> ADDIN EN.CITE &lt;EndNote&gt;&lt;Cite&gt;&lt;Author&gt;Shelley&lt;/Author&gt;&lt;Year&gt;2012&lt;/Year&gt;&lt;RecNum&gt;1364&lt;/RecNum&gt;&lt;DisplayText&gt;(M. W. Shelley et al., 2012)&lt;/DisplayText&gt;&lt;record&gt;&lt;rec-number&gt;1364&lt;/rec-number&gt;&lt;foreign-keys&gt;&lt;key app="EN" db-id="tvw0xfa5br0zx0ez0v15dsexazwaa9zrwavw" timestamp="1589448350"&gt;1364&lt;/key&gt;&lt;/foreign-keys&gt;&lt;ref-type name="Book"&gt;6&lt;/ref-type&gt;&lt;contributors&gt;&lt;authors&gt;&lt;author&gt;Shelley, Mary Wollstonecraft&lt;/author&gt;&lt;author&gt;Scherf, Kathleen Dorothy&lt;/author&gt;&lt;author&gt;Macdonald, David Lorne&lt;/author&gt;&lt;/authors&gt;&lt;/contributors&gt;&lt;titles&gt;&lt;title&gt;Frankenstein, or, The modern Prometheus&lt;/title&gt;&lt;/titles&gt;&lt;section&gt;98&lt;/section&gt;&lt;dates&gt;&lt;year&gt;2012&lt;/year&gt;&lt;/dates&gt;&lt;pub-location&gt;Peterborough, Ont.; Buffalo, NY&lt;/pub-location&gt;&lt;publisher&gt;Broadview Press&lt;/publisher&gt;&lt;isbn&gt;9781554811038 1554811031&lt;/isbn&gt;&lt;urls&gt;&lt;/urls&gt;&lt;remote-database-name&gt;/z-wcorg/&lt;/remote-database-name&gt;&lt;remote-database-provider&gt;http://worldcat.org&lt;/remote-database-provider&gt;&lt;language&gt;English&lt;/language&gt;&lt;/record&gt;&lt;/Cite&gt;&lt;/EndNote&gt;</w:instrText>
      </w:r>
      <w:r w:rsidR="00804B94" w:rsidRPr="008F60AF">
        <w:rPr>
          <w:color w:val="000000" w:themeColor="text1"/>
          <w:lang w:val="nl-NL"/>
        </w:rPr>
        <w:fldChar w:fldCharType="separate"/>
      </w:r>
      <w:r w:rsidR="00A8516F" w:rsidRPr="008F60AF">
        <w:rPr>
          <w:noProof/>
          <w:color w:val="000000" w:themeColor="text1"/>
          <w:lang w:val="nl-NL"/>
        </w:rPr>
        <w:t>(M. W. Shelley et al., 2012)</w:t>
      </w:r>
      <w:r w:rsidR="00804B94" w:rsidRPr="008F60AF">
        <w:rPr>
          <w:color w:val="000000" w:themeColor="text1"/>
          <w:lang w:val="nl-NL"/>
        </w:rPr>
        <w:fldChar w:fldCharType="end"/>
      </w:r>
      <w:r w:rsidR="00804B94" w:rsidRPr="008F60AF">
        <w:rPr>
          <w:color w:val="000000" w:themeColor="text1"/>
          <w:lang w:val="nl-NL"/>
        </w:rPr>
        <w:t>.</w:t>
      </w:r>
      <w:r w:rsidR="007161E4" w:rsidRPr="008F60AF">
        <w:rPr>
          <w:color w:val="000000" w:themeColor="text1"/>
          <w:lang w:val="nl-NL"/>
        </w:rPr>
        <w:t xml:space="preserve"> De </w:t>
      </w:r>
      <w:r w:rsidR="006A7968" w:rsidRPr="008F60AF">
        <w:rPr>
          <w:color w:val="000000" w:themeColor="text1"/>
          <w:lang w:val="nl-NL"/>
        </w:rPr>
        <w:t>aan</w:t>
      </w:r>
      <w:r w:rsidR="007161E4" w:rsidRPr="008F60AF">
        <w:rPr>
          <w:color w:val="000000" w:themeColor="text1"/>
          <w:lang w:val="nl-NL"/>
        </w:rPr>
        <w:t xml:space="preserve">wezigheid </w:t>
      </w:r>
      <w:r w:rsidR="006A7968" w:rsidRPr="008F60AF">
        <w:rPr>
          <w:color w:val="000000" w:themeColor="text1"/>
          <w:lang w:val="nl-NL"/>
        </w:rPr>
        <w:t xml:space="preserve">van de vrouw </w:t>
      </w:r>
      <w:r w:rsidR="007161E4" w:rsidRPr="008F60AF">
        <w:rPr>
          <w:color w:val="000000" w:themeColor="text1"/>
          <w:lang w:val="nl-NL"/>
        </w:rPr>
        <w:t>blijft erg oppervlakkig. Ze fungeren louter als achtergrond terwijl hun mannelijke collega’s de narratief drijven</w:t>
      </w:r>
      <w:r w:rsidR="00CD2547" w:rsidRPr="008F60AF">
        <w:rPr>
          <w:color w:val="000000" w:themeColor="text1"/>
          <w:lang w:val="nl-NL"/>
        </w:rPr>
        <w:t xml:space="preserve"> en ook vanuit hun mannelijk standpunt het verhaal vertellen</w:t>
      </w:r>
      <w:r w:rsidR="007161E4" w:rsidRPr="008F60AF">
        <w:rPr>
          <w:color w:val="000000" w:themeColor="text1"/>
          <w:lang w:val="nl-NL"/>
        </w:rPr>
        <w:t xml:space="preserve">. De vrouw is telkens de dupe en onderdanig opgesteld ten opzichte van de man </w:t>
      </w:r>
      <w:r w:rsidR="007161E4" w:rsidRPr="008F60AF">
        <w:rPr>
          <w:color w:val="000000" w:themeColor="text1"/>
          <w:lang w:val="nl-NL"/>
        </w:rPr>
        <w:fldChar w:fldCharType="begin"/>
      </w:r>
      <w:r w:rsidR="00625324" w:rsidRPr="008F60AF">
        <w:rPr>
          <w:color w:val="000000" w:themeColor="text1"/>
          <w:lang w:val="nl-NL"/>
        </w:rPr>
        <w:instrText xml:space="preserve"> ADDIN EN.CITE &lt;EndNote&gt;&lt;Cite&gt;&lt;Author&gt;Jacobus&lt;/Author&gt;&lt;Year&gt;1982&lt;/Year&gt;&lt;RecNum&gt;1360&lt;/RecNum&gt;&lt;Pages&gt;117-141&lt;/Pages&gt;&lt;DisplayText&gt;(Jacobus, 1982, pp. 117-141)&lt;/DisplayText&gt;&lt;record&gt;&lt;rec-number&gt;1360&lt;/rec-number&gt;&lt;foreign-keys&gt;&lt;key app="EN" db-id="tvw0xfa5br0zx0ez0v15dsexazwaa9zrwavw" timestamp="1589448350"&gt;1360&lt;/key&gt;&lt;/foreign-keys&gt;&lt;ref-type name="Journal Article"&gt;17&lt;/ref-type&gt;&lt;contributors&gt;&lt;authors&gt;&lt;author&gt;Jacobus, Mary&lt;/author&gt;&lt;/authors&gt;&lt;/contributors&gt;&lt;titles&gt;&lt;title&gt;Is There a Woman in This Text?&lt;/title&gt;&lt;secondary-title&gt;New Literary History: A Journal of Theory and Interpretation&lt;/secondary-title&gt;&lt;/titles&gt;&lt;periodical&gt;&lt;full-title&gt;New Literary History: A Journal of Theory and Interpretation&lt;/full-title&gt;&lt;/periodical&gt;&lt;pages&gt;117-141&lt;/pages&gt;&lt;volume&gt;14&lt;/volume&gt;&lt;number&gt;1&lt;/number&gt;&lt;keywords&gt;&lt;keyword&gt;1800-1899&lt;/keyword&gt;&lt;keyword&gt;novel&lt;/keyword&gt;&lt;keyword&gt;women&lt;/keyword&gt;&lt;keyword&gt;feminist literary theory and criticism&lt;/keyword&gt;&lt;keyword&gt;English literature&lt;/keyword&gt;&lt;keyword&gt;&amp;apos;Der Wahn und die Träume in W. Jensens &amp;apos;Gradiva&amp;apos; &amp;apos;&lt;/keyword&gt;&lt;keyword&gt;&amp;apos;Delusions and Dreams in Jensen&amp;apos;s&lt;/keyword&gt;&lt;keyword&gt;&amp;apos;&lt;/keyword&gt;&lt;/keywords&gt;&lt;dates&gt;&lt;year&gt;1982&lt;/year&gt;&lt;/dates&gt;&lt;publisher&gt;Johns Hopkins University Press&lt;/publisher&gt;&lt;isbn&gt;0028-6087&amp;#xD;1080-661X (electronic)&lt;/isbn&gt;&lt;urls&gt;&lt;related-urls&gt;&lt;url&gt;https://vpn.uantwerpen.be?url=https%3a%2f%2fsearch.ebscohost.com%2flogin.aspx%3fdirect%3dtrue%26AuthType%3dip%2curl%2cuid%26db%3dmzh%26AN%3d0000303608%26lang%3dnl%26site%3deds-live&lt;/url&gt;&lt;/related-urls&gt;&lt;/urls&gt;&lt;electronic-resource-num&gt;10.2307/468961&lt;/electronic-resource-num&gt;&lt;remote-database-name&gt;MLA International Bibliography&lt;/remote-database-name&gt;&lt;remote-database-provider&gt;EBSCOhost&lt;/remote-database-provider&gt;&lt;/record&gt;&lt;/Cite&gt;&lt;/EndNote&gt;</w:instrText>
      </w:r>
      <w:r w:rsidR="007161E4" w:rsidRPr="008F60AF">
        <w:rPr>
          <w:color w:val="000000" w:themeColor="text1"/>
          <w:lang w:val="nl-NL"/>
        </w:rPr>
        <w:fldChar w:fldCharType="separate"/>
      </w:r>
      <w:r w:rsidR="00625324" w:rsidRPr="008F60AF">
        <w:rPr>
          <w:noProof/>
          <w:color w:val="000000" w:themeColor="text1"/>
          <w:lang w:val="nl-NL"/>
        </w:rPr>
        <w:t>(Jacobus, 1982, pp. 117-141)</w:t>
      </w:r>
      <w:r w:rsidR="007161E4" w:rsidRPr="008F60AF">
        <w:rPr>
          <w:color w:val="000000" w:themeColor="text1"/>
          <w:lang w:val="nl-NL"/>
        </w:rPr>
        <w:fldChar w:fldCharType="end"/>
      </w:r>
      <w:r w:rsidR="007161E4" w:rsidRPr="008F60AF">
        <w:rPr>
          <w:color w:val="000000" w:themeColor="text1"/>
          <w:lang w:val="nl-NL"/>
        </w:rPr>
        <w:t>.</w:t>
      </w:r>
      <w:r w:rsidR="00CD2547" w:rsidRPr="008F60AF">
        <w:rPr>
          <w:color w:val="000000" w:themeColor="text1"/>
          <w:lang w:val="nl-NL"/>
        </w:rPr>
        <w:t xml:space="preserve"> Daarbovenop trekken ook vele vrouwelijke personages aan het kortste eind en betalen ze vaak de prijs met hun leven </w:t>
      </w:r>
      <w:r w:rsidR="00CD2547" w:rsidRPr="008F60AF">
        <w:rPr>
          <w:color w:val="000000" w:themeColor="text1"/>
          <w:lang w:val="nl-NL"/>
        </w:rPr>
        <w:fldChar w:fldCharType="begin"/>
      </w:r>
      <w:r w:rsidR="004C4868" w:rsidRPr="008F60AF">
        <w:rPr>
          <w:color w:val="000000" w:themeColor="text1"/>
          <w:lang w:val="nl-NL"/>
        </w:rPr>
        <w:instrText xml:space="preserve"> ADDIN EN.CITE &lt;EndNote&gt;&lt;Cite&gt;&lt;Author&gt;Kotze&lt;/Author&gt;&lt;Year&gt;2000&lt;/Year&gt;&lt;RecNum&gt;1358&lt;/RecNum&gt;&lt;DisplayText&gt;(Kotze, 2000)&lt;/DisplayText&gt;&lt;record&gt;&lt;rec-number&gt;1358&lt;/rec-number&gt;&lt;foreign-keys&gt;&lt;key app="EN" db-id="tvw0xfa5br0zx0ez0v15dsexazwaa9zrwavw" timestamp="1589448350"&gt;1358&lt;/key&gt;&lt;/foreign-keys&gt;&lt;ref-type name="Journal Article"&gt;17&lt;/ref-type&gt;&lt;contributors&gt;&lt;authors&gt;&lt;author&gt;H. Kotze&lt;/author&gt;&lt;/authors&gt;&lt;/contributors&gt;&lt;titles&gt;&lt;title&gt;Desire, gender, power, language: a psychoanalytic reading of Mary Shelley’s Frankenstein&lt;/title&gt;&lt;secondary-title&gt;Literator&lt;/secondary-title&gt;&lt;/titles&gt;&lt;periodical&gt;&lt;full-title&gt;Literator&lt;/full-title&gt;&lt;/periodical&gt;&lt;pages&gt;53-68&lt;/pages&gt;&lt;volume&gt;21&lt;/volume&gt;&lt;number&gt;1&lt;/number&gt;&lt;keywords&gt;&lt;keyword&gt;Feminism&lt;/keyword&gt;&lt;keyword&gt;Frankenstein&lt;/keyword&gt;&lt;keyword&gt;Mary Shelley&lt;/keyword&gt;&lt;keyword&gt;Psychoanalytic Literary Theory&lt;/keyword&gt;&lt;keyword&gt;African languages and literature&lt;/keyword&gt;&lt;keyword&gt;PL8000-8844&lt;/keyword&gt;&lt;/keywords&gt;&lt;dates&gt;&lt;year&gt;2000&lt;/year&gt;&lt;pub-dates&gt;&lt;date&gt;04/01/&lt;/date&gt;&lt;/pub-dates&gt;&lt;/dates&gt;&lt;publisher&gt;AOSIS&lt;/publisher&gt;&lt;isbn&gt;0258-2279&amp;#xD;2219-8237&lt;/isbn&gt;&lt;accession-num&gt;edsdoj.8d54c370644bd3809613fce8e3c745&lt;/accession-num&gt;&lt;work-type&gt;article&lt;/work-type&gt;&lt;urls&gt;&lt;related-urls&gt;&lt;url&gt;https://vpn.uantwerpen.be?url=https%3a%2f%2fsearch.ebscohost.com%2flogin.aspx%3fdirect%3dtrue%26AuthType%3dip%2curl%2cuid%26db%3dedsdoj%26AN%3dedsdoj.8d54c370644bd3809613fce8e3c745%26lang%3dnl%26site%3deds-live&lt;/url&gt;&lt;/related-urls&gt;&lt;/urls&gt;&lt;electronic-resource-num&gt;10.4102/lit.v21i1.440&lt;/electronic-resource-num&gt;&lt;remote-database-name&gt;Directory of Open Access Journals&lt;/remote-database-name&gt;&lt;remote-database-provider&gt;EBSCOhost&lt;/remote-database-provider&gt;&lt;/record&gt;&lt;/Cite&gt;&lt;/EndNote&gt;</w:instrText>
      </w:r>
      <w:r w:rsidR="00CD2547" w:rsidRPr="008F60AF">
        <w:rPr>
          <w:color w:val="000000" w:themeColor="text1"/>
          <w:lang w:val="nl-NL"/>
        </w:rPr>
        <w:fldChar w:fldCharType="separate"/>
      </w:r>
      <w:r w:rsidR="00CD2547" w:rsidRPr="008F60AF">
        <w:rPr>
          <w:noProof/>
          <w:color w:val="000000" w:themeColor="text1"/>
          <w:lang w:val="nl-NL"/>
        </w:rPr>
        <w:t>(Kotze, 2000)</w:t>
      </w:r>
      <w:r w:rsidR="00CD2547" w:rsidRPr="008F60AF">
        <w:rPr>
          <w:color w:val="000000" w:themeColor="text1"/>
          <w:lang w:val="nl-NL"/>
        </w:rPr>
        <w:fldChar w:fldCharType="end"/>
      </w:r>
      <w:r w:rsidR="00CD2547" w:rsidRPr="008F60AF">
        <w:rPr>
          <w:color w:val="000000" w:themeColor="text1"/>
          <w:lang w:val="nl-NL"/>
        </w:rPr>
        <w:t xml:space="preserve">. </w:t>
      </w:r>
      <w:r w:rsidR="007161E4" w:rsidRPr="008F60AF">
        <w:rPr>
          <w:color w:val="000000" w:themeColor="text1"/>
          <w:lang w:val="nl-NL"/>
        </w:rPr>
        <w:t xml:space="preserve"> </w:t>
      </w:r>
      <w:r w:rsidR="001728D6" w:rsidRPr="008F60AF">
        <w:rPr>
          <w:color w:val="000000" w:themeColor="text1"/>
          <w:lang w:val="nl-NL"/>
        </w:rPr>
        <w:t>Ook behandel</w:t>
      </w:r>
      <w:r w:rsidR="009A3DE9" w:rsidRPr="008F60AF">
        <w:rPr>
          <w:color w:val="000000" w:themeColor="text1"/>
          <w:lang w:val="nl-NL"/>
        </w:rPr>
        <w:t>t</w:t>
      </w:r>
      <w:r w:rsidR="001728D6" w:rsidRPr="008F60AF">
        <w:rPr>
          <w:color w:val="000000" w:themeColor="text1"/>
          <w:lang w:val="nl-NL"/>
        </w:rPr>
        <w:t xml:space="preserve"> Shelley de ondermaatse educatie van vrouwen in haar boek. Het personage Elizabeth Lavenza geniet een zeer beperkte educatie in de vorm van een mager aantal lessen om te leren lezen. Zij kan gezien worden als de representatie van de vele vrouwen die in de marginale rol verkeerden in die tijd</w:t>
      </w:r>
      <w:r w:rsidR="004F3B8C" w:rsidRPr="008F60AF">
        <w:rPr>
          <w:color w:val="000000" w:themeColor="text1"/>
          <w:lang w:val="nl-NL"/>
        </w:rPr>
        <w:t xml:space="preserve"> en hoe zij in die tijd het stilzwijgen werden opgelegd. </w:t>
      </w:r>
      <w:r w:rsidR="004F3B8C" w:rsidRPr="008F60AF">
        <w:rPr>
          <w:color w:val="000000" w:themeColor="text1"/>
          <w:lang w:val="nl-NL"/>
        </w:rPr>
        <w:fldChar w:fldCharType="begin"/>
      </w:r>
      <w:r w:rsidR="004C4868" w:rsidRPr="008F60AF">
        <w:rPr>
          <w:color w:val="000000" w:themeColor="text1"/>
          <w:lang w:val="nl-NL"/>
        </w:rPr>
        <w:instrText xml:space="preserve"> ADDIN EN.CITE &lt;EndNote&gt;&lt;Cite&gt;&lt;Author&gt;Wollstonecraft&lt;/Author&gt;&lt;Year&gt;2014&lt;/Year&gt;&lt;RecNum&gt;1363&lt;/RecNum&gt;&lt;DisplayText&gt;(Wollstonecraft et al., 2014)&lt;/DisplayText&gt;&lt;record&gt;&lt;rec-number&gt;1363&lt;/rec-number&gt;&lt;foreign-keys&gt;&lt;key app="EN" db-id="tvw0xfa5br0zx0ez0v15dsexazwaa9zrwavw" timestamp="1589448350"&gt;1363&lt;/key&gt;&lt;/foreign-keys&gt;&lt;ref-type name="Book"&gt;6&lt;/ref-type&gt;&lt;contributors&gt;&lt;authors&gt;&lt;author&gt;Wollstonecraft, Mary&lt;/author&gt;&lt;author&gt;Abbey, Ruth&lt;/author&gt;&lt;author&gt;Botting, Eileen Hunt&lt;/author&gt;&lt;/authors&gt;&lt;/contributors&gt;&lt;titles&gt;&lt;title&gt;A Vindication of the Rights of Woman&lt;/title&gt;&lt;secondary-title&gt;Rethinking the Western Tradition&lt;/secondary-title&gt;&lt;/titles&gt;&lt;keywords&gt;&lt;keyword&gt;Feminism--Early works to 1800&lt;/keyword&gt;&lt;keyword&gt;Women--Education--Great Britain--Early works to 1800&lt;/keyword&gt;&lt;keyword&gt;Women&amp;apos;s rights--Great Britain--Early works to 1800&lt;/keyword&gt;&lt;keyword&gt;SOCIAL SCIENCE / Discrimination&lt;/keyword&gt;&lt;keyword&gt;SOCIAL SCIENCE / Minority Studies&lt;/keyword&gt;&lt;/keywords&gt;&lt;dates&gt;&lt;year&gt;2014&lt;/year&gt;&lt;/dates&gt;&lt;pub-location&gt;New Haven [Connecticut]&lt;/pub-location&gt;&lt;publisher&gt;Yale University Press&lt;/publisher&gt;&lt;isbn&gt;9780300207040&lt;/isbn&gt;&lt;work-type&gt;Book&lt;/work-type&gt;&lt;urls&gt;&lt;related-urls&gt;&lt;url&gt;https://vpn.uantwerpen.be?url=https%3a%2f%2fsearch.ebscohost.com%2flogin.aspx%3fdirect%3dtrue%26AuthType%3dip%2curl%2cuid%26db%3dnlebk%26AN%3d818466%26lang%3dnl%26site%3deds-live&lt;/url&gt;&lt;/related-urls&gt;&lt;/urls&gt;&lt;remote-database-name&gt;eBook Collection (EBSCOhost)&lt;/remote-database-name&gt;&lt;remote-database-provider&gt;EBSCOhost&lt;/remote-database-provider&gt;&lt;language&gt;English&lt;/language&gt;&lt;/record&gt;&lt;/Cite&gt;&lt;/EndNote&gt;</w:instrText>
      </w:r>
      <w:r w:rsidR="004F3B8C" w:rsidRPr="008F60AF">
        <w:rPr>
          <w:color w:val="000000" w:themeColor="text1"/>
          <w:lang w:val="nl-NL"/>
        </w:rPr>
        <w:fldChar w:fldCharType="separate"/>
      </w:r>
      <w:r w:rsidR="004F3B8C" w:rsidRPr="008F60AF">
        <w:rPr>
          <w:noProof/>
          <w:color w:val="000000" w:themeColor="text1"/>
          <w:lang w:val="nl-NL"/>
        </w:rPr>
        <w:t>(Wollstonecraft et al., 2014)</w:t>
      </w:r>
      <w:r w:rsidR="004F3B8C" w:rsidRPr="008F60AF">
        <w:rPr>
          <w:color w:val="000000" w:themeColor="text1"/>
          <w:lang w:val="nl-NL"/>
        </w:rPr>
        <w:fldChar w:fldCharType="end"/>
      </w:r>
      <w:r w:rsidR="001728D6" w:rsidRPr="008F60AF">
        <w:rPr>
          <w:color w:val="000000" w:themeColor="text1"/>
          <w:lang w:val="nl-NL"/>
        </w:rPr>
        <w:t>.</w:t>
      </w:r>
    </w:p>
    <w:p w14:paraId="2C509142" w14:textId="1258A7C9" w:rsidR="00B10219" w:rsidRPr="008F60AF" w:rsidRDefault="00B10219" w:rsidP="00C61912">
      <w:pPr>
        <w:rPr>
          <w:color w:val="000000" w:themeColor="text1"/>
          <w:lang w:val="nl-NL"/>
        </w:rPr>
      </w:pPr>
      <w:r w:rsidRPr="008F60AF">
        <w:rPr>
          <w:color w:val="000000" w:themeColor="text1"/>
          <w:lang w:val="nl-NL"/>
        </w:rPr>
        <w:tab/>
      </w:r>
      <w:r w:rsidR="00696B55" w:rsidRPr="008F60AF">
        <w:rPr>
          <w:color w:val="000000" w:themeColor="text1"/>
          <w:lang w:val="nl-NL"/>
        </w:rPr>
        <w:t>De con</w:t>
      </w:r>
      <w:r w:rsidR="00A76B34" w:rsidRPr="008F60AF">
        <w:rPr>
          <w:color w:val="000000" w:themeColor="text1"/>
          <w:lang w:val="nl-NL"/>
        </w:rPr>
        <w:t xml:space="preserve">ventionele verschijning van de vrouw in </w:t>
      </w:r>
      <w:r w:rsidR="0085109B" w:rsidRPr="008F60AF">
        <w:rPr>
          <w:i/>
          <w:iCs/>
          <w:color w:val="000000" w:themeColor="text1"/>
          <w:lang w:val="nl-NL"/>
        </w:rPr>
        <w:t>Frankenstein</w:t>
      </w:r>
      <w:r w:rsidR="00A76B34" w:rsidRPr="008F60AF">
        <w:rPr>
          <w:i/>
          <w:iCs/>
          <w:color w:val="000000" w:themeColor="text1"/>
          <w:lang w:val="nl-NL"/>
        </w:rPr>
        <w:t xml:space="preserve"> </w:t>
      </w:r>
      <w:r w:rsidR="00696B55" w:rsidRPr="008F60AF">
        <w:rPr>
          <w:color w:val="000000" w:themeColor="text1"/>
          <w:lang w:val="nl-NL"/>
        </w:rPr>
        <w:t xml:space="preserve">kan echter ook gewijd worden aan de tijd waarin </w:t>
      </w:r>
      <w:r w:rsidR="00B13893" w:rsidRPr="008F60AF">
        <w:rPr>
          <w:color w:val="000000" w:themeColor="text1"/>
          <w:lang w:val="nl-NL"/>
        </w:rPr>
        <w:t>het verhaal geschreven werd.</w:t>
      </w:r>
      <w:r w:rsidR="00A76B34" w:rsidRPr="008F60AF">
        <w:rPr>
          <w:color w:val="000000" w:themeColor="text1"/>
          <w:lang w:val="nl-NL"/>
        </w:rPr>
        <w:t xml:space="preserve"> </w:t>
      </w:r>
      <w:r w:rsidR="003916A7" w:rsidRPr="008F60AF">
        <w:rPr>
          <w:color w:val="000000" w:themeColor="text1"/>
          <w:lang w:val="nl-NL"/>
        </w:rPr>
        <w:t xml:space="preserve">Mary Shelley leefde in een periode waarin de vrouw </w:t>
      </w:r>
      <w:r w:rsidR="00186424" w:rsidRPr="008F60AF">
        <w:rPr>
          <w:color w:val="000000" w:themeColor="text1"/>
          <w:lang w:val="nl-NL"/>
        </w:rPr>
        <w:t xml:space="preserve">niets meer voorstelde </w:t>
      </w:r>
      <w:r w:rsidR="00186DBC" w:rsidRPr="008F60AF">
        <w:rPr>
          <w:color w:val="000000" w:themeColor="text1"/>
          <w:lang w:val="nl-NL"/>
        </w:rPr>
        <w:t xml:space="preserve">dan een </w:t>
      </w:r>
      <w:r w:rsidR="00B33CF3" w:rsidRPr="008F60AF">
        <w:rPr>
          <w:color w:val="000000" w:themeColor="text1"/>
          <w:lang w:val="nl-NL"/>
        </w:rPr>
        <w:t>onopgeleide huisvrouw</w:t>
      </w:r>
      <w:r w:rsidR="004A6FA3" w:rsidRPr="008F60AF">
        <w:rPr>
          <w:color w:val="000000" w:themeColor="text1"/>
          <w:lang w:val="nl-NL"/>
        </w:rPr>
        <w:t xml:space="preserve">. Deze situatie </w:t>
      </w:r>
      <w:r w:rsidR="00B02F82" w:rsidRPr="008F60AF">
        <w:rPr>
          <w:color w:val="000000" w:themeColor="text1"/>
          <w:lang w:val="nl-NL"/>
        </w:rPr>
        <w:t xml:space="preserve">van de machteloze vrouw </w:t>
      </w:r>
      <w:r w:rsidR="00BF7527" w:rsidRPr="008F60AF">
        <w:rPr>
          <w:color w:val="000000" w:themeColor="text1"/>
          <w:lang w:val="nl-NL"/>
        </w:rPr>
        <w:t>zit duidelijk in het verhaal vervat</w:t>
      </w:r>
      <w:r w:rsidR="0013484F" w:rsidRPr="008F60AF">
        <w:rPr>
          <w:color w:val="000000" w:themeColor="text1"/>
          <w:lang w:val="nl-NL"/>
        </w:rPr>
        <w:t xml:space="preserve"> </w:t>
      </w:r>
      <w:r w:rsidR="0013484F" w:rsidRPr="008F60AF">
        <w:rPr>
          <w:color w:val="000000" w:themeColor="text1"/>
          <w:lang w:val="nl-NL"/>
        </w:rPr>
        <w:fldChar w:fldCharType="begin"/>
      </w:r>
      <w:r w:rsidR="0013484F" w:rsidRPr="008F60AF">
        <w:rPr>
          <w:color w:val="000000" w:themeColor="text1"/>
          <w:lang w:val="nl-NL"/>
        </w:rPr>
        <w:instrText xml:space="preserve"> ADDIN EN.CITE &lt;EndNote&gt;&lt;Cite&gt;&lt;Author&gt;Essays&lt;/Author&gt;&lt;Year&gt;2018&lt;/Year&gt;&lt;RecNum&gt;1408&lt;/RecNum&gt;&lt;DisplayText&gt;(Essays, 2018)&lt;/DisplayText&gt;&lt;record&gt;&lt;rec-number&gt;1408&lt;/rec-number&gt;&lt;foreign-keys&gt;&lt;key app="EN" db-id="tvw0xfa5br0zx0ez0v15dsexazwaa9zrwavw" timestamp="1589716885"&gt;1408&lt;/key&gt;&lt;/foreign-keys&gt;&lt;ref-type name="Journal Article"&gt;17&lt;/ref-type&gt;&lt;contributors&gt;&lt;authors&gt;&lt;author&gt;Essays, UK&lt;/author&gt;&lt;/authors&gt;&lt;/contributors&gt;&lt;titles&gt;&lt;title&gt;The role of females in frankenstein&lt;/title&gt;&lt;/titles&gt;&lt;dates&gt;&lt;year&gt;2018&lt;/year&gt;&lt;/dates&gt;&lt;urls&gt;&lt;related-urls&gt;&lt;url&gt;https://www.ukessays.com/essays/english-literature/the-role-of-females-in-frankenstein-english-literature-essay.php&lt;/url&gt;&lt;/related-urls&gt;&lt;/urls&gt;&lt;language&gt;en&lt;/language&gt;&lt;access-date&gt;2020/05/17/12:01:02&lt;/access-date&gt;&lt;/record&gt;&lt;/Cite&gt;&lt;/EndNote&gt;</w:instrText>
      </w:r>
      <w:r w:rsidR="0013484F" w:rsidRPr="008F60AF">
        <w:rPr>
          <w:color w:val="000000" w:themeColor="text1"/>
          <w:lang w:val="nl-NL"/>
        </w:rPr>
        <w:fldChar w:fldCharType="separate"/>
      </w:r>
      <w:r w:rsidR="0013484F" w:rsidRPr="008F60AF">
        <w:rPr>
          <w:noProof/>
          <w:color w:val="000000" w:themeColor="text1"/>
          <w:lang w:val="nl-NL"/>
        </w:rPr>
        <w:t>(Essays, 2018)</w:t>
      </w:r>
      <w:r w:rsidR="0013484F" w:rsidRPr="008F60AF">
        <w:rPr>
          <w:color w:val="000000" w:themeColor="text1"/>
          <w:lang w:val="nl-NL"/>
        </w:rPr>
        <w:fldChar w:fldCharType="end"/>
      </w:r>
      <w:r w:rsidR="00500CF4" w:rsidRPr="008F60AF">
        <w:rPr>
          <w:color w:val="000000" w:themeColor="text1"/>
          <w:lang w:val="nl-NL"/>
        </w:rPr>
        <w:t xml:space="preserve">. De vrouw in het boek </w:t>
      </w:r>
      <w:r w:rsidR="006D412B" w:rsidRPr="008F60AF">
        <w:rPr>
          <w:color w:val="000000" w:themeColor="text1"/>
          <w:lang w:val="nl-NL"/>
        </w:rPr>
        <w:t>is onderdanig en passie</w:t>
      </w:r>
      <w:r w:rsidR="00A85EA9" w:rsidRPr="008F60AF">
        <w:rPr>
          <w:color w:val="000000" w:themeColor="text1"/>
          <w:lang w:val="nl-NL"/>
        </w:rPr>
        <w:t>f, waarmee Shelley trachtte de mannelijke dominantie in de samenleving van de negentiende eeuw aan het licht te brengen</w:t>
      </w:r>
      <w:r w:rsidR="00751FD6" w:rsidRPr="008F60AF">
        <w:rPr>
          <w:color w:val="000000" w:themeColor="text1"/>
          <w:lang w:val="nl-NL"/>
        </w:rPr>
        <w:t xml:space="preserve"> </w:t>
      </w:r>
      <w:r w:rsidR="00751FD6" w:rsidRPr="008F60AF">
        <w:rPr>
          <w:color w:val="000000" w:themeColor="text1"/>
          <w:lang w:val="nl-NL"/>
        </w:rPr>
        <w:fldChar w:fldCharType="begin"/>
      </w:r>
      <w:r w:rsidR="00751FD6" w:rsidRPr="008F60AF">
        <w:rPr>
          <w:color w:val="000000" w:themeColor="text1"/>
          <w:lang w:val="nl-NL"/>
        </w:rPr>
        <w:instrText xml:space="preserve"> ADDIN EN.CITE &lt;EndNote&gt;&lt;Cite&gt;&lt;Author&gt;Al Ibrahim&lt;/Author&gt;&lt;Year&gt;2019&lt;/Year&gt;&lt;RecNum&gt;1409&lt;/RecNum&gt;&lt;DisplayText&gt;(Al Ibrahim, 2019)&lt;/DisplayText&gt;&lt;record&gt;&lt;rec-number&gt;1409&lt;/rec-number&gt;&lt;foreign-keys&gt;&lt;key app="EN" db-id="tvw0xfa5br0zx0ez0v15dsexazwaa9zrwavw" timestamp="1589717952"&gt;1409&lt;/key&gt;&lt;/foreign-keys&gt;&lt;ref-type name="Journal Article"&gt;17&lt;/ref-type&gt;&lt;contributors&gt;&lt;authors&gt;&lt;author&gt;Al Ibrahim, Haneen&lt;/author&gt;&lt;/authors&gt;&lt;/contributors&gt;&lt;titles&gt;&lt;title&gt;Feminism and the Elimination of Female Characters in Mary Shelley&amp;apos;s Frankenstein&lt;/title&gt;&lt;/titles&gt;&lt;pages&gt;302&lt;/pages&gt;&lt;volume&gt;21&lt;/volume&gt;&lt;dates&gt;&lt;year&gt;2019&lt;/year&gt;&lt;pub-dates&gt;&lt;date&gt;10/23&lt;/date&gt;&lt;/pub-dates&gt;&lt;/dates&gt;&lt;urls&gt;&lt;/urls&gt;&lt;/record&gt;&lt;/Cite&gt;&lt;/EndNote&gt;</w:instrText>
      </w:r>
      <w:r w:rsidR="00751FD6" w:rsidRPr="008F60AF">
        <w:rPr>
          <w:color w:val="000000" w:themeColor="text1"/>
          <w:lang w:val="nl-NL"/>
        </w:rPr>
        <w:fldChar w:fldCharType="separate"/>
      </w:r>
      <w:r w:rsidR="00751FD6" w:rsidRPr="008F60AF">
        <w:rPr>
          <w:noProof/>
          <w:color w:val="000000" w:themeColor="text1"/>
          <w:lang w:val="nl-NL"/>
        </w:rPr>
        <w:t>(Al Ibrahim, 2019)</w:t>
      </w:r>
      <w:r w:rsidR="00751FD6" w:rsidRPr="008F60AF">
        <w:rPr>
          <w:color w:val="000000" w:themeColor="text1"/>
          <w:lang w:val="nl-NL"/>
        </w:rPr>
        <w:fldChar w:fldCharType="end"/>
      </w:r>
      <w:r w:rsidR="00A85EA9" w:rsidRPr="008F60AF">
        <w:rPr>
          <w:color w:val="000000" w:themeColor="text1"/>
          <w:lang w:val="nl-NL"/>
        </w:rPr>
        <w:t xml:space="preserve">. </w:t>
      </w:r>
      <w:r w:rsidR="00751FD6" w:rsidRPr="008F60AF">
        <w:rPr>
          <w:color w:val="000000" w:themeColor="text1"/>
          <w:lang w:val="nl-NL"/>
        </w:rPr>
        <w:t>De schrijfster wordt door sommigen gezien als een anti-feminist</w:t>
      </w:r>
      <w:r w:rsidR="00C626B4" w:rsidRPr="008F60AF">
        <w:rPr>
          <w:color w:val="000000" w:themeColor="text1"/>
          <w:lang w:val="nl-NL"/>
        </w:rPr>
        <w:t xml:space="preserve"> omwille van de manier waarop de vrouw in haar boek aan bod komt. Toch omschrijft </w:t>
      </w:r>
      <w:r w:rsidR="00186964" w:rsidRPr="008F60AF">
        <w:rPr>
          <w:color w:val="000000" w:themeColor="text1"/>
          <w:lang w:val="nl-NL"/>
        </w:rPr>
        <w:t xml:space="preserve">Sandra M. Gilbert het boek als </w:t>
      </w:r>
      <w:r w:rsidR="00841E70" w:rsidRPr="008F60AF">
        <w:rPr>
          <w:color w:val="000000" w:themeColor="text1"/>
          <w:lang w:val="nl-NL"/>
        </w:rPr>
        <w:t>een boek over de vrouw</w:t>
      </w:r>
      <w:r w:rsidR="004F172B" w:rsidRPr="008F60AF">
        <w:rPr>
          <w:color w:val="000000" w:themeColor="text1"/>
          <w:lang w:val="nl-NL"/>
        </w:rPr>
        <w:t xml:space="preserve"> </w:t>
      </w:r>
      <w:r w:rsidR="004F172B" w:rsidRPr="008F60AF">
        <w:rPr>
          <w:color w:val="000000" w:themeColor="text1"/>
          <w:lang w:val="nl-NL"/>
        </w:rPr>
        <w:fldChar w:fldCharType="begin"/>
      </w:r>
      <w:r w:rsidR="00B979E0" w:rsidRPr="008F60AF">
        <w:rPr>
          <w:color w:val="000000" w:themeColor="text1"/>
          <w:lang w:val="nl-NL"/>
        </w:rPr>
        <w:instrText xml:space="preserve"> ADDIN EN.CITE &lt;EndNote&gt;&lt;Cite&gt;&lt;Author&gt;Gilbert&lt;/Author&gt;&lt;Year&gt;1978&lt;/Year&gt;&lt;RecNum&gt;1410&lt;/RecNum&gt;&lt;Pages&gt;48-73&lt;/Pages&gt;&lt;DisplayText&gt;(Gilbert, 1978, pp. 48-73)&lt;/DisplayText&gt;&lt;record&gt;&lt;rec-number&gt;1410&lt;/rec-number&gt;&lt;foreign-keys&gt;&lt;key app="EN" db-id="tvw0xfa5br0zx0ez0v15dsexazwaa9zrwavw" timestamp="1589718073"&gt;1410&lt;/key&gt;&lt;/foreign-keys&gt;&lt;ref-type name="Journal Article"&gt;17&lt;/ref-type&gt;&lt;contributors&gt;&lt;authors&gt;&lt;author&gt;Gilbert, Sandra M.&lt;/author&gt;&lt;/authors&gt;&lt;/contributors&gt;&lt;titles&gt;&lt;title&gt;Horror&amp;apos;s Twin: Mary Shelley&amp;apos;s Monstrous Eve&lt;/title&gt;&lt;secondary-title&gt;Feminist Studies&lt;/secondary-title&gt;&lt;/titles&gt;&lt;periodical&gt;&lt;full-title&gt;Feminist Studies&lt;/full-title&gt;&lt;/periodical&gt;&lt;pages&gt;48-73&lt;/pages&gt;&lt;volume&gt;4&lt;/volume&gt;&lt;number&gt;2&lt;/number&gt;&lt;dates&gt;&lt;year&gt;1978&lt;/year&gt;&lt;/dates&gt;&lt;publisher&gt;Feminist Studies, Inc.&lt;/publisher&gt;&lt;isbn&gt;00463663&lt;/isbn&gt;&lt;urls&gt;&lt;related-urls&gt;&lt;url&gt;www.jstor.org/stable/3177447&lt;/url&gt;&lt;/related-urls&gt;&lt;/urls&gt;&lt;custom1&gt;Full publication date: Jun., 1978&lt;/custom1&gt;&lt;electronic-resource-num&gt;10.2307/3177447&lt;/electronic-resource-num&gt;&lt;remote-database-name&gt;JSTOR&lt;/remote-database-name&gt;&lt;access-date&gt;2020/05/17/&lt;/access-date&gt;&lt;/record&gt;&lt;/Cite&gt;&lt;/EndNote&gt;</w:instrText>
      </w:r>
      <w:r w:rsidR="004F172B" w:rsidRPr="008F60AF">
        <w:rPr>
          <w:color w:val="000000" w:themeColor="text1"/>
          <w:lang w:val="nl-NL"/>
        </w:rPr>
        <w:fldChar w:fldCharType="separate"/>
      </w:r>
      <w:r w:rsidR="00B979E0" w:rsidRPr="008F60AF">
        <w:rPr>
          <w:noProof/>
          <w:color w:val="000000" w:themeColor="text1"/>
          <w:lang w:val="nl-NL"/>
        </w:rPr>
        <w:t>(Gilbert, 1978, pp. 48-73)</w:t>
      </w:r>
      <w:r w:rsidR="004F172B" w:rsidRPr="008F60AF">
        <w:rPr>
          <w:color w:val="000000" w:themeColor="text1"/>
          <w:lang w:val="nl-NL"/>
        </w:rPr>
        <w:fldChar w:fldCharType="end"/>
      </w:r>
      <w:r w:rsidR="004F172B" w:rsidRPr="008F60AF">
        <w:rPr>
          <w:color w:val="000000" w:themeColor="text1"/>
          <w:lang w:val="nl-NL"/>
        </w:rPr>
        <w:t>.</w:t>
      </w:r>
    </w:p>
    <w:p w14:paraId="380D6CAF" w14:textId="17D1E146" w:rsidR="006A4927" w:rsidRPr="008F60AF" w:rsidRDefault="004F3B8C" w:rsidP="00C61912">
      <w:pPr>
        <w:rPr>
          <w:color w:val="000000" w:themeColor="text1"/>
          <w:lang w:val="nl-NL"/>
        </w:rPr>
      </w:pPr>
      <w:r w:rsidRPr="008F60AF">
        <w:rPr>
          <w:color w:val="000000" w:themeColor="text1"/>
          <w:lang w:val="nl-NL"/>
        </w:rPr>
        <w:tab/>
      </w:r>
      <w:r w:rsidR="00CB634C" w:rsidRPr="008F60AF">
        <w:rPr>
          <w:color w:val="000000" w:themeColor="text1"/>
          <w:lang w:val="nl-NL"/>
        </w:rPr>
        <w:t xml:space="preserve">De vrouwen in </w:t>
      </w:r>
      <w:r w:rsidR="00CB634C" w:rsidRPr="008F60AF">
        <w:rPr>
          <w:i/>
          <w:color w:val="000000" w:themeColor="text1"/>
          <w:lang w:val="nl-NL"/>
        </w:rPr>
        <w:t xml:space="preserve">Frankenstein </w:t>
      </w:r>
      <w:r w:rsidR="00CB634C" w:rsidRPr="008F60AF">
        <w:rPr>
          <w:color w:val="000000" w:themeColor="text1"/>
          <w:lang w:val="nl-NL"/>
        </w:rPr>
        <w:t>hebben maar één doe</w:t>
      </w:r>
      <w:r w:rsidR="009A3DE9" w:rsidRPr="008F60AF">
        <w:rPr>
          <w:color w:val="000000" w:themeColor="text1"/>
          <w:lang w:val="nl-NL"/>
        </w:rPr>
        <w:t>l</w:t>
      </w:r>
      <w:r w:rsidR="00CC0110" w:rsidRPr="008F60AF">
        <w:rPr>
          <w:color w:val="000000" w:themeColor="text1"/>
          <w:lang w:val="nl-NL"/>
        </w:rPr>
        <w:t xml:space="preserve">: het </w:t>
      </w:r>
      <w:r w:rsidR="00CB634C" w:rsidRPr="008F60AF">
        <w:rPr>
          <w:color w:val="000000" w:themeColor="text1"/>
          <w:lang w:val="nl-NL"/>
        </w:rPr>
        <w:t>dienen van de man. Elizabeth dient Victor Frankenstein</w:t>
      </w:r>
      <w:r w:rsidR="007161E4" w:rsidRPr="008F60AF">
        <w:rPr>
          <w:color w:val="000000" w:themeColor="text1"/>
          <w:lang w:val="nl-NL"/>
        </w:rPr>
        <w:t xml:space="preserve"> door het gat op te vullen dat zijn dode moeder achterliet</w:t>
      </w:r>
      <w:r w:rsidR="009A3DE9" w:rsidRPr="008F60AF">
        <w:rPr>
          <w:color w:val="000000" w:themeColor="text1"/>
          <w:lang w:val="nl-NL"/>
        </w:rPr>
        <w:t xml:space="preserve">, </w:t>
      </w:r>
      <w:r w:rsidR="00CB634C" w:rsidRPr="008F60AF">
        <w:rPr>
          <w:color w:val="000000" w:themeColor="text1"/>
          <w:lang w:val="nl-NL"/>
        </w:rPr>
        <w:t xml:space="preserve">en het vrouwelijke monster wordt maar met een reden in het leven geroepen; om haar mannelijke soortgenoot gezelschap te houden. De man heeft de touwtjes letterlijk in handen. Hij is diegene die het leven </w:t>
      </w:r>
      <w:r w:rsidR="00CC0110" w:rsidRPr="008F60AF">
        <w:rPr>
          <w:color w:val="000000" w:themeColor="text1"/>
          <w:lang w:val="nl-NL"/>
        </w:rPr>
        <w:t xml:space="preserve">en </w:t>
      </w:r>
      <w:r w:rsidR="00CB634C" w:rsidRPr="008F60AF">
        <w:rPr>
          <w:color w:val="000000" w:themeColor="text1"/>
          <w:lang w:val="nl-NL"/>
        </w:rPr>
        <w:t>de dood in handen heeft en kan scheppen naar zijn ideaalbeeld</w:t>
      </w:r>
      <w:r w:rsidR="003E7E9A" w:rsidRPr="008F60AF">
        <w:rPr>
          <w:color w:val="000000" w:themeColor="text1"/>
          <w:lang w:val="nl-NL"/>
        </w:rPr>
        <w:t xml:space="preserve"> </w:t>
      </w:r>
      <w:r w:rsidR="006A4927" w:rsidRPr="008F60AF">
        <w:rPr>
          <w:color w:val="000000" w:themeColor="text1"/>
          <w:lang w:val="nl-NL"/>
        </w:rPr>
        <w:fldChar w:fldCharType="begin"/>
      </w:r>
      <w:r w:rsidR="00AF3C3B" w:rsidRPr="008F60AF">
        <w:rPr>
          <w:color w:val="000000" w:themeColor="text1"/>
          <w:lang w:val="nl-NL"/>
        </w:rPr>
        <w:instrText xml:space="preserve"> ADDIN EN.CITE &lt;EndNote&gt;&lt;Cite&gt;&lt;Author&gt;Neill&lt;/Author&gt;&lt;Year&gt;2018&lt;/Year&gt;&lt;RecNum&gt;1361&lt;/RecNum&gt;&lt;DisplayText&gt;(Neill, 2018b)&lt;/DisplayText&gt;&lt;record&gt;&lt;rec-number&gt;1361&lt;/rec-number&gt;&lt;foreign-keys&gt;&lt;key app="EN" db-id="tvw0xfa5br0zx0ez0v15dsexazwaa9zrwavw" timestamp="1589448350"&gt;1361&lt;/key&gt;&lt;/foreign-keys&gt;&lt;ref-type name="Book"&gt;6&lt;/ref-type&gt;&lt;contributors&gt;&lt;authors&gt;&lt;author&gt;Neill, Natalie&lt;/author&gt;&lt;/authors&gt;&lt;/contributors&gt;&lt;titles&gt;&lt;title&gt;The Stepford Frankensteins: Feminism, Frankenstein, and The Stepford Wives&lt;/title&gt;&lt;alt-title&gt;Journal of American Culture&lt;/alt-title&gt;&lt;/titles&gt;&lt;pages&gt;257&lt;/pages&gt;&lt;volume&gt;41&lt;/volume&gt;&lt;section&gt;65&lt;/section&gt;&lt;keywords&gt;&lt;keyword&gt;FEMINISM in literature&lt;/keyword&gt;&lt;keyword&gt;WIVES in literature&lt;/keyword&gt;&lt;keyword&gt;SHELLEY, Mary Wollstonecraft, 1797-1851&lt;/keyword&gt;&lt;keyword&gt;LEVIN, Ira, 1929-2007&lt;/keyword&gt;&lt;keyword&gt;FRANKENSTEIN: Or, the Modern Prometheus (Book : Shelley)&lt;/keyword&gt;&lt;keyword&gt;STEPFORD Wives, The (Book)&lt;/keyword&gt;&lt;/keywords&gt;&lt;dates&gt;&lt;year&gt;2018&lt;/year&gt;&lt;/dates&gt;&lt;isbn&gt;15427331&lt;/isbn&gt;&lt;urls&gt;&lt;related-urls&gt;&lt;url&gt;https://vpn.uantwerpen.be?url=https%3a%2f%2fsearch.ebscohost.com%2flogin.aspx%3fdirect%3dtrue%26AuthType%3dip%2curl%2cuid%26db%3dedb%26AN%3d131574055%26lang%3dnl%26site%3deds-live&lt;/url&gt;&lt;/related-urls&gt;&lt;/urls&gt;&lt;remote-database-name&gt;Complementary Index&lt;/remote-database-name&gt;&lt;remote-database-provider&gt;EBSCOhost&lt;/remote-database-provider&gt;&lt;/record&gt;&lt;/Cite&gt;&lt;/EndNote&gt;</w:instrText>
      </w:r>
      <w:r w:rsidR="006A4927" w:rsidRPr="008F60AF">
        <w:rPr>
          <w:color w:val="000000" w:themeColor="text1"/>
          <w:lang w:val="nl-NL"/>
        </w:rPr>
        <w:fldChar w:fldCharType="separate"/>
      </w:r>
      <w:r w:rsidR="00AF3C3B" w:rsidRPr="008F60AF">
        <w:rPr>
          <w:noProof/>
          <w:color w:val="000000" w:themeColor="text1"/>
          <w:lang w:val="nl-NL"/>
        </w:rPr>
        <w:t>(Neill, 2018b)</w:t>
      </w:r>
      <w:r w:rsidR="006A4927" w:rsidRPr="008F60AF">
        <w:rPr>
          <w:color w:val="000000" w:themeColor="text1"/>
          <w:lang w:val="nl-NL"/>
        </w:rPr>
        <w:fldChar w:fldCharType="end"/>
      </w:r>
      <w:r w:rsidR="00CB634C" w:rsidRPr="008F60AF">
        <w:rPr>
          <w:color w:val="000000" w:themeColor="text1"/>
          <w:lang w:val="nl-NL"/>
        </w:rPr>
        <w:t xml:space="preserve">. </w:t>
      </w:r>
    </w:p>
    <w:p w14:paraId="0A626777" w14:textId="6BFF9B0A" w:rsidR="008A036F" w:rsidRPr="008F60AF" w:rsidRDefault="006A4927" w:rsidP="00C61912">
      <w:pPr>
        <w:rPr>
          <w:color w:val="000000" w:themeColor="text1"/>
          <w:lang w:val="nl-NL"/>
        </w:rPr>
      </w:pPr>
      <w:r w:rsidRPr="008F60AF">
        <w:rPr>
          <w:color w:val="000000" w:themeColor="text1"/>
          <w:lang w:val="nl-NL"/>
        </w:rPr>
        <w:tab/>
        <w:t>De luidste feministische kritiek komt naar voor in het deel over het vrouwelijke monster. Deze creatie toont duidelijk de obsessie van de man met controle en het willen scheppen naar zijn visie. Het was nooit de bedoeling dat dat monster beeldschoon was, haar enige te vervullen rol was het gezelschap houden van haar mannelijke soortgenoot, met andere woorden: het dienen van de man.</w:t>
      </w:r>
      <w:r w:rsidR="008A036F" w:rsidRPr="008F60AF">
        <w:rPr>
          <w:color w:val="000000" w:themeColor="text1"/>
          <w:lang w:val="nl-NL"/>
        </w:rPr>
        <w:t xml:space="preserve"> Het originele monster eist van Frankenstein dat hij voor hem een soortgenoot maakt met als enige motivatie dat hij dat verdient </w:t>
      </w:r>
      <w:r w:rsidR="008A036F" w:rsidRPr="008F60AF">
        <w:rPr>
          <w:color w:val="000000" w:themeColor="text1"/>
          <w:lang w:val="nl-NL"/>
        </w:rPr>
        <w:fldChar w:fldCharType="begin"/>
      </w:r>
      <w:r w:rsidR="00B979E0" w:rsidRPr="008F60AF">
        <w:rPr>
          <w:color w:val="000000" w:themeColor="text1"/>
          <w:lang w:val="nl-NL"/>
        </w:rPr>
        <w:instrText xml:space="preserve"> ADDIN EN.CITE &lt;EndNote&gt;&lt;Cite&gt;&lt;Author&gt;Mellor&lt;/Author&gt;&lt;Year&gt;2003&lt;/Year&gt;&lt;RecNum&gt;1365&lt;/RecNum&gt;&lt;Pages&gt;9-25&lt;/Pages&gt;&lt;DisplayText&gt;(Mellor, 2003, pp. 9-25)&lt;/DisplayText&gt;&lt;record&gt;&lt;rec-number&gt;1365&lt;/rec-number&gt;&lt;foreign-keys&gt;&lt;key app="EN" db-id="tvw0xfa5br0zx0ez0v15dsexazwaa9zrwavw" timestamp="1589448350"&gt;1365&lt;/key&gt;&lt;/foreign-keys&gt;&lt;ref-type name="Book Section"&gt;5&lt;/ref-type&gt;&lt;contributors&gt;&lt;authors&gt;&lt;author&gt;Mellor, A. K.&lt;/author&gt;&lt;/authors&gt;&lt;/contributors&gt;&lt;titles&gt;&lt;title&gt;Making a “monster”: An introduction to Frankenstein&lt;/title&gt;&lt;/titles&gt;&lt;pages&gt;9-25&lt;/pages&gt;&lt;dates&gt;&lt;year&gt;2003&lt;/year&gt;&lt;/dates&gt;&lt;urls&gt;&lt;/urls&gt;&lt;electronic-resource-num&gt;10.1017/CCOL0521809843.002&lt;/electronic-resource-num&gt;&lt;/record&gt;&lt;/Cite&gt;&lt;/EndNote&gt;</w:instrText>
      </w:r>
      <w:r w:rsidR="008A036F" w:rsidRPr="008F60AF">
        <w:rPr>
          <w:color w:val="000000" w:themeColor="text1"/>
          <w:lang w:val="nl-NL"/>
        </w:rPr>
        <w:fldChar w:fldCharType="separate"/>
      </w:r>
      <w:r w:rsidR="00B979E0" w:rsidRPr="008F60AF">
        <w:rPr>
          <w:noProof/>
          <w:color w:val="000000" w:themeColor="text1"/>
          <w:lang w:val="nl-NL"/>
        </w:rPr>
        <w:t>(Mellor, 2003, pp. 9-25)</w:t>
      </w:r>
      <w:r w:rsidR="008A036F" w:rsidRPr="008F60AF">
        <w:rPr>
          <w:color w:val="000000" w:themeColor="text1"/>
          <w:lang w:val="nl-NL"/>
        </w:rPr>
        <w:fldChar w:fldCharType="end"/>
      </w:r>
      <w:r w:rsidR="008A036F" w:rsidRPr="008F60AF">
        <w:rPr>
          <w:color w:val="000000" w:themeColor="text1"/>
          <w:lang w:val="nl-NL"/>
        </w:rPr>
        <w:t xml:space="preserve">. Ook hier treedt de prominentie van de man in werking. Van zodra de creatie compleet is, </w:t>
      </w:r>
      <w:r w:rsidR="005273A9" w:rsidRPr="008F60AF">
        <w:rPr>
          <w:color w:val="000000" w:themeColor="text1"/>
          <w:lang w:val="nl-NL"/>
        </w:rPr>
        <w:t>vermoordt</w:t>
      </w:r>
      <w:r w:rsidR="008A036F" w:rsidRPr="008F60AF">
        <w:rPr>
          <w:color w:val="000000" w:themeColor="text1"/>
          <w:lang w:val="nl-NL"/>
        </w:rPr>
        <w:t xml:space="preserve"> hij het vrouwelijke wezen uit schrik dat hij vrouwelijke vrije wil had </w:t>
      </w:r>
      <w:r w:rsidR="005273A9" w:rsidRPr="008F60AF">
        <w:rPr>
          <w:color w:val="000000" w:themeColor="text1"/>
          <w:lang w:val="nl-NL"/>
        </w:rPr>
        <w:t>gecreëerd</w:t>
      </w:r>
      <w:r w:rsidR="008A036F" w:rsidRPr="008F60AF">
        <w:rPr>
          <w:color w:val="000000" w:themeColor="text1"/>
          <w:lang w:val="nl-NL"/>
        </w:rPr>
        <w:t xml:space="preserve"> die door geen man gecontroleerd zou kunnen worden </w:t>
      </w:r>
      <w:r w:rsidR="008A036F" w:rsidRPr="008F60AF">
        <w:rPr>
          <w:color w:val="000000" w:themeColor="text1"/>
          <w:lang w:val="nl-NL"/>
        </w:rPr>
        <w:fldChar w:fldCharType="begin"/>
      </w:r>
      <w:r w:rsidR="004C4868" w:rsidRPr="008F60AF">
        <w:rPr>
          <w:color w:val="000000" w:themeColor="text1"/>
          <w:lang w:val="nl-NL"/>
        </w:rPr>
        <w:instrText xml:space="preserve"> ADDIN EN.CITE &lt;EndNote&gt;&lt;Cite&gt;&lt;Author&gt;Shelley&lt;/Author&gt;&lt;Year&gt;2012&lt;/Year&gt;&lt;RecNum&gt;1364&lt;/RecNum&gt;&lt;DisplayText&gt;(M. W. Shelley et al., 2012)&lt;/DisplayText&gt;&lt;record&gt;&lt;rec-number&gt;1364&lt;/rec-number&gt;&lt;foreign-keys&gt;&lt;key app="EN" db-id="tvw0xfa5br0zx0ez0v15dsexazwaa9zrwavw" timestamp="1589448350"&gt;1364&lt;/key&gt;&lt;/foreign-keys&gt;&lt;ref-type name="Book"&gt;6&lt;/ref-type&gt;&lt;contributors&gt;&lt;authors&gt;&lt;author&gt;Shelley, Mary Wollstonecraft&lt;/author&gt;&lt;author&gt;Scherf, Kathleen Dorothy&lt;/author&gt;&lt;author&gt;Macdonald, David Lorne&lt;/author&gt;&lt;/authors&gt;&lt;/contributors&gt;&lt;titles&gt;&lt;title&gt;Frankenstein, or, The modern Prometheus&lt;/title&gt;&lt;/titles&gt;&lt;section&gt;98&lt;/section&gt;&lt;dates&gt;&lt;year&gt;2012&lt;/year&gt;&lt;/dates&gt;&lt;pub-location&gt;Peterborough, Ont.; Buffalo, NY&lt;/pub-location&gt;&lt;publisher&gt;Broadview Press&lt;/publisher&gt;&lt;isbn&gt;9781554811038 1554811031&lt;/isbn&gt;&lt;urls&gt;&lt;/urls&gt;&lt;remote-database-name&gt;/z-wcorg/&lt;/remote-database-name&gt;&lt;remote-database-provider&gt;http://worldcat.org&lt;/remote-database-provider&gt;&lt;language&gt;English&lt;/language&gt;&lt;/record&gt;&lt;/Cite&gt;&lt;/EndNote&gt;</w:instrText>
      </w:r>
      <w:r w:rsidR="008A036F" w:rsidRPr="008F60AF">
        <w:rPr>
          <w:color w:val="000000" w:themeColor="text1"/>
          <w:lang w:val="nl-NL"/>
        </w:rPr>
        <w:fldChar w:fldCharType="separate"/>
      </w:r>
      <w:r w:rsidR="008A036F" w:rsidRPr="008F60AF">
        <w:rPr>
          <w:noProof/>
          <w:color w:val="000000" w:themeColor="text1"/>
          <w:lang w:val="nl-NL"/>
        </w:rPr>
        <w:t>(M. W. Shelley et al., 2012)</w:t>
      </w:r>
      <w:r w:rsidR="008A036F" w:rsidRPr="008F60AF">
        <w:rPr>
          <w:color w:val="000000" w:themeColor="text1"/>
          <w:lang w:val="nl-NL"/>
        </w:rPr>
        <w:fldChar w:fldCharType="end"/>
      </w:r>
      <w:r w:rsidR="008A036F" w:rsidRPr="008F60AF">
        <w:rPr>
          <w:color w:val="000000" w:themeColor="text1"/>
          <w:lang w:val="nl-NL"/>
        </w:rPr>
        <w:t xml:space="preserve">. Een andere angst is die voor haar voortplantingsvermogen. De wetenschapper was bang dat haar krachten om voort te planten de zijne zouden overstijgen. </w:t>
      </w:r>
    </w:p>
    <w:p w14:paraId="54A59CC6" w14:textId="5A1A9F57" w:rsidR="003D3F65" w:rsidRPr="008F60AF" w:rsidRDefault="008A036F" w:rsidP="00C61912">
      <w:pPr>
        <w:rPr>
          <w:color w:val="000000" w:themeColor="text1"/>
          <w:lang w:val="nl-NL"/>
        </w:rPr>
      </w:pPr>
      <w:r w:rsidRPr="008F60AF">
        <w:rPr>
          <w:color w:val="000000" w:themeColor="text1"/>
          <w:lang w:val="nl-NL"/>
        </w:rPr>
        <w:tab/>
        <w:t xml:space="preserve">Wanneer </w:t>
      </w:r>
      <w:r w:rsidRPr="008F60AF">
        <w:rPr>
          <w:i/>
          <w:color w:val="000000" w:themeColor="text1"/>
          <w:lang w:val="nl-NL"/>
        </w:rPr>
        <w:t xml:space="preserve">Frankenstein </w:t>
      </w:r>
      <w:r w:rsidRPr="008F60AF">
        <w:rPr>
          <w:color w:val="000000" w:themeColor="text1"/>
          <w:lang w:val="nl-NL"/>
        </w:rPr>
        <w:t xml:space="preserve">gespiegeld wordt aan de eerste feministische golf die in de tijd van publicatie gaande was, zijn er vele parallellen te trekken tussen de twee. Waar de eerste golf de vrouw </w:t>
      </w:r>
      <w:r w:rsidRPr="008F60AF">
        <w:rPr>
          <w:color w:val="000000" w:themeColor="text1"/>
          <w:lang w:val="nl-NL"/>
        </w:rPr>
        <w:lastRenderedPageBreak/>
        <w:t xml:space="preserve">uit de schaduw van de maatschappij wilde trekken, gaat Shelley’s werk evenwel over een monster dat leeft in de schaduw en door de maatschappij verstoten wordt. Het personage van Victor Frankenstein vindt evengoed zijn weerklank in de maatschappij van de negentiende eeuw. De man was diegene die krampachtig de touwtjes in handen wilde hebben de controle over de vrouw moest houden. De sociale gebeurtenissen die rondom Mary Shelley plaatsvonden, vonden dus zeker hun resonantie in haar roman </w:t>
      </w:r>
      <w:r w:rsidRPr="008F60AF">
        <w:rPr>
          <w:i/>
          <w:color w:val="000000" w:themeColor="text1"/>
          <w:lang w:val="nl-NL"/>
        </w:rPr>
        <w:t>Frankenstein</w:t>
      </w:r>
      <w:r w:rsidRPr="008F60AF">
        <w:rPr>
          <w:color w:val="000000" w:themeColor="text1"/>
          <w:lang w:val="nl-NL"/>
        </w:rPr>
        <w:t>.</w:t>
      </w:r>
      <w:r w:rsidR="003D3F65" w:rsidRPr="008F60AF">
        <w:rPr>
          <w:color w:val="000000" w:themeColor="text1"/>
          <w:lang w:val="nl-NL"/>
        </w:rPr>
        <w:br w:type="page"/>
      </w:r>
    </w:p>
    <w:p w14:paraId="1BE3E1CC" w14:textId="77777777" w:rsidR="00883D06" w:rsidRPr="008F60AF" w:rsidRDefault="0033324E" w:rsidP="003D3F65">
      <w:pPr>
        <w:pStyle w:val="Heading2"/>
        <w:rPr>
          <w:lang w:val="nl-NL"/>
        </w:rPr>
      </w:pPr>
      <w:bookmarkStart w:id="23" w:name="_Toc41145374"/>
      <w:r w:rsidRPr="008F60AF">
        <w:rPr>
          <w:lang w:val="nl-NL"/>
        </w:rPr>
        <w:lastRenderedPageBreak/>
        <w:t>The Stepford Wives</w:t>
      </w:r>
      <w:bookmarkEnd w:id="23"/>
    </w:p>
    <w:p w14:paraId="08E1ED6C" w14:textId="105A1758" w:rsidR="00011089" w:rsidRPr="008F60AF" w:rsidRDefault="00011089" w:rsidP="00883D06">
      <w:pPr>
        <w:pStyle w:val="Subtitle"/>
        <w:rPr>
          <w:color w:val="000000" w:themeColor="text1"/>
          <w:lang w:val="nl-NL"/>
        </w:rPr>
      </w:pPr>
      <w:r w:rsidRPr="008F60AF">
        <w:rPr>
          <w:color w:val="000000" w:themeColor="text1"/>
          <w:lang w:val="nl-NL"/>
        </w:rPr>
        <w:t>Tweede feministische golf</w:t>
      </w:r>
    </w:p>
    <w:p w14:paraId="4EECA91D" w14:textId="40769755" w:rsidR="00BB0154" w:rsidRPr="008F60AF" w:rsidRDefault="00686E64" w:rsidP="00F9506F">
      <w:pPr>
        <w:rPr>
          <w:color w:val="000000" w:themeColor="text1"/>
          <w:lang w:val="nl-NL"/>
        </w:rPr>
      </w:pPr>
      <w:r w:rsidRPr="008F60AF">
        <w:rPr>
          <w:color w:val="000000" w:themeColor="text1"/>
          <w:lang w:val="nl-NL"/>
        </w:rPr>
        <w:t xml:space="preserve">Ira Levin publiceerde in 1972 zijn roman </w:t>
      </w:r>
      <w:r w:rsidR="00625F2C" w:rsidRPr="008F60AF">
        <w:rPr>
          <w:i/>
          <w:color w:val="000000" w:themeColor="text1"/>
          <w:lang w:val="nl-NL"/>
        </w:rPr>
        <w:t>The Stepford Wives,</w:t>
      </w:r>
      <w:r w:rsidR="00625F2C" w:rsidRPr="008F60AF">
        <w:rPr>
          <w:color w:val="000000" w:themeColor="text1"/>
          <w:lang w:val="nl-NL"/>
        </w:rPr>
        <w:t xml:space="preserve"> drie jaar later werd </w:t>
      </w:r>
      <w:r w:rsidR="00904279" w:rsidRPr="008F60AF">
        <w:rPr>
          <w:color w:val="000000" w:themeColor="text1"/>
          <w:lang w:val="nl-NL"/>
        </w:rPr>
        <w:t>het</w:t>
      </w:r>
      <w:r w:rsidR="00625F2C" w:rsidRPr="008F60AF">
        <w:rPr>
          <w:color w:val="000000" w:themeColor="text1"/>
          <w:lang w:val="nl-NL"/>
        </w:rPr>
        <w:t xml:space="preserve"> door Bryan Forbes vertaald naar het witte doek.</w:t>
      </w:r>
      <w:r w:rsidR="00BB0154" w:rsidRPr="008F60AF">
        <w:rPr>
          <w:color w:val="000000" w:themeColor="text1"/>
          <w:lang w:val="nl-NL"/>
        </w:rPr>
        <w:t xml:space="preserve"> Levin vertelt het verhaal van Joanne Eberhard die samen met haar man en kinderen naar het rustige Stepford verhuist. Eens aangekomen, beginnen haar sinistere zaken op te vallen. De vrouwen zijn er bloedmooi en onderdanig aan hun succesvolle mannen. Joanne vertrouwt het zaakje niet en trekt op onderzoek uit. Ze ontdekt dat er een complot gaande is tegen de vrouwen in het dorp, dat zij door de mannen vermoord worden en worden ingeruild door een exacte, mechanische replica. </w:t>
      </w:r>
      <w:r w:rsidR="00F9506F" w:rsidRPr="008F60AF">
        <w:rPr>
          <w:color w:val="000000" w:themeColor="text1"/>
          <w:lang w:val="nl-NL"/>
        </w:rPr>
        <w:t>O</w:t>
      </w:r>
      <w:r w:rsidR="00F260F1" w:rsidRPr="008F60AF">
        <w:rPr>
          <w:color w:val="000000" w:themeColor="text1"/>
          <w:lang w:val="nl-NL"/>
        </w:rPr>
        <w:t xml:space="preserve">ndanks dat de auteur en het verhaal een duidelijk kamp kiezen, dat van de tweede feministische golf, ontstond er kritiek vanuit het kamp van de feministen en </w:t>
      </w:r>
      <w:r w:rsidR="00024DA7" w:rsidRPr="008F60AF">
        <w:rPr>
          <w:color w:val="000000" w:themeColor="text1"/>
          <w:lang w:val="nl-NL"/>
        </w:rPr>
        <w:t>critici</w:t>
      </w:r>
      <w:r w:rsidR="00F260F1" w:rsidRPr="008F60AF">
        <w:rPr>
          <w:color w:val="000000" w:themeColor="text1"/>
          <w:lang w:val="nl-NL"/>
        </w:rPr>
        <w:t>.</w:t>
      </w:r>
    </w:p>
    <w:p w14:paraId="3E43ABB3" w14:textId="77777777" w:rsidR="00BB0154" w:rsidRPr="008F60AF" w:rsidRDefault="00BB0154" w:rsidP="00F9506F">
      <w:pPr>
        <w:rPr>
          <w:color w:val="000000" w:themeColor="text1"/>
          <w:lang w:val="nl-NL"/>
        </w:rPr>
      </w:pPr>
    </w:p>
    <w:p w14:paraId="47365A35" w14:textId="7E380FA4" w:rsidR="00BB0154" w:rsidRPr="008F60AF" w:rsidRDefault="00C82B44" w:rsidP="00A22C61">
      <w:pPr>
        <w:pStyle w:val="Heading3"/>
        <w:rPr>
          <w:lang w:val="nl-NL"/>
        </w:rPr>
      </w:pPr>
      <w:bookmarkStart w:id="24" w:name="_Toc41145375"/>
      <w:r w:rsidRPr="008F60AF">
        <w:rPr>
          <w:lang w:val="nl-NL"/>
        </w:rPr>
        <w:t>“</w:t>
      </w:r>
      <w:r w:rsidR="006E725E" w:rsidRPr="008F60AF">
        <w:rPr>
          <w:lang w:val="nl-NL"/>
        </w:rPr>
        <w:t>En de man schiep de vrouw</w:t>
      </w:r>
      <w:r w:rsidRPr="008F60AF">
        <w:rPr>
          <w:lang w:val="nl-NL"/>
        </w:rPr>
        <w:t>”</w:t>
      </w:r>
      <w:bookmarkEnd w:id="24"/>
    </w:p>
    <w:p w14:paraId="46F2FE4F" w14:textId="57194FA3" w:rsidR="006E725E" w:rsidRPr="008F60AF" w:rsidRDefault="0033673F" w:rsidP="006E725E">
      <w:pPr>
        <w:rPr>
          <w:color w:val="000000" w:themeColor="text1"/>
          <w:lang w:val="nl-NL"/>
        </w:rPr>
      </w:pPr>
      <w:r w:rsidRPr="008F60AF">
        <w:rPr>
          <w:color w:val="000000" w:themeColor="text1"/>
          <w:lang w:val="nl-NL"/>
        </w:rPr>
        <w:t xml:space="preserve">Het verhaal betreft de letterlijke creatie van de vrouw naar de mannelijke wens. Zij weerspiegelen de acceptabele </w:t>
      </w:r>
      <w:r w:rsidR="002906C4" w:rsidRPr="008F60AF">
        <w:rPr>
          <w:color w:val="000000" w:themeColor="text1"/>
          <w:lang w:val="nl-NL"/>
        </w:rPr>
        <w:t>schoonheidsidealen opgelegd door de patriarchale maatschappij</w:t>
      </w:r>
      <w:r w:rsidR="0084741F" w:rsidRPr="008F60AF">
        <w:rPr>
          <w:color w:val="000000" w:themeColor="text1"/>
          <w:lang w:val="nl-NL"/>
        </w:rPr>
        <w:t xml:space="preserve"> </w:t>
      </w:r>
      <w:r w:rsidR="00833D79" w:rsidRPr="008F60AF">
        <w:rPr>
          <w:color w:val="000000" w:themeColor="text1"/>
          <w:lang w:val="nl-NL"/>
        </w:rPr>
        <w:fldChar w:fldCharType="begin"/>
      </w:r>
      <w:r w:rsidR="00AF3C3B" w:rsidRPr="008F60AF">
        <w:rPr>
          <w:color w:val="000000" w:themeColor="text1"/>
          <w:lang w:val="nl-NL"/>
        </w:rPr>
        <w:instrText xml:space="preserve"> ADDIN EN.CITE &lt;EndNote&gt;&lt;Cite&gt;&lt;Author&gt;Neill&lt;/Author&gt;&lt;Year&gt;2018&lt;/Year&gt;&lt;RecNum&gt;1313&lt;/RecNum&gt;&lt;DisplayText&gt;(Neill, 2018a)&lt;/DisplayText&gt;&lt;record&gt;&lt;rec-number&gt;1313&lt;/rec-number&gt;&lt;foreign-keys&gt;&lt;key app="EN" db-id="tvw0xfa5br0zx0ez0v15dsexazwaa9zrwavw" timestamp="1589448350"&gt;1313&lt;/key&gt;&lt;/foreign-keys&gt;&lt;ref-type name="Generic"&gt;13&lt;/ref-type&gt;&lt;contributors&gt;&lt;authors&gt;&lt;author&gt;Neill, Natalie&lt;/author&gt;&lt;/authors&gt;&lt;/contributors&gt;&lt;titles&gt;&lt;title&gt;The Stepford Frankensteins: Feminism, Frankenstein, and The Stepford Wives&lt;/title&gt;&lt;alt-title&gt;Journal of American Culture&lt;/alt-title&gt;&lt;/titles&gt;&lt;pages&gt;257&lt;/pages&gt;&lt;volume&gt;41&lt;/volume&gt;&lt;keywords&gt;&lt;keyword&gt;FEMINISM in literature&lt;/keyword&gt;&lt;keyword&gt;WIVES in literature&lt;/keyword&gt;&lt;keyword&gt;SHELLEY, Mary Wollstonecraft, 1797-1851&lt;/keyword&gt;&lt;keyword&gt;LEVIN, Ira, 1929-2007&lt;/keyword&gt;&lt;keyword&gt;FRANKENSTEIN: Or, the Modern Prometheus (Book : Shelley)&lt;/keyword&gt;&lt;keyword&gt;STEPFORD Wives, The (Book)&lt;/keyword&gt;&lt;/keywords&gt;&lt;dates&gt;&lt;year&gt;2018&lt;/year&gt;&lt;/dates&gt;&lt;isbn&gt;15427331&lt;/isbn&gt;&lt;urls&gt;&lt;related-urls&gt;&lt;url&gt;https://vpn.uantwerpen.be?url=https%3a%2f%2fsearch.ebscohost.com%2flogin.aspx%3fdirect%3dtrue%26AuthType%3dip%2curl%2cuid%26db%3dedb%26AN%3d131574055%26lang%3dnl%26site%3deds-live&lt;/url&gt;&lt;/related-urls&gt;&lt;/urls&gt;&lt;remote-database-name&gt;Complementary Index&lt;/remote-database-name&gt;&lt;remote-database-provider&gt;EBSCOhost&lt;/remote-database-provider&gt;&lt;/record&gt;&lt;/Cite&gt;&lt;/EndNote&gt;</w:instrText>
      </w:r>
      <w:r w:rsidR="00833D79" w:rsidRPr="008F60AF">
        <w:rPr>
          <w:color w:val="000000" w:themeColor="text1"/>
          <w:lang w:val="nl-NL"/>
        </w:rPr>
        <w:fldChar w:fldCharType="separate"/>
      </w:r>
      <w:r w:rsidR="00AF3C3B" w:rsidRPr="008F60AF">
        <w:rPr>
          <w:noProof/>
          <w:color w:val="000000" w:themeColor="text1"/>
          <w:lang w:val="nl-NL"/>
        </w:rPr>
        <w:t>(Neill, 2018a)</w:t>
      </w:r>
      <w:r w:rsidR="00833D79" w:rsidRPr="008F60AF">
        <w:rPr>
          <w:color w:val="000000" w:themeColor="text1"/>
          <w:lang w:val="nl-NL"/>
        </w:rPr>
        <w:fldChar w:fldCharType="end"/>
      </w:r>
      <w:r w:rsidR="002906C4" w:rsidRPr="008F60AF">
        <w:rPr>
          <w:color w:val="000000" w:themeColor="text1"/>
          <w:lang w:val="nl-NL"/>
        </w:rPr>
        <w:t xml:space="preserve">. </w:t>
      </w:r>
      <w:r w:rsidR="004A410D" w:rsidRPr="008F60AF">
        <w:rPr>
          <w:color w:val="000000" w:themeColor="text1"/>
          <w:lang w:val="nl-NL"/>
        </w:rPr>
        <w:t>De omschrijving aanwezig in het boek gaat als volgt:</w:t>
      </w:r>
    </w:p>
    <w:p w14:paraId="7D31E343" w14:textId="77777777" w:rsidR="004A410D" w:rsidRPr="008F60AF" w:rsidRDefault="004A410D" w:rsidP="006E725E">
      <w:pPr>
        <w:rPr>
          <w:color w:val="000000" w:themeColor="text1"/>
          <w:lang w:val="nl-NL"/>
        </w:rPr>
      </w:pPr>
    </w:p>
    <w:p w14:paraId="6026DD0B" w14:textId="17C88716" w:rsidR="004A410D" w:rsidRPr="008F60AF" w:rsidRDefault="004A410D" w:rsidP="00273250">
      <w:pPr>
        <w:jc w:val="center"/>
        <w:rPr>
          <w:rFonts w:ascii="Helvetica" w:eastAsiaTheme="minorEastAsia" w:hAnsi="Helvetica"/>
          <w:i/>
          <w:color w:val="000000" w:themeColor="text1"/>
          <w:sz w:val="17"/>
          <w:lang w:val="nl-NL" w:eastAsia="nl-NL"/>
        </w:rPr>
      </w:pPr>
      <w:r w:rsidRPr="008F60AF">
        <w:rPr>
          <w:i/>
          <w:color w:val="000000" w:themeColor="text1"/>
          <w:lang w:val="nl-NL"/>
        </w:rPr>
        <w:t>“…actresses in commercials, pleased with detergents and floor wax, with</w:t>
      </w:r>
      <w:r w:rsidRPr="008F60AF">
        <w:rPr>
          <w:rFonts w:ascii="Helvetica" w:eastAsiaTheme="minorEastAsia" w:hAnsi="Helvetica"/>
          <w:i/>
          <w:color w:val="000000" w:themeColor="text1"/>
          <w:sz w:val="17"/>
          <w:lang w:val="nl-NL" w:eastAsia="nl-NL"/>
        </w:rPr>
        <w:t xml:space="preserve"> </w:t>
      </w:r>
      <w:r w:rsidRPr="008F60AF">
        <w:rPr>
          <w:i/>
          <w:color w:val="000000" w:themeColor="text1"/>
          <w:lang w:val="nl-NL"/>
        </w:rPr>
        <w:t xml:space="preserve">cleaners, shampoos, and deodorants. </w:t>
      </w:r>
      <w:r w:rsidRPr="008F60AF">
        <w:rPr>
          <w:i/>
          <w:color w:val="000000" w:themeColor="text1"/>
        </w:rPr>
        <w:t>Pretty actresses, big in the bosom</w:t>
      </w:r>
      <w:r w:rsidRPr="008F60AF">
        <w:rPr>
          <w:rFonts w:ascii="Helvetica" w:eastAsiaTheme="minorEastAsia" w:hAnsi="Helvetica"/>
          <w:i/>
          <w:color w:val="000000" w:themeColor="text1"/>
          <w:sz w:val="17"/>
          <w:lang w:eastAsia="nl-NL"/>
        </w:rPr>
        <w:t xml:space="preserve"> </w:t>
      </w:r>
      <w:r w:rsidRPr="008F60AF">
        <w:rPr>
          <w:i/>
          <w:color w:val="000000" w:themeColor="text1"/>
        </w:rPr>
        <w:t xml:space="preserve">but small in the talent, playing suburban housewives unconvincingly, too nicey-nice to be real.” </w:t>
      </w:r>
      <w:r w:rsidR="00273250" w:rsidRPr="008F60AF">
        <w:rPr>
          <w:i/>
          <w:color w:val="000000" w:themeColor="text1"/>
          <w:lang w:val="nl-NL"/>
        </w:rPr>
        <w:fldChar w:fldCharType="begin"/>
      </w:r>
      <w:r w:rsidR="00B979E0" w:rsidRPr="008F60AF">
        <w:rPr>
          <w:i/>
          <w:color w:val="000000" w:themeColor="text1"/>
        </w:rPr>
        <w:instrText xml:space="preserve"> ADDIN EN.CITE &lt;EndNote&gt;&lt;Cite&gt;&lt;Author&gt;Levin&lt;/Author&gt;&lt;Year&gt;2000&lt;/Year&gt;&lt;RecNum&gt;1369&lt;/RecNum&gt;&lt;Pages&gt;94&lt;/Pages&gt;&lt;DisplayText&gt;(Levin &amp;amp; Forbes, 2000, p. 94)&lt;/DisplayText&gt;&lt;record&gt;&lt;rec-number&gt;1369&lt;/rec-number&gt;&lt;foreign-keys&gt;&lt;key app="EN" db-id="tvw0xfa5br0zx0ez0v15dsexazwaa9zrwavw" timestamp="1589448350"&gt;1369&lt;/key&gt;&lt;/foreign-keys&gt;&lt;ref-type name="Book"&gt;6&lt;/ref-type&gt;&lt;contributors&gt;&lt;authors&gt;&lt;author&gt;Levin, Ira&lt;/author&gt;&lt;author&gt;Forbes, Bryan&lt;/author&gt;&lt;/authors&gt;&lt;/contributors&gt;&lt;titles&gt;&lt;title&gt;The stepford wives&lt;/title&gt;&lt;/titles&gt;&lt;keywords&gt;&lt;keyword&gt;American literature&lt;/keyword&gt;&lt;keyword&gt;Text edition&lt;/keyword&gt;&lt;/keywords&gt;&lt;dates&gt;&lt;year&gt;2000&lt;/year&gt;&lt;/dates&gt;&lt;publisher&gt;Bloomsbury Publishing&lt;/publisher&gt;&lt;work-type&gt;Book&lt;/work-type&gt;&lt;urls&gt;&lt;related-urls&gt;&lt;url&gt;https://vpn.uantwerpen.be?url=https%3a%2f%2fsearch.ebscohost.com%2flogin.aspx%3fdirect%3dtrue%26AuthType%3dip%2curl%2cuid%26db%3dcat01187a%26AN%3dABC.c.lvd.3008616%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273250" w:rsidRPr="008F60AF">
        <w:rPr>
          <w:i/>
          <w:color w:val="000000" w:themeColor="text1"/>
          <w:lang w:val="nl-NL"/>
        </w:rPr>
        <w:fldChar w:fldCharType="separate"/>
      </w:r>
      <w:r w:rsidR="00B979E0" w:rsidRPr="008F60AF">
        <w:rPr>
          <w:i/>
          <w:noProof/>
          <w:color w:val="000000" w:themeColor="text1"/>
          <w:lang w:val="nl-NL"/>
        </w:rPr>
        <w:t>(Levin &amp; Forbes, 2000, p. 94)</w:t>
      </w:r>
      <w:r w:rsidR="00273250" w:rsidRPr="008F60AF">
        <w:rPr>
          <w:i/>
          <w:color w:val="000000" w:themeColor="text1"/>
          <w:lang w:val="nl-NL"/>
        </w:rPr>
        <w:fldChar w:fldCharType="end"/>
      </w:r>
    </w:p>
    <w:p w14:paraId="5CB2D82C" w14:textId="77777777" w:rsidR="004A410D" w:rsidRPr="008F60AF" w:rsidRDefault="004A410D" w:rsidP="006E725E">
      <w:pPr>
        <w:rPr>
          <w:color w:val="000000" w:themeColor="text1"/>
          <w:lang w:val="nl-NL"/>
        </w:rPr>
      </w:pPr>
    </w:p>
    <w:p w14:paraId="4F623E2C" w14:textId="07A1F446" w:rsidR="00273250" w:rsidRPr="008F60AF" w:rsidRDefault="00273250" w:rsidP="00620840">
      <w:pPr>
        <w:ind w:firstLine="708"/>
        <w:rPr>
          <w:color w:val="000000" w:themeColor="text1"/>
          <w:lang w:val="nl-NL"/>
        </w:rPr>
      </w:pPr>
      <w:r w:rsidRPr="008F60AF">
        <w:rPr>
          <w:color w:val="000000" w:themeColor="text1"/>
          <w:lang w:val="nl-NL"/>
        </w:rPr>
        <w:t>De robotversies worden vol</w:t>
      </w:r>
      <w:r w:rsidR="001F2219" w:rsidRPr="008F60AF">
        <w:rPr>
          <w:color w:val="000000" w:themeColor="text1"/>
          <w:lang w:val="nl-NL"/>
        </w:rPr>
        <w:t xml:space="preserve">ledig ontdaan van hun gedachten, ambities en </w:t>
      </w:r>
      <w:r w:rsidRPr="008F60AF">
        <w:rPr>
          <w:color w:val="000000" w:themeColor="text1"/>
          <w:lang w:val="nl-NL"/>
        </w:rPr>
        <w:t>gevoelens, zodat enkel nog een bloedmooie huls overblijft die vervolgens door de mannelijke fantasie en lust gevuld kan worden</w:t>
      </w:r>
      <w:r w:rsidR="00AE5896" w:rsidRPr="008F60AF">
        <w:rPr>
          <w:color w:val="000000" w:themeColor="text1"/>
          <w:lang w:val="nl-NL"/>
        </w:rPr>
        <w:t xml:space="preserve"> </w:t>
      </w:r>
      <w:r w:rsidR="000C65BD" w:rsidRPr="008F60AF">
        <w:rPr>
          <w:color w:val="000000" w:themeColor="text1"/>
          <w:lang w:val="nl-NL"/>
        </w:rPr>
        <w:fldChar w:fldCharType="begin"/>
      </w:r>
      <w:r w:rsidR="00AF3C3B" w:rsidRPr="008F60AF">
        <w:rPr>
          <w:color w:val="000000" w:themeColor="text1"/>
          <w:lang w:val="nl-NL"/>
        </w:rPr>
        <w:instrText xml:space="preserve"> ADDIN EN.CITE &lt;EndNote&gt;&lt;Cite&gt;&lt;Author&gt;Neill&lt;/Author&gt;&lt;Year&gt;2018&lt;/Year&gt;&lt;RecNum&gt;1313&lt;/RecNum&gt;&lt;Pages&gt;258&lt;/Pages&gt;&lt;DisplayText&gt;(Neill, 2018a, p. 258)&lt;/DisplayText&gt;&lt;record&gt;&lt;rec-number&gt;1313&lt;/rec-number&gt;&lt;foreign-keys&gt;&lt;key app="EN" db-id="tvw0xfa5br0zx0ez0v15dsexazwaa9zrwavw" timestamp="1589448350"&gt;1313&lt;/key&gt;&lt;/foreign-keys&gt;&lt;ref-type name="Generic"&gt;13&lt;/ref-type&gt;&lt;contributors&gt;&lt;authors&gt;&lt;author&gt;Neill, Natalie&lt;/author&gt;&lt;/authors&gt;&lt;/contributors&gt;&lt;titles&gt;&lt;title&gt;The Stepford Frankensteins: Feminism, Frankenstein, and The Stepford Wives&lt;/title&gt;&lt;alt-title&gt;Journal of American Culture&lt;/alt-title&gt;&lt;/titles&gt;&lt;pages&gt;257&lt;/pages&gt;&lt;volume&gt;41&lt;/volume&gt;&lt;keywords&gt;&lt;keyword&gt;FEMINISM in literature&lt;/keyword&gt;&lt;keyword&gt;WIVES in literature&lt;/keyword&gt;&lt;keyword&gt;SHELLEY, Mary Wollstonecraft, 1797-1851&lt;/keyword&gt;&lt;keyword&gt;LEVIN, Ira, 1929-2007&lt;/keyword&gt;&lt;keyword&gt;FRANKENSTEIN: Or, the Modern Prometheus (Book : Shelley)&lt;/keyword&gt;&lt;keyword&gt;STEPFORD Wives, The (Book)&lt;/keyword&gt;&lt;/keywords&gt;&lt;dates&gt;&lt;year&gt;2018&lt;/year&gt;&lt;/dates&gt;&lt;isbn&gt;15427331&lt;/isbn&gt;&lt;urls&gt;&lt;related-urls&gt;&lt;url&gt;https://vpn.uantwerpen.be?url=https%3a%2f%2fsearch.ebscohost.com%2flogin.aspx%3fdirect%3dtrue%26AuthType%3dip%2curl%2cuid%26db%3dedb%26AN%3d131574055%26lang%3dnl%26site%3deds-live&lt;/url&gt;&lt;/related-urls&gt;&lt;/urls&gt;&lt;remote-database-name&gt;Complementary Index&lt;/remote-database-name&gt;&lt;remote-database-provider&gt;EBSCOhost&lt;/remote-database-provider&gt;&lt;/record&gt;&lt;/Cite&gt;&lt;/EndNote&gt;</w:instrText>
      </w:r>
      <w:r w:rsidR="000C65BD" w:rsidRPr="008F60AF">
        <w:rPr>
          <w:color w:val="000000" w:themeColor="text1"/>
          <w:lang w:val="nl-NL"/>
        </w:rPr>
        <w:fldChar w:fldCharType="separate"/>
      </w:r>
      <w:r w:rsidR="00AF3C3B" w:rsidRPr="008F60AF">
        <w:rPr>
          <w:noProof/>
          <w:color w:val="000000" w:themeColor="text1"/>
          <w:lang w:val="nl-NL"/>
        </w:rPr>
        <w:t>(Neill, 2018a, p. 258)</w:t>
      </w:r>
      <w:r w:rsidR="000C65BD" w:rsidRPr="008F60AF">
        <w:rPr>
          <w:color w:val="000000" w:themeColor="text1"/>
          <w:lang w:val="nl-NL"/>
        </w:rPr>
        <w:fldChar w:fldCharType="end"/>
      </w:r>
      <w:r w:rsidRPr="008F60AF">
        <w:rPr>
          <w:color w:val="000000" w:themeColor="text1"/>
          <w:lang w:val="nl-NL"/>
        </w:rPr>
        <w:t xml:space="preserve">. De mannen wanen zich God als de maker van hun ideale vrouw. </w:t>
      </w:r>
      <w:r w:rsidR="00406CB8" w:rsidRPr="008F60AF">
        <w:rPr>
          <w:color w:val="000000" w:themeColor="text1"/>
          <w:lang w:val="nl-NL"/>
        </w:rPr>
        <w:t xml:space="preserve">In zijn boek </w:t>
      </w:r>
      <w:r w:rsidR="00406CB8" w:rsidRPr="008F60AF">
        <w:rPr>
          <w:i/>
          <w:color w:val="000000" w:themeColor="text1"/>
          <w:lang w:val="nl-NL"/>
        </w:rPr>
        <w:t xml:space="preserve">Falling in Love with Statues </w:t>
      </w:r>
      <w:r w:rsidR="00406CB8" w:rsidRPr="008F60AF">
        <w:rPr>
          <w:color w:val="000000" w:themeColor="text1"/>
          <w:lang w:val="nl-NL"/>
        </w:rPr>
        <w:t>beschrijft de auteur George L. Hersey de lange geschiedenis van de mensheid d</w:t>
      </w:r>
      <w:r w:rsidR="003B3351" w:rsidRPr="008F60AF">
        <w:rPr>
          <w:color w:val="000000" w:themeColor="text1"/>
          <w:lang w:val="nl-NL"/>
        </w:rPr>
        <w:t>i</w:t>
      </w:r>
      <w:r w:rsidR="00406CB8" w:rsidRPr="008F60AF">
        <w:rPr>
          <w:color w:val="000000" w:themeColor="text1"/>
          <w:lang w:val="nl-NL"/>
        </w:rPr>
        <w:t>e</w:t>
      </w:r>
      <w:r w:rsidR="003B3351" w:rsidRPr="008F60AF">
        <w:rPr>
          <w:color w:val="000000" w:themeColor="text1"/>
          <w:lang w:val="nl-NL"/>
        </w:rPr>
        <w:t xml:space="preserve"> de</w:t>
      </w:r>
      <w:r w:rsidR="00406CB8" w:rsidRPr="008F60AF">
        <w:rPr>
          <w:color w:val="000000" w:themeColor="text1"/>
          <w:lang w:val="nl-NL"/>
        </w:rPr>
        <w:t xml:space="preserve"> </w:t>
      </w:r>
      <w:r w:rsidR="001F2219" w:rsidRPr="008F60AF">
        <w:rPr>
          <w:color w:val="000000" w:themeColor="text1"/>
          <w:lang w:val="nl-NL"/>
        </w:rPr>
        <w:t>competitie</w:t>
      </w:r>
      <w:r w:rsidR="00406CB8" w:rsidRPr="008F60AF">
        <w:rPr>
          <w:color w:val="000000" w:themeColor="text1"/>
          <w:lang w:val="nl-NL"/>
        </w:rPr>
        <w:t xml:space="preserve"> met God wil aangaan op vlak van de creatie van zijn gelijke. Een menselijke kopie die </w:t>
      </w:r>
      <w:r w:rsidR="00A616FA" w:rsidRPr="008F60AF">
        <w:rPr>
          <w:color w:val="000000" w:themeColor="text1"/>
          <w:lang w:val="nl-NL"/>
        </w:rPr>
        <w:t>in vele disciplines een rol toebedeeld krijgt</w:t>
      </w:r>
      <w:r w:rsidR="0074490A" w:rsidRPr="008F60AF">
        <w:rPr>
          <w:color w:val="000000" w:themeColor="text1"/>
          <w:lang w:val="nl-NL"/>
        </w:rPr>
        <w:t xml:space="preserve">, maar tegelijkertijd dat deze replica vaak ook als enig doel heeft </w:t>
      </w:r>
      <w:r w:rsidR="00ED588F" w:rsidRPr="008F60AF">
        <w:rPr>
          <w:color w:val="000000" w:themeColor="text1"/>
          <w:lang w:val="nl-NL"/>
        </w:rPr>
        <w:t xml:space="preserve">om een seksobject te zijn </w:t>
      </w:r>
      <w:r w:rsidR="00ED588F" w:rsidRPr="008F60AF">
        <w:rPr>
          <w:color w:val="000000" w:themeColor="text1"/>
          <w:lang w:val="nl-NL"/>
        </w:rPr>
        <w:fldChar w:fldCharType="begin"/>
      </w:r>
      <w:r w:rsidR="004C4868" w:rsidRPr="008F60AF">
        <w:rPr>
          <w:color w:val="000000" w:themeColor="text1"/>
          <w:lang w:val="nl-NL"/>
        </w:rPr>
        <w:instrText xml:space="preserve"> ADDIN EN.CITE &lt;EndNote&gt;&lt;Cite&gt;&lt;Author&gt;Hersey&lt;/Author&gt;&lt;Year&gt;2009&lt;/Year&gt;&lt;RecNum&gt;1370&lt;/RecNum&gt;&lt;DisplayText&gt;(Hersey, 2009)&lt;/DisplayText&gt;&lt;record&gt;&lt;rec-number&gt;1370&lt;/rec-number&gt;&lt;foreign-keys&gt;&lt;key app="EN" db-id="tvw0xfa5br0zx0ez0v15dsexazwaa9zrwavw" timestamp="1589448350"&gt;1370&lt;/key&gt;&lt;/foreign-keys&gt;&lt;ref-type name="Book"&gt;6&lt;/ref-type&gt;&lt;contributors&gt;&lt;authors&gt;&lt;author&gt;Hersey, George L.&lt;/author&gt;&lt;/authors&gt;&lt;/contributors&gt;&lt;titles&gt;&lt;title&gt;Falling in love with statues: artificial humans from Pygmalion to the present&lt;/title&gt;&lt;/titles&gt;&lt;keywords&gt;&lt;keyword&gt;Sculpture&lt;/keyword&gt;&lt;keyword&gt;Comparative religion&lt;/keyword&gt;&lt;/keywords&gt;&lt;dates&gt;&lt;year&gt;2009&lt;/year&gt;&lt;/dates&gt;&lt;publisher&gt;University of Chicago Press&lt;/publisher&gt;&lt;isbn&gt;978-0-226-32779-2&lt;/isbn&gt;&lt;work-type&gt;Book&lt;/work-type&gt;&lt;urls&gt;&lt;related-urls&gt;&lt;url&gt;https://vpn.uantwerpen.be?url=https%3a%2f%2fsearch.ebscohost.com%2flogin.aspx%3fdirect%3dtrue%26AuthType%3dip%2curl%2cuid%26db%3dcat01187a%26AN%3dABC.c.lvd.12883138%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ED588F" w:rsidRPr="008F60AF">
        <w:rPr>
          <w:color w:val="000000" w:themeColor="text1"/>
          <w:lang w:val="nl-NL"/>
        </w:rPr>
        <w:fldChar w:fldCharType="separate"/>
      </w:r>
      <w:r w:rsidR="00ED588F" w:rsidRPr="008F60AF">
        <w:rPr>
          <w:noProof/>
          <w:color w:val="000000" w:themeColor="text1"/>
          <w:lang w:val="nl-NL"/>
        </w:rPr>
        <w:t>(Hersey, 2009)</w:t>
      </w:r>
      <w:r w:rsidR="00ED588F" w:rsidRPr="008F60AF">
        <w:rPr>
          <w:color w:val="000000" w:themeColor="text1"/>
          <w:lang w:val="nl-NL"/>
        </w:rPr>
        <w:fldChar w:fldCharType="end"/>
      </w:r>
      <w:r w:rsidR="00ED588F" w:rsidRPr="008F60AF">
        <w:rPr>
          <w:color w:val="000000" w:themeColor="text1"/>
          <w:lang w:val="nl-NL"/>
        </w:rPr>
        <w:t>.</w:t>
      </w:r>
    </w:p>
    <w:p w14:paraId="4F64E857" w14:textId="391369D7" w:rsidR="00A22C61" w:rsidRPr="008F60AF" w:rsidRDefault="00FF3251" w:rsidP="004E391E">
      <w:pPr>
        <w:ind w:firstLine="708"/>
        <w:rPr>
          <w:color w:val="000000" w:themeColor="text1"/>
          <w:lang w:val="nl-NL"/>
        </w:rPr>
      </w:pPr>
      <w:r w:rsidRPr="008F60AF">
        <w:rPr>
          <w:color w:val="000000" w:themeColor="text1"/>
          <w:lang w:val="nl-NL"/>
        </w:rPr>
        <w:t xml:space="preserve">De projectie van de mannelijke blik en lusten gaat langer mee dan de jaren ’70 waarin </w:t>
      </w:r>
      <w:r w:rsidRPr="008F60AF">
        <w:rPr>
          <w:i/>
          <w:color w:val="000000" w:themeColor="text1"/>
          <w:lang w:val="nl-NL"/>
        </w:rPr>
        <w:t xml:space="preserve">The Stepford Wives </w:t>
      </w:r>
      <w:r w:rsidRPr="008F60AF">
        <w:rPr>
          <w:color w:val="000000" w:themeColor="text1"/>
          <w:lang w:val="nl-NL"/>
        </w:rPr>
        <w:t xml:space="preserve">geschreven en verfilmd werd. </w:t>
      </w:r>
      <w:r w:rsidR="00022FFB" w:rsidRPr="008F60AF">
        <w:rPr>
          <w:color w:val="000000" w:themeColor="text1"/>
          <w:lang w:val="nl-NL"/>
        </w:rPr>
        <w:t xml:space="preserve">In het theoretisch kader werd reeds de verschijning van de AI bij de Oude Grieken aangehaald. </w:t>
      </w:r>
      <w:r w:rsidR="00DB3C20" w:rsidRPr="008F60AF">
        <w:rPr>
          <w:color w:val="000000" w:themeColor="text1"/>
          <w:lang w:val="nl-NL"/>
        </w:rPr>
        <w:t>Het concept van de mannelijke maker van vrouwelijke robots passeerde in de Griekse mythologie al de revue.</w:t>
      </w:r>
      <w:r w:rsidR="00312CFB" w:rsidRPr="008F60AF">
        <w:rPr>
          <w:color w:val="000000" w:themeColor="text1"/>
          <w:lang w:val="nl-NL"/>
        </w:rPr>
        <w:t xml:space="preserve"> De mythe van Pygmalion </w:t>
      </w:r>
      <w:r w:rsidR="00F425BF" w:rsidRPr="008F60AF">
        <w:rPr>
          <w:color w:val="000000" w:themeColor="text1"/>
          <w:lang w:val="nl-NL"/>
        </w:rPr>
        <w:t xml:space="preserve">vertelt het verhaal van de </w:t>
      </w:r>
      <w:r w:rsidR="00587A90" w:rsidRPr="008F60AF">
        <w:rPr>
          <w:color w:val="000000" w:themeColor="text1"/>
          <w:lang w:val="nl-NL"/>
        </w:rPr>
        <w:t>gelijknamige beeldhouder</w:t>
      </w:r>
      <w:r w:rsidR="00512656" w:rsidRPr="008F60AF">
        <w:rPr>
          <w:color w:val="000000" w:themeColor="text1"/>
          <w:lang w:val="nl-NL"/>
        </w:rPr>
        <w:t xml:space="preserve"> die een vrouw construeert uit ivoor </w:t>
      </w:r>
      <w:r w:rsidR="00512656" w:rsidRPr="008F60AF">
        <w:rPr>
          <w:color w:val="000000" w:themeColor="text1"/>
          <w:lang w:val="nl-NL"/>
        </w:rPr>
        <w:fldChar w:fldCharType="begin">
          <w:fldData xml:space="preserve">PEVuZE5vdGU+PENpdGU+PEF1dGhvcj5PdmlkaXVzIE5hc288L0F1dGhvcj48WWVhcj4xOTE2PC9Z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=
</w:fldData>
        </w:fldChar>
      </w:r>
      <w:r w:rsidR="004C4868" w:rsidRPr="008F60AF">
        <w:rPr>
          <w:color w:val="000000" w:themeColor="text1"/>
          <w:lang w:val="nl-NL"/>
        </w:rPr>
        <w:instrText xml:space="preserve"> ADDIN EN.CITE </w:instrText>
      </w:r>
      <w:r w:rsidR="004C4868" w:rsidRPr="008F60AF">
        <w:rPr>
          <w:color w:val="000000" w:themeColor="text1"/>
          <w:lang w:val="nl-NL"/>
        </w:rPr>
        <w:fldChar w:fldCharType="begin">
          <w:fldData xml:space="preserve">PEVuZE5vdGU+PENpdGU+PEF1dGhvcj5PdmlkaXVzIE5hc288L0F1dGhvcj48WWVhcj4xOTE2PC9Z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=
</w:fldData>
        </w:fldChar>
      </w:r>
      <w:r w:rsidR="004C4868" w:rsidRPr="008F60AF">
        <w:rPr>
          <w:color w:val="000000" w:themeColor="text1"/>
          <w:lang w:val="nl-NL"/>
        </w:rPr>
        <w:instrText xml:space="preserve"> ADDIN EN.CITE.DATA </w:instrText>
      </w:r>
      <w:r w:rsidR="004C4868" w:rsidRPr="008F60AF">
        <w:rPr>
          <w:color w:val="000000" w:themeColor="text1"/>
          <w:lang w:val="nl-NL"/>
        </w:rPr>
      </w:r>
      <w:r w:rsidR="004C4868" w:rsidRPr="008F60AF">
        <w:rPr>
          <w:color w:val="000000" w:themeColor="text1"/>
          <w:lang w:val="nl-NL"/>
        </w:rPr>
        <w:fldChar w:fldCharType="end"/>
      </w:r>
      <w:r w:rsidR="00512656" w:rsidRPr="008F60AF">
        <w:rPr>
          <w:color w:val="000000" w:themeColor="text1"/>
          <w:lang w:val="nl-NL"/>
        </w:rPr>
      </w:r>
      <w:r w:rsidR="00512656" w:rsidRPr="008F60AF">
        <w:rPr>
          <w:color w:val="000000" w:themeColor="text1"/>
          <w:lang w:val="nl-NL"/>
        </w:rPr>
        <w:fldChar w:fldCharType="separate"/>
      </w:r>
      <w:r w:rsidR="00D07397" w:rsidRPr="008F60AF">
        <w:rPr>
          <w:noProof/>
          <w:color w:val="000000" w:themeColor="text1"/>
          <w:lang w:val="nl-NL"/>
        </w:rPr>
        <w:t>(Ovidius Naso, 1916; Uvanović, 2016)</w:t>
      </w:r>
      <w:r w:rsidR="00512656" w:rsidRPr="008F60AF">
        <w:rPr>
          <w:color w:val="000000" w:themeColor="text1"/>
          <w:lang w:val="nl-NL"/>
        </w:rPr>
        <w:fldChar w:fldCharType="end"/>
      </w:r>
      <w:r w:rsidR="00512656" w:rsidRPr="008F60AF">
        <w:rPr>
          <w:color w:val="000000" w:themeColor="text1"/>
          <w:lang w:val="nl-NL"/>
        </w:rPr>
        <w:t>. Ondanks zijn desinteresse in vrouwen, betrapte Pygmalion zichzelf erop het beeld prachtig en perfect te vinden. Hij maakte een offer aan Aphrodite, de godin van liefde en schoonheid, opdat het beeld tot leven zou komen, wat uiteindelijk ook gebeurt</w:t>
      </w:r>
      <w:r w:rsidR="005C6D7D" w:rsidRPr="008F60AF">
        <w:rPr>
          <w:color w:val="000000" w:themeColor="text1"/>
          <w:lang w:val="nl-NL"/>
        </w:rPr>
        <w:t xml:space="preserve">. Het gedachtengoed van een mannelijke beeldhouder of maker is er bijgevolg een die al eeuwen meegaat. </w:t>
      </w:r>
    </w:p>
    <w:p w14:paraId="4F4B9A49" w14:textId="1F31E7C0" w:rsidR="005C6D7D" w:rsidRPr="008F60AF" w:rsidRDefault="00DF124B" w:rsidP="005C6D7D">
      <w:pPr>
        <w:pStyle w:val="Heading3"/>
        <w:rPr>
          <w:lang w:val="nl-NL"/>
        </w:rPr>
      </w:pPr>
      <w:bookmarkStart w:id="25" w:name="_Toc41145376"/>
      <w:r w:rsidRPr="008F60AF">
        <w:rPr>
          <w:lang w:val="nl-NL"/>
        </w:rPr>
        <w:lastRenderedPageBreak/>
        <w:t>De losbandige vrouw</w:t>
      </w:r>
      <w:bookmarkEnd w:id="25"/>
    </w:p>
    <w:p w14:paraId="3D49C551" w14:textId="23FB6CF9" w:rsidR="00944257" w:rsidRPr="008F60AF" w:rsidRDefault="00DF124B" w:rsidP="00DF124B">
      <w:pPr>
        <w:rPr>
          <w:color w:val="000000" w:themeColor="text1"/>
          <w:lang w:val="nl-NL"/>
        </w:rPr>
      </w:pPr>
      <w:r w:rsidRPr="008F60AF">
        <w:rPr>
          <w:color w:val="000000" w:themeColor="text1"/>
          <w:lang w:val="nl-NL"/>
        </w:rPr>
        <w:t xml:space="preserve">Pygmalion keerde tot de ivoren vrouw omwille van de vele zonden die de vrouwen in zijn omgeving begingen en de teleurstellende ervaringen die hij met hen had. </w:t>
      </w:r>
      <w:r w:rsidR="006017DE" w:rsidRPr="008F60AF">
        <w:rPr>
          <w:color w:val="000000" w:themeColor="text1"/>
          <w:lang w:val="nl-NL"/>
        </w:rPr>
        <w:t xml:space="preserve">Deze redenering kan </w:t>
      </w:r>
      <w:r w:rsidR="00816C43" w:rsidRPr="008F60AF">
        <w:rPr>
          <w:color w:val="000000" w:themeColor="text1"/>
          <w:lang w:val="nl-NL"/>
        </w:rPr>
        <w:t xml:space="preserve">worden </w:t>
      </w:r>
      <w:r w:rsidR="006017DE" w:rsidRPr="008F60AF">
        <w:rPr>
          <w:color w:val="000000" w:themeColor="text1"/>
          <w:lang w:val="nl-NL"/>
        </w:rPr>
        <w:t xml:space="preserve">doorgetrokken naar </w:t>
      </w:r>
      <w:r w:rsidR="006017DE" w:rsidRPr="008F60AF">
        <w:rPr>
          <w:i/>
          <w:color w:val="000000" w:themeColor="text1"/>
          <w:lang w:val="nl-NL"/>
        </w:rPr>
        <w:t xml:space="preserve">The Stepford Wives </w:t>
      </w:r>
      <w:r w:rsidR="006017DE" w:rsidRPr="008F60AF">
        <w:rPr>
          <w:color w:val="000000" w:themeColor="text1"/>
          <w:lang w:val="nl-NL"/>
        </w:rPr>
        <w:t>uit 1972</w:t>
      </w:r>
      <w:r w:rsidR="003D3F24" w:rsidRPr="008F60AF">
        <w:rPr>
          <w:color w:val="000000" w:themeColor="text1"/>
          <w:lang w:val="nl-NL"/>
        </w:rPr>
        <w:t xml:space="preserve"> waar mannen proberen hun vrouw terug in het vakje van huisvrouw </w:t>
      </w:r>
      <w:r w:rsidR="00816C43" w:rsidRPr="008F60AF">
        <w:rPr>
          <w:color w:val="000000" w:themeColor="text1"/>
          <w:lang w:val="nl-NL"/>
        </w:rPr>
        <w:t>te</w:t>
      </w:r>
      <w:r w:rsidR="003D3F24" w:rsidRPr="008F60AF">
        <w:rPr>
          <w:color w:val="000000" w:themeColor="text1"/>
          <w:lang w:val="nl-NL"/>
        </w:rPr>
        <w:t xml:space="preserve"> ste</w:t>
      </w:r>
      <w:r w:rsidR="00A20BCA" w:rsidRPr="008F60AF">
        <w:rPr>
          <w:color w:val="000000" w:themeColor="text1"/>
          <w:lang w:val="nl-NL"/>
        </w:rPr>
        <w:t>ken. Het verhaalt vindt plaats gedurende de tweede feministische golf</w:t>
      </w:r>
      <w:r w:rsidR="00112B86" w:rsidRPr="008F60AF">
        <w:rPr>
          <w:color w:val="000000" w:themeColor="text1"/>
          <w:lang w:val="nl-NL"/>
        </w:rPr>
        <w:t>, een tijd gekenmerkt door de vrijgevochten vrouw die streeft naar gelijkheid</w:t>
      </w:r>
      <w:r w:rsidR="00627786" w:rsidRPr="008F60AF">
        <w:rPr>
          <w:color w:val="000000" w:themeColor="text1"/>
          <w:lang w:val="nl-NL"/>
        </w:rPr>
        <w:t xml:space="preserve"> </w:t>
      </w:r>
      <w:r w:rsidR="00627786" w:rsidRPr="008F60AF">
        <w:rPr>
          <w:color w:val="000000" w:themeColor="text1"/>
          <w:lang w:val="nl-NL"/>
        </w:rPr>
        <w:fldChar w:fldCharType="begin"/>
      </w:r>
      <w:r w:rsidR="004C4868" w:rsidRPr="008F60AF">
        <w:rPr>
          <w:color w:val="000000" w:themeColor="text1"/>
          <w:lang w:val="nl-NL"/>
        </w:rPr>
        <w:instrText xml:space="preserve"> ADDIN EN.CITE &lt;EndNote&gt;&lt;Cite&gt;&lt;Author&gt;Nicholson&lt;/Author&gt;&lt;Year&gt;1997&lt;/Year&gt;&lt;RecNum&gt;1373&lt;/RecNum&gt;&lt;DisplayText&gt;(Nicholson, 1997)&lt;/DisplayText&gt;&lt;record&gt;&lt;rec-number&gt;1373&lt;/rec-number&gt;&lt;foreign-keys&gt;&lt;key app="EN" db-id="tvw0xfa5br0zx0ez0v15dsexazwaa9zrwavw" timestamp="1589448350"&gt;1373&lt;/key&gt;&lt;/foreign-keys&gt;&lt;ref-type name="Book"&gt;6&lt;/ref-type&gt;&lt;contributors&gt;&lt;authors&gt;&lt;author&gt;Nicholson, Linda&lt;/author&gt;&lt;/authors&gt;&lt;/contributors&gt;&lt;titles&gt;&lt;title&gt;The second wave. a reader in feminist theory&lt;/title&gt;&lt;/titles&gt;&lt;keywords&gt;&lt;keyword&gt;Sociology of the family. Sociology of sexuality&lt;/keyword&gt;&lt;keyword&gt;Sexology&lt;/keyword&gt;&lt;keyword&gt;Philosophy&lt;/keyword&gt;&lt;keyword&gt;Philosophical anthropology&lt;/keyword&gt;&lt;keyword&gt;United States&lt;/keyword&gt;&lt;/keywords&gt;&lt;dates&gt;&lt;year&gt;1997&lt;/year&gt;&lt;/dates&gt;&lt;publisher&gt;Routledge&lt;/publisher&gt;&lt;isbn&gt;0-415-91761-1&lt;/isbn&gt;&lt;work-type&gt;Book&lt;/work-type&gt;&lt;urls&gt;&lt;related-urls&gt;&lt;url&gt;https://vpn.uantwerpen.be?url=https%3a%2f%2fsearch.ebscohost.com%2flogin.aspx%3fdirect%3dtrue%26AuthType%3dip%2curl%2cuid%26db%3dcat01187a%26AN%3dABC.c.lvd.14697259%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627786" w:rsidRPr="008F60AF">
        <w:rPr>
          <w:color w:val="000000" w:themeColor="text1"/>
          <w:lang w:val="nl-NL"/>
        </w:rPr>
        <w:fldChar w:fldCharType="separate"/>
      </w:r>
      <w:r w:rsidR="00627786" w:rsidRPr="008F60AF">
        <w:rPr>
          <w:noProof/>
          <w:color w:val="000000" w:themeColor="text1"/>
          <w:lang w:val="nl-NL"/>
        </w:rPr>
        <w:t>(Nicholson, 1997)</w:t>
      </w:r>
      <w:r w:rsidR="00627786" w:rsidRPr="008F60AF">
        <w:rPr>
          <w:color w:val="000000" w:themeColor="text1"/>
          <w:lang w:val="nl-NL"/>
        </w:rPr>
        <w:fldChar w:fldCharType="end"/>
      </w:r>
      <w:r w:rsidR="00112B86" w:rsidRPr="008F60AF">
        <w:rPr>
          <w:color w:val="000000" w:themeColor="text1"/>
          <w:lang w:val="nl-NL"/>
        </w:rPr>
        <w:t>.</w:t>
      </w:r>
    </w:p>
    <w:p w14:paraId="6C5DAE32" w14:textId="119C1441" w:rsidR="00B00967" w:rsidRPr="008F60AF" w:rsidRDefault="00B00967" w:rsidP="00DF124B">
      <w:pPr>
        <w:rPr>
          <w:color w:val="000000" w:themeColor="text1"/>
          <w:lang w:val="nl-NL"/>
        </w:rPr>
      </w:pPr>
      <w:r w:rsidRPr="008F60AF">
        <w:rPr>
          <w:color w:val="000000" w:themeColor="text1"/>
          <w:lang w:val="nl-NL"/>
        </w:rPr>
        <w:tab/>
        <w:t xml:space="preserve">Als gekeken wordt naar het vorige voorbeeld dat in deze thesis werd aangehaald, </w:t>
      </w:r>
      <w:r w:rsidRPr="008F60AF">
        <w:rPr>
          <w:i/>
          <w:color w:val="000000" w:themeColor="text1"/>
          <w:lang w:val="nl-NL"/>
        </w:rPr>
        <w:t xml:space="preserve">Frankenstein </w:t>
      </w:r>
      <w:r w:rsidRPr="008F60AF">
        <w:rPr>
          <w:color w:val="000000" w:themeColor="text1"/>
          <w:lang w:val="nl-NL"/>
        </w:rPr>
        <w:t>van Mary Shelley, kan de losbandige vrouw en de angst van de man hiervoor ook hierin teruggevonden worden. Het monster eist een vrouwelijke gelijke van de wetenschapper. Victor Frankenstein creëert een vrouwelijk monster, maar vermoordt haar meteen na de creatie. Hij was bang dat zij een vrije wil zou bezitten die door geen man getemd zou kunnen worden. Alsook was er de schrik voor haar voortplantingsvermogen en dat haar vermogen om te creëren dat van Frankenstein zou voorbijstreven</w:t>
      </w:r>
      <w:r w:rsidR="00170AF5" w:rsidRPr="008F60AF">
        <w:rPr>
          <w:color w:val="000000" w:themeColor="text1"/>
          <w:lang w:val="nl-NL"/>
        </w:rPr>
        <w:t xml:space="preserve"> </w:t>
      </w:r>
      <w:r w:rsidR="00170AF5" w:rsidRPr="008F60AF">
        <w:rPr>
          <w:color w:val="000000" w:themeColor="text1"/>
          <w:lang w:val="nl-NL"/>
        </w:rPr>
        <w:fldChar w:fldCharType="begin"/>
      </w:r>
      <w:r w:rsidR="004C4868" w:rsidRPr="008F60AF">
        <w:rPr>
          <w:color w:val="000000" w:themeColor="text1"/>
          <w:lang w:val="nl-NL"/>
        </w:rPr>
        <w:instrText xml:space="preserve"> ADDIN EN.CITE &lt;EndNote&gt;&lt;Cite&gt;&lt;Author&gt;Shelley&lt;/Author&gt;&lt;Year&gt;2012&lt;/Year&gt;&lt;RecNum&gt;1364&lt;/RecNum&gt;&lt;DisplayText&gt;(M. W. Shelley et al., 2012)&lt;/DisplayText&gt;&lt;record&gt;&lt;rec-number&gt;1364&lt;/rec-number&gt;&lt;foreign-keys&gt;&lt;key app="EN" db-id="tvw0xfa5br0zx0ez0v15dsexazwaa9zrwavw" timestamp="1589448350"&gt;1364&lt;/key&gt;&lt;/foreign-keys&gt;&lt;ref-type name="Book"&gt;6&lt;/ref-type&gt;&lt;contributors&gt;&lt;authors&gt;&lt;author&gt;Shelley, Mary Wollstonecraft&lt;/author&gt;&lt;author&gt;Scherf, Kathleen Dorothy&lt;/author&gt;&lt;author&gt;Macdonald, David Lorne&lt;/author&gt;&lt;/authors&gt;&lt;/contributors&gt;&lt;titles&gt;&lt;title&gt;Frankenstein, or, The modern Prometheus&lt;/title&gt;&lt;/titles&gt;&lt;section&gt;98&lt;/section&gt;&lt;dates&gt;&lt;year&gt;2012&lt;/year&gt;&lt;/dates&gt;&lt;pub-location&gt;Peterborough, Ont.; Buffalo, NY&lt;/pub-location&gt;&lt;publisher&gt;Broadview Press&lt;/publisher&gt;&lt;isbn&gt;9781554811038 1554811031&lt;/isbn&gt;&lt;urls&gt;&lt;/urls&gt;&lt;remote-database-name&gt;/z-wcorg/&lt;/remote-database-name&gt;&lt;remote-database-provider&gt;http://worldcat.org&lt;/remote-database-provider&gt;&lt;language&gt;English&lt;/language&gt;&lt;/record&gt;&lt;/Cite&gt;&lt;/EndNote&gt;</w:instrText>
      </w:r>
      <w:r w:rsidR="00170AF5" w:rsidRPr="008F60AF">
        <w:rPr>
          <w:color w:val="000000" w:themeColor="text1"/>
          <w:lang w:val="nl-NL"/>
        </w:rPr>
        <w:fldChar w:fldCharType="separate"/>
      </w:r>
      <w:r w:rsidR="00170AF5" w:rsidRPr="008F60AF">
        <w:rPr>
          <w:noProof/>
          <w:color w:val="000000" w:themeColor="text1"/>
          <w:lang w:val="nl-NL"/>
        </w:rPr>
        <w:t>(M. W. Shelley et al., 2012)</w:t>
      </w:r>
      <w:r w:rsidR="00170AF5" w:rsidRPr="008F60AF">
        <w:rPr>
          <w:color w:val="000000" w:themeColor="text1"/>
          <w:lang w:val="nl-NL"/>
        </w:rPr>
        <w:fldChar w:fldCharType="end"/>
      </w:r>
      <w:r w:rsidRPr="008F60AF">
        <w:rPr>
          <w:color w:val="000000" w:themeColor="text1"/>
          <w:lang w:val="nl-NL"/>
        </w:rPr>
        <w:t>.</w:t>
      </w:r>
      <w:r w:rsidR="00170AF5" w:rsidRPr="008F60AF">
        <w:rPr>
          <w:color w:val="000000" w:themeColor="text1"/>
          <w:lang w:val="nl-NL"/>
        </w:rPr>
        <w:t xml:space="preserve"> Met andere woorden dat de vrouw de door de man opgestelde grenzen zou voorbijstreven.</w:t>
      </w:r>
    </w:p>
    <w:p w14:paraId="09B65556" w14:textId="5C55E224" w:rsidR="00904279" w:rsidRPr="008F60AF" w:rsidRDefault="00151084" w:rsidP="00DF124B">
      <w:pPr>
        <w:rPr>
          <w:color w:val="000000" w:themeColor="text1"/>
          <w:lang w:val="nl-NL"/>
        </w:rPr>
      </w:pPr>
      <w:r w:rsidRPr="008F60AF">
        <w:rPr>
          <w:color w:val="000000" w:themeColor="text1"/>
          <w:lang w:val="nl-NL"/>
        </w:rPr>
        <w:tab/>
        <w:t>In het Levin</w:t>
      </w:r>
      <w:r w:rsidR="00904279" w:rsidRPr="008F60AF">
        <w:rPr>
          <w:color w:val="000000" w:themeColor="text1"/>
          <w:lang w:val="nl-NL"/>
        </w:rPr>
        <w:t xml:space="preserve">s boek en Forbes’ film wordt getoond hoe de vrouwelijke personages van hun figuurlijke stem ontnomen worden. Zo is er de zogenaamde ‘Men’s Association’ waar uitsluitend de mannen in het dorp aan deel mogen nemen </w:t>
      </w:r>
      <w:r w:rsidR="00904279" w:rsidRPr="008F60AF">
        <w:rPr>
          <w:color w:val="000000" w:themeColor="text1"/>
          <w:lang w:val="nl-NL"/>
        </w:rPr>
        <w:fldChar w:fldCharType="begin"/>
      </w:r>
      <w:r w:rsidR="004C4868" w:rsidRPr="008F60AF">
        <w:rPr>
          <w:color w:val="000000" w:themeColor="text1"/>
          <w:lang w:val="nl-NL"/>
        </w:rPr>
        <w:instrText xml:space="preserve"> ADDIN EN.CITE &lt;EndNote&gt;&lt;Cite&gt;&lt;Author&gt;Levin&lt;/Author&gt;&lt;Year&gt;2000&lt;/Year&gt;&lt;RecNum&gt;1369&lt;/RecNum&gt;&lt;DisplayText&gt;(Levin &amp;amp; Forbes, 2000)&lt;/DisplayText&gt;&lt;record&gt;&lt;rec-number&gt;1369&lt;/rec-number&gt;&lt;foreign-keys&gt;&lt;key app="EN" db-id="tvw0xfa5br0zx0ez0v15dsexazwaa9zrwavw" timestamp="1589448350"&gt;1369&lt;/key&gt;&lt;/foreign-keys&gt;&lt;ref-type name="Book"&gt;6&lt;/ref-type&gt;&lt;contributors&gt;&lt;authors&gt;&lt;author&gt;Levin, Ira&lt;/author&gt;&lt;author&gt;Forbes, Bryan&lt;/author&gt;&lt;/authors&gt;&lt;/contributors&gt;&lt;titles&gt;&lt;title&gt;The stepford wives&lt;/title&gt;&lt;/titles&gt;&lt;keywords&gt;&lt;keyword&gt;American literature&lt;/keyword&gt;&lt;keyword&gt;Text edition&lt;/keyword&gt;&lt;/keywords&gt;&lt;dates&gt;&lt;year&gt;2000&lt;/year&gt;&lt;/dates&gt;&lt;publisher&gt;Bloomsbury Publishing&lt;/publisher&gt;&lt;work-type&gt;Book&lt;/work-type&gt;&lt;urls&gt;&lt;related-urls&gt;&lt;url&gt;https://vpn.uantwerpen.be?url=https%3a%2f%2fsearch.ebscohost.com%2flogin.aspx%3fdirect%3dtrue%26AuthType%3dip%2curl%2cuid%26db%3dcat01187a%26AN%3dABC.c.lvd.3008616%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904279" w:rsidRPr="008F60AF">
        <w:rPr>
          <w:color w:val="000000" w:themeColor="text1"/>
          <w:lang w:val="nl-NL"/>
        </w:rPr>
        <w:fldChar w:fldCharType="separate"/>
      </w:r>
      <w:r w:rsidR="00904279" w:rsidRPr="008F60AF">
        <w:rPr>
          <w:noProof/>
          <w:color w:val="000000" w:themeColor="text1"/>
          <w:lang w:val="nl-NL"/>
        </w:rPr>
        <w:t>(Levin &amp; Forbes, 2000)</w:t>
      </w:r>
      <w:r w:rsidR="00904279" w:rsidRPr="008F60AF">
        <w:rPr>
          <w:color w:val="000000" w:themeColor="text1"/>
          <w:lang w:val="nl-NL"/>
        </w:rPr>
        <w:fldChar w:fldCharType="end"/>
      </w:r>
      <w:r w:rsidR="00904279" w:rsidRPr="008F60AF">
        <w:rPr>
          <w:color w:val="000000" w:themeColor="text1"/>
          <w:lang w:val="nl-NL"/>
        </w:rPr>
        <w:t>. De vrouw wordt buitengesloten van elke mannelijke activiteit. Hiervan is niet enkel de vrouwen een publiek leven ontzeggen, het ook hun vrije wil en identiteit binnen de perken te houden</w:t>
      </w:r>
      <w:r w:rsidR="00E03DFF" w:rsidRPr="008F60AF">
        <w:rPr>
          <w:color w:val="000000" w:themeColor="text1"/>
          <w:lang w:val="nl-NL"/>
        </w:rPr>
        <w:t xml:space="preserve"> </w:t>
      </w:r>
      <w:r w:rsidR="00E14F02" w:rsidRPr="008F60AF">
        <w:rPr>
          <w:color w:val="000000" w:themeColor="text1"/>
          <w:lang w:val="nl-NL"/>
        </w:rPr>
        <w:fldChar w:fldCharType="begin"/>
      </w:r>
      <w:r w:rsidR="00AF3C3B" w:rsidRPr="008F60AF">
        <w:rPr>
          <w:color w:val="000000" w:themeColor="text1"/>
          <w:lang w:val="nl-NL"/>
        </w:rPr>
        <w:instrText xml:space="preserve"> ADDIN EN.CITE &lt;EndNote&gt;&lt;Cite&gt;&lt;Author&gt;Neill&lt;/Author&gt;&lt;Year&gt;2018&lt;/Year&gt;&lt;RecNum&gt;1313&lt;/RecNum&gt;&lt;Pages&gt;259&lt;/Pages&gt;&lt;DisplayText&gt;(Neill, 2018a, p. 259)&lt;/DisplayText&gt;&lt;record&gt;&lt;rec-number&gt;1313&lt;/rec-number&gt;&lt;foreign-keys&gt;&lt;key app="EN" db-id="tvw0xfa5br0zx0ez0v15dsexazwaa9zrwavw" timestamp="1589448350"&gt;1313&lt;/key&gt;&lt;/foreign-keys&gt;&lt;ref-type name="Generic"&gt;13&lt;/ref-type&gt;&lt;contributors&gt;&lt;authors&gt;&lt;author&gt;Neill, Natalie&lt;/author&gt;&lt;/authors&gt;&lt;/contributors&gt;&lt;titles&gt;&lt;title&gt;The Stepford Frankensteins: Feminism, Frankenstein, and The Stepford Wives&lt;/title&gt;&lt;alt-title&gt;Journal of American Culture&lt;/alt-title&gt;&lt;/titles&gt;&lt;pages&gt;257&lt;/pages&gt;&lt;volume&gt;41&lt;/volume&gt;&lt;keywords&gt;&lt;keyword&gt;FEMINISM in literature&lt;/keyword&gt;&lt;keyword&gt;WIVES in literature&lt;/keyword&gt;&lt;keyword&gt;SHELLEY, Mary Wollstonecraft, 1797-1851&lt;/keyword&gt;&lt;keyword&gt;LEVIN, Ira, 1929-2007&lt;/keyword&gt;&lt;keyword&gt;FRANKENSTEIN: Or, the Modern Prometheus (Book : Shelley)&lt;/keyword&gt;&lt;keyword&gt;STEPFORD Wives, The (Book)&lt;/keyword&gt;&lt;/keywords&gt;&lt;dates&gt;&lt;year&gt;2018&lt;/year&gt;&lt;/dates&gt;&lt;isbn&gt;15427331&lt;/isbn&gt;&lt;urls&gt;&lt;related-urls&gt;&lt;url&gt;https://vpn.uantwerpen.be?url=https%3a%2f%2fsearch.ebscohost.com%2flogin.aspx%3fdirect%3dtrue%26AuthType%3dip%2curl%2cuid%26db%3dedb%26AN%3d131574055%26lang%3dnl%26site%3deds-live&lt;/url&gt;&lt;/related-urls&gt;&lt;/urls&gt;&lt;remote-database-name&gt;Complementary Index&lt;/remote-database-name&gt;&lt;remote-database-provider&gt;EBSCOhost&lt;/remote-database-provider&gt;&lt;/record&gt;&lt;/Cite&gt;&lt;/EndNote&gt;</w:instrText>
      </w:r>
      <w:r w:rsidR="00E14F02" w:rsidRPr="008F60AF">
        <w:rPr>
          <w:color w:val="000000" w:themeColor="text1"/>
          <w:lang w:val="nl-NL"/>
        </w:rPr>
        <w:fldChar w:fldCharType="separate"/>
      </w:r>
      <w:r w:rsidR="00AF3C3B" w:rsidRPr="008F60AF">
        <w:rPr>
          <w:noProof/>
          <w:color w:val="000000" w:themeColor="text1"/>
          <w:lang w:val="nl-NL"/>
        </w:rPr>
        <w:t>(Neill, 2018a, p. 259)</w:t>
      </w:r>
      <w:r w:rsidR="00E14F02" w:rsidRPr="008F60AF">
        <w:rPr>
          <w:color w:val="000000" w:themeColor="text1"/>
          <w:lang w:val="nl-NL"/>
        </w:rPr>
        <w:fldChar w:fldCharType="end"/>
      </w:r>
      <w:r w:rsidR="00904279" w:rsidRPr="008F60AF">
        <w:rPr>
          <w:color w:val="000000" w:themeColor="text1"/>
          <w:lang w:val="nl-NL"/>
        </w:rPr>
        <w:t xml:space="preserve">. </w:t>
      </w:r>
      <w:r w:rsidR="00B1657B" w:rsidRPr="008F60AF">
        <w:rPr>
          <w:color w:val="000000" w:themeColor="text1"/>
          <w:lang w:val="nl-NL"/>
        </w:rPr>
        <w:t xml:space="preserve">Hier komt weer een welbekend thema naar boven, namelijk dat van isolatie en vervreemding. Een thema dat evenzeer in Frankenstein teruggevonden kan worden. </w:t>
      </w:r>
    </w:p>
    <w:p w14:paraId="55EB7840" w14:textId="120235C5" w:rsidR="00B1657B" w:rsidRPr="008F60AF" w:rsidRDefault="00B1657B" w:rsidP="00DF124B">
      <w:pPr>
        <w:rPr>
          <w:color w:val="000000" w:themeColor="text1"/>
          <w:lang w:val="nl-NL"/>
        </w:rPr>
      </w:pPr>
      <w:r w:rsidRPr="008F60AF">
        <w:rPr>
          <w:color w:val="000000" w:themeColor="text1"/>
          <w:lang w:val="nl-NL"/>
        </w:rPr>
        <w:tab/>
        <w:t xml:space="preserve">De auteur schreef het verhaal middenin een periode dat er een publiek debat gaande was omtrent de </w:t>
      </w:r>
      <w:r w:rsidRPr="008F60AF">
        <w:rPr>
          <w:i/>
          <w:color w:val="000000" w:themeColor="text1"/>
          <w:lang w:val="nl-NL"/>
        </w:rPr>
        <w:t xml:space="preserve">Equal Rights </w:t>
      </w:r>
      <w:r w:rsidR="00F0315B" w:rsidRPr="008F60AF">
        <w:rPr>
          <w:i/>
          <w:color w:val="000000" w:themeColor="text1"/>
          <w:lang w:val="nl-NL"/>
        </w:rPr>
        <w:t>Amendment</w:t>
      </w:r>
      <w:r w:rsidRPr="008F60AF">
        <w:rPr>
          <w:i/>
          <w:color w:val="000000" w:themeColor="text1"/>
          <w:lang w:val="nl-NL"/>
        </w:rPr>
        <w:t xml:space="preserve"> </w:t>
      </w:r>
      <w:r w:rsidR="00F15143" w:rsidRPr="008F60AF">
        <w:rPr>
          <w:color w:val="000000" w:themeColor="text1"/>
          <w:lang w:val="nl-NL"/>
        </w:rPr>
        <w:t xml:space="preserve">waarbij gevochten werd voor de gelijke rechten tussen man en vrouw </w:t>
      </w:r>
      <w:r w:rsidR="00F15143" w:rsidRPr="008F60AF">
        <w:rPr>
          <w:color w:val="000000" w:themeColor="text1"/>
          <w:lang w:val="nl-NL"/>
        </w:rPr>
        <w:fldChar w:fldCharType="begin"/>
      </w:r>
      <w:r w:rsidR="004C4868" w:rsidRPr="008F60AF">
        <w:rPr>
          <w:color w:val="000000" w:themeColor="text1"/>
          <w:lang w:val="nl-NL"/>
        </w:rPr>
        <w:instrText xml:space="preserve"> ADDIN EN.CITE &lt;EndNote&gt;&lt;Cite&gt;&lt;Author&gt;Weiss&lt;/Author&gt;&lt;Year&gt;2019&lt;/Year&gt;&lt;RecNum&gt;1376&lt;/RecNum&gt;&lt;DisplayText&gt;(Weiss, 2019)&lt;/DisplayText&gt;&lt;record&gt;&lt;rec-number&gt;1376&lt;/rec-number&gt;&lt;foreign-keys&gt;&lt;key app="EN" db-id="tvw0xfa5br0zx0ez0v15dsexazwaa9zrwavw" timestamp="1589448350"&gt;1376&lt;/key&gt;&lt;/foreign-keys&gt;&lt;ref-type name="Encyclopedia"&gt;53&lt;/ref-type&gt;&lt;contributors&gt;&lt;authors&gt;&lt;author&gt;Weiss, Marcia J.&lt;/author&gt;&lt;/authors&gt;&lt;/contributors&gt;&lt;titles&gt;&lt;title&gt;Equal Rights Amendment (ERA)&lt;/title&gt;&lt;alt-title&gt;Salem Press Encyclopedia&lt;/alt-title&gt;&lt;/titles&gt;&lt;keywords&gt;&lt;keyword&gt;Constitutional amendments (United States)&lt;/keyword&gt;&lt;keyword&gt;Equal rights amendments&lt;/keyword&gt;&lt;keyword&gt;20th century feminism&lt;/keyword&gt;&lt;keyword&gt;Feminism -- United States -- History -- 20th century&lt;/keyword&gt;&lt;keyword&gt;United States&lt;/keyword&gt;&lt;/keywords&gt;&lt;dates&gt;&lt;year&gt;2019&lt;/year&gt;&lt;/dates&gt;&lt;publisher&gt;Salem Press&lt;/publisher&gt;&lt;urls&gt;&lt;related-urls&gt;&lt;url&gt;https://vpn.uantwerpen.be?url=https%3a%2f%2fsearch.ebscohost.com%2flogin.aspx%3fdirect%3dtrue%26AuthType%3dip%2curl%2cuid%26db%3ders%26AN%3d89402871%26lang%3dnl%26site%3deds-live&lt;/url&gt;&lt;/related-urls&gt;&lt;/urls&gt;&lt;remote-database-name&gt;Research Starters&lt;/remote-database-name&gt;&lt;remote-database-provider&gt;EBSCOhost&lt;/remote-database-provider&gt;&lt;/record&gt;&lt;/Cite&gt;&lt;/EndNote&gt;</w:instrText>
      </w:r>
      <w:r w:rsidR="00F15143" w:rsidRPr="008F60AF">
        <w:rPr>
          <w:color w:val="000000" w:themeColor="text1"/>
          <w:lang w:val="nl-NL"/>
        </w:rPr>
        <w:fldChar w:fldCharType="separate"/>
      </w:r>
      <w:r w:rsidR="00F15143" w:rsidRPr="008F60AF">
        <w:rPr>
          <w:noProof/>
          <w:color w:val="000000" w:themeColor="text1"/>
          <w:lang w:val="nl-NL"/>
        </w:rPr>
        <w:t>(Weiss, 2019)</w:t>
      </w:r>
      <w:r w:rsidR="00F15143" w:rsidRPr="008F60AF">
        <w:rPr>
          <w:color w:val="000000" w:themeColor="text1"/>
          <w:lang w:val="nl-NL"/>
        </w:rPr>
        <w:fldChar w:fldCharType="end"/>
      </w:r>
      <w:r w:rsidR="00F15143" w:rsidRPr="008F60AF">
        <w:rPr>
          <w:color w:val="000000" w:themeColor="text1"/>
          <w:lang w:val="nl-NL"/>
        </w:rPr>
        <w:t xml:space="preserve">. Het is dit debat dat Levin als uitgangspunt neemt voor zijn roman waarbij een dorp gerund wordt door moordzuchtige mannen die hun vrouwen vermoorden om hen vervolgens te vervangen door gehoorzame vrouwen </w:t>
      </w:r>
      <w:r w:rsidR="00F15143" w:rsidRPr="008F60AF">
        <w:rPr>
          <w:color w:val="000000" w:themeColor="text1"/>
          <w:lang w:val="nl-NL"/>
        </w:rPr>
        <w:fldChar w:fldCharType="begin"/>
      </w:r>
      <w:r w:rsidR="00AF3C3B" w:rsidRPr="008F60AF">
        <w:rPr>
          <w:color w:val="000000" w:themeColor="text1"/>
          <w:lang w:val="nl-NL"/>
        </w:rPr>
        <w:instrText xml:space="preserve"> ADDIN EN.CITE &lt;EndNote&gt;&lt;Cite&gt;&lt;Author&gt;Neill&lt;/Author&gt;&lt;Year&gt;2018&lt;/Year&gt;&lt;RecNum&gt;1313&lt;/RecNum&gt;&lt;Pages&gt;261&lt;/Pages&gt;&lt;DisplayText&gt;(Neill, 2018a, p. 261)&lt;/DisplayText&gt;&lt;record&gt;&lt;rec-number&gt;1313&lt;/rec-number&gt;&lt;foreign-keys&gt;&lt;key app="EN" db-id="tvw0xfa5br0zx0ez0v15dsexazwaa9zrwavw" timestamp="1589448350"&gt;1313&lt;/key&gt;&lt;/foreign-keys&gt;&lt;ref-type name="Generic"&gt;13&lt;/ref-type&gt;&lt;contributors&gt;&lt;authors&gt;&lt;author&gt;Neill, Natalie&lt;/author&gt;&lt;/authors&gt;&lt;/contributors&gt;&lt;titles&gt;&lt;title&gt;The Stepford Frankensteins: Feminism, Frankenstein, and The Stepford Wives&lt;/title&gt;&lt;alt-title&gt;Journal of American Culture&lt;/alt-title&gt;&lt;/titles&gt;&lt;pages&gt;257&lt;/pages&gt;&lt;volume&gt;41&lt;/volume&gt;&lt;keywords&gt;&lt;keyword&gt;FEMINISM in literature&lt;/keyword&gt;&lt;keyword&gt;WIVES in literature&lt;/keyword&gt;&lt;keyword&gt;SHELLEY, Mary Wollstonecraft, 1797-1851&lt;/keyword&gt;&lt;keyword&gt;LEVIN, Ira, 1929-2007&lt;/keyword&gt;&lt;keyword&gt;FRANKENSTEIN: Or, the Modern Prometheus (Book : Shelley)&lt;/keyword&gt;&lt;keyword&gt;STEPFORD Wives, The (Book)&lt;/keyword&gt;&lt;/keywords&gt;&lt;dates&gt;&lt;year&gt;2018&lt;/year&gt;&lt;/dates&gt;&lt;isbn&gt;15427331&lt;/isbn&gt;&lt;urls&gt;&lt;related-urls&gt;&lt;url&gt;https://vpn.uantwerpen.be?url=https%3a%2f%2fsearch.ebscohost.com%2flogin.aspx%3fdirect%3dtrue%26AuthType%3dip%2curl%2cuid%26db%3dedb%26AN%3d131574055%26lang%3dnl%26site%3deds-live&lt;/url&gt;&lt;/related-urls&gt;&lt;/urls&gt;&lt;remote-database-name&gt;Complementary Index&lt;/remote-database-name&gt;&lt;remote-database-provider&gt;EBSCOhost&lt;/remote-database-provider&gt;&lt;/record&gt;&lt;/Cite&gt;&lt;/EndNote&gt;</w:instrText>
      </w:r>
      <w:r w:rsidR="00F15143" w:rsidRPr="008F60AF">
        <w:rPr>
          <w:color w:val="000000" w:themeColor="text1"/>
          <w:lang w:val="nl-NL"/>
        </w:rPr>
        <w:fldChar w:fldCharType="separate"/>
      </w:r>
      <w:r w:rsidR="00AF3C3B" w:rsidRPr="008F60AF">
        <w:rPr>
          <w:noProof/>
          <w:color w:val="000000" w:themeColor="text1"/>
          <w:lang w:val="nl-NL"/>
        </w:rPr>
        <w:t>(Neill, 2018a, p. 261)</w:t>
      </w:r>
      <w:r w:rsidR="00F15143" w:rsidRPr="008F60AF">
        <w:rPr>
          <w:color w:val="000000" w:themeColor="text1"/>
          <w:lang w:val="nl-NL"/>
        </w:rPr>
        <w:fldChar w:fldCharType="end"/>
      </w:r>
    </w:p>
    <w:p w14:paraId="4ED9C127" w14:textId="77777777" w:rsidR="00B00967" w:rsidRPr="008F60AF" w:rsidRDefault="00B00967" w:rsidP="00DF124B">
      <w:pPr>
        <w:rPr>
          <w:color w:val="000000" w:themeColor="text1"/>
          <w:lang w:val="nl-NL"/>
        </w:rPr>
      </w:pPr>
    </w:p>
    <w:p w14:paraId="12D3E38A" w14:textId="01D1E57D" w:rsidR="00B00967" w:rsidRPr="008F60AF" w:rsidRDefault="00B00967" w:rsidP="00B979E0">
      <w:pPr>
        <w:pStyle w:val="Heading3"/>
        <w:rPr>
          <w:lang w:val="nl-NL"/>
        </w:rPr>
      </w:pPr>
      <w:bookmarkStart w:id="26" w:name="_Toc41145377"/>
      <w:r w:rsidRPr="008F60AF">
        <w:rPr>
          <w:lang w:val="nl-NL"/>
        </w:rPr>
        <w:t>The Stepford Wives en de tweede golf</w:t>
      </w:r>
      <w:bookmarkEnd w:id="26"/>
    </w:p>
    <w:p w14:paraId="1913946D" w14:textId="2846C203" w:rsidR="00DF124B" w:rsidRPr="008F60AF" w:rsidRDefault="001F2219" w:rsidP="00DF124B">
      <w:pPr>
        <w:rPr>
          <w:color w:val="000000" w:themeColor="text1"/>
          <w:lang w:val="nl-NL"/>
        </w:rPr>
      </w:pPr>
      <w:r w:rsidRPr="008F60AF">
        <w:rPr>
          <w:color w:val="000000" w:themeColor="text1"/>
          <w:lang w:val="nl-NL"/>
        </w:rPr>
        <w:t xml:space="preserve">Levin was een toegewijde supporter van de feministische beweging die gaande was. Zijn boek was dan ook bedoeld om als een dystopie gelezen te worden waarin mannen de plak zwaaien en vrouwen </w:t>
      </w:r>
      <w:r w:rsidR="00B00967" w:rsidRPr="008F60AF">
        <w:rPr>
          <w:color w:val="000000" w:themeColor="text1"/>
          <w:lang w:val="nl-NL"/>
        </w:rPr>
        <w:t xml:space="preserve">beperkt worden tot de rol van huisvrouw. Zijn steun maakte de auteur expliciet door </w:t>
      </w:r>
      <w:r w:rsidR="00A657E6" w:rsidRPr="008F60AF">
        <w:rPr>
          <w:color w:val="000000" w:themeColor="text1"/>
          <w:lang w:val="nl-NL"/>
        </w:rPr>
        <w:t xml:space="preserve">citaten uit Simone </w:t>
      </w:r>
      <w:r w:rsidR="00E66721" w:rsidRPr="008F60AF">
        <w:rPr>
          <w:color w:val="000000" w:themeColor="text1"/>
          <w:lang w:val="nl-NL"/>
        </w:rPr>
        <w:t>de</w:t>
      </w:r>
      <w:r w:rsidR="00A657E6" w:rsidRPr="008F60AF">
        <w:rPr>
          <w:color w:val="000000" w:themeColor="text1"/>
          <w:lang w:val="nl-NL"/>
        </w:rPr>
        <w:t xml:space="preserve"> Be</w:t>
      </w:r>
      <w:r w:rsidR="00E66721" w:rsidRPr="008F60AF">
        <w:rPr>
          <w:color w:val="000000" w:themeColor="text1"/>
          <w:lang w:val="nl-NL"/>
        </w:rPr>
        <w:t xml:space="preserve">auvoir haar boek </w:t>
      </w:r>
      <w:r w:rsidR="00E66721" w:rsidRPr="008F60AF">
        <w:rPr>
          <w:i/>
          <w:color w:val="000000" w:themeColor="text1"/>
          <w:lang w:val="nl-NL"/>
        </w:rPr>
        <w:t xml:space="preserve">The Second Sex </w:t>
      </w:r>
      <w:r w:rsidR="00E66721" w:rsidRPr="008F60AF">
        <w:rPr>
          <w:color w:val="000000" w:themeColor="text1"/>
          <w:lang w:val="nl-NL"/>
        </w:rPr>
        <w:t>te vermelden in de epiloog</w:t>
      </w:r>
      <w:r w:rsidR="00A4097D" w:rsidRPr="008F60AF">
        <w:rPr>
          <w:color w:val="000000" w:themeColor="text1"/>
          <w:lang w:val="nl-NL"/>
        </w:rPr>
        <w:t xml:space="preserve"> alsook door de toevoeging van </w:t>
      </w:r>
      <w:r w:rsidR="00A4097D" w:rsidRPr="008F60AF">
        <w:rPr>
          <w:i/>
          <w:color w:val="000000" w:themeColor="text1"/>
          <w:lang w:val="nl-NL"/>
        </w:rPr>
        <w:t xml:space="preserve">The Feminine Mystique </w:t>
      </w:r>
      <w:r w:rsidR="00A4097D" w:rsidRPr="008F60AF">
        <w:rPr>
          <w:color w:val="000000" w:themeColor="text1"/>
          <w:lang w:val="nl-NL"/>
        </w:rPr>
        <w:t xml:space="preserve">van Betty Friedan, een tekst die mee aan de grondslag ligt van de tweede feministische golf </w:t>
      </w:r>
      <w:r w:rsidR="00904279" w:rsidRPr="008F60AF">
        <w:rPr>
          <w:color w:val="000000" w:themeColor="text1"/>
          <w:lang w:val="nl-NL"/>
        </w:rPr>
        <w:fldChar w:fldCharType="begin"/>
      </w:r>
      <w:r w:rsidR="00AF3C3B" w:rsidRPr="008F60AF">
        <w:rPr>
          <w:color w:val="000000" w:themeColor="text1"/>
          <w:lang w:val="nl-NL"/>
        </w:rPr>
        <w:instrText xml:space="preserve"> ADDIN EN.CITE &lt;EndNote&gt;&lt;Cite&gt;&lt;Author&gt;Neill&lt;/Author&gt;&lt;Year&gt;2018&lt;/Year&gt;&lt;RecNum&gt;1313&lt;/RecNum&gt;&lt;Pages&gt;263&lt;/Pages&gt;&lt;DisplayText&gt;(Neill, 2018a, p. 263)&lt;/DisplayText&gt;&lt;record&gt;&lt;rec-number&gt;1313&lt;/rec-number&gt;&lt;foreign-keys&gt;&lt;key app="EN" db-id="tvw0xfa5br0zx0ez0v15dsexazwaa9zrwavw" timestamp="1589448350"&gt;1313&lt;/key&gt;&lt;/foreign-keys&gt;&lt;ref-type name="Generic"&gt;13&lt;/ref-type&gt;&lt;contributors&gt;&lt;authors&gt;&lt;author&gt;Neill, Natalie&lt;/author&gt;&lt;/authors&gt;&lt;/contributors&gt;&lt;titles&gt;&lt;title&gt;The Stepford Frankensteins: Feminism, Frankenstein, and The Stepford Wives&lt;/title&gt;&lt;alt-title&gt;Journal of American Culture&lt;/alt-title&gt;&lt;/titles&gt;&lt;pages&gt;257&lt;/pages&gt;&lt;volume&gt;41&lt;/volume&gt;&lt;keywords&gt;&lt;keyword&gt;FEMINISM in literature&lt;/keyword&gt;&lt;keyword&gt;WIVES in literature&lt;/keyword&gt;&lt;keyword&gt;SHELLEY, Mary Wollstonecraft, 1797-1851&lt;/keyword&gt;&lt;keyword&gt;LEVIN, Ira, 1929-2007&lt;/keyword&gt;&lt;keyword&gt;FRANKENSTEIN: Or, the Modern Prometheus (Book : Shelley)&lt;/keyword&gt;&lt;keyword&gt;STEPFORD Wives, The (Book)&lt;/keyword&gt;&lt;/keywords&gt;&lt;dates&gt;&lt;year&gt;2018&lt;/year&gt;&lt;/dates&gt;&lt;isbn&gt;15427331&lt;/isbn&gt;&lt;urls&gt;&lt;related-urls&gt;&lt;url&gt;https://vpn.uantwerpen.be?url=https%3a%2f%2fsearch.ebscohost.com%2flogin.aspx%3fdirect%3dtrue%26AuthType%3dip%2curl%2cuid%26db%3dedb%26AN%3d131574055%26lang%3dnl%26site%3deds-live&lt;/url&gt;&lt;/related-urls&gt;&lt;/urls&gt;&lt;remote-database-name&gt;Complementary Index&lt;/remote-database-name&gt;&lt;remote-database-provider&gt;EBSCOhost&lt;/remote-database-provider&gt;&lt;/record&gt;&lt;/Cite&gt;&lt;/EndNote&gt;</w:instrText>
      </w:r>
      <w:r w:rsidR="00904279" w:rsidRPr="008F60AF">
        <w:rPr>
          <w:color w:val="000000" w:themeColor="text1"/>
          <w:lang w:val="nl-NL"/>
        </w:rPr>
        <w:fldChar w:fldCharType="separate"/>
      </w:r>
      <w:r w:rsidR="00AF3C3B" w:rsidRPr="008F60AF">
        <w:rPr>
          <w:noProof/>
          <w:color w:val="000000" w:themeColor="text1"/>
          <w:lang w:val="nl-NL"/>
        </w:rPr>
        <w:t>(Neill, 2018a, p. 263)</w:t>
      </w:r>
      <w:r w:rsidR="00904279" w:rsidRPr="008F60AF">
        <w:rPr>
          <w:color w:val="000000" w:themeColor="text1"/>
          <w:lang w:val="nl-NL"/>
        </w:rPr>
        <w:fldChar w:fldCharType="end"/>
      </w:r>
      <w:r w:rsidR="00A4097D" w:rsidRPr="008F60AF">
        <w:rPr>
          <w:color w:val="000000" w:themeColor="text1"/>
          <w:lang w:val="nl-NL"/>
        </w:rPr>
        <w:t xml:space="preserve">. </w:t>
      </w:r>
      <w:r w:rsidR="00904279" w:rsidRPr="008F60AF">
        <w:rPr>
          <w:color w:val="000000" w:themeColor="text1"/>
          <w:lang w:val="nl-NL"/>
        </w:rPr>
        <w:t xml:space="preserve">Het personage Joanna en haar man behoren in het verhaal ook tot de National Organisation for Women, een organisatie die door Friedan werd opgericht </w:t>
      </w:r>
      <w:r w:rsidR="00904279" w:rsidRPr="008F60AF">
        <w:rPr>
          <w:color w:val="000000" w:themeColor="text1"/>
          <w:lang w:val="nl-NL"/>
        </w:rPr>
        <w:fldChar w:fldCharType="begin"/>
      </w:r>
      <w:r w:rsidR="00127E31" w:rsidRPr="008F60AF">
        <w:rPr>
          <w:color w:val="000000" w:themeColor="text1"/>
          <w:lang w:val="nl-NL"/>
        </w:rPr>
        <w:instrText xml:space="preserve"> ADDIN EN.CITE &lt;EndNote&gt;&lt;Cite&gt;&lt;Author&gt;Levin&lt;/Author&gt;&lt;Year&gt;2000&lt;/Year&gt;&lt;RecNum&gt;1369&lt;/RecNum&gt;&lt;Pages&gt;19-20&lt;/Pages&gt;&lt;DisplayText&gt;(Levin &amp;amp; Forbes, 2000, pp. 19-20)&lt;/DisplayText&gt;&lt;record&gt;&lt;rec-number&gt;1369&lt;/rec-number&gt;&lt;foreign-keys&gt;&lt;key app="EN" db-id="tvw0xfa5br0zx0ez0v15dsexazwaa9zrwavw" timestamp="1589448350"&gt;1369&lt;/key&gt;&lt;/foreign-keys&gt;&lt;ref-type name="Book"&gt;6&lt;/ref-type&gt;&lt;contributors&gt;&lt;authors&gt;&lt;author&gt;Levin, Ira&lt;/author&gt;&lt;author&gt;Forbes, Bryan&lt;/author&gt;&lt;/authors&gt;&lt;/contributors&gt;&lt;titles&gt;&lt;title&gt;The stepford wives&lt;/title&gt;&lt;/titles&gt;&lt;keywords&gt;&lt;keyword&gt;American literature&lt;/keyword&gt;&lt;keyword&gt;Text edition&lt;/keyword&gt;&lt;/keywords&gt;&lt;dates&gt;&lt;year&gt;2000&lt;/year&gt;&lt;/dates&gt;&lt;publisher&gt;Bloomsbury Publishing&lt;/publisher&gt;&lt;work-type&gt;Book&lt;/work-type&gt;&lt;urls&gt;&lt;related-urls&gt;&lt;url&gt;https://vpn.uantwerpen.be?url=https%3a%2f%2fsearch.ebscohost.com%2flogin.aspx%3fdirect%3dtrue%26AuthType%3dip%2curl%2cuid%26db%3dcat01187a%26AN%3dABC.c.lvd.3008616%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904279" w:rsidRPr="008F60AF">
        <w:rPr>
          <w:color w:val="000000" w:themeColor="text1"/>
          <w:lang w:val="nl-NL"/>
        </w:rPr>
        <w:fldChar w:fldCharType="separate"/>
      </w:r>
      <w:r w:rsidR="00127E31" w:rsidRPr="008F60AF">
        <w:rPr>
          <w:noProof/>
          <w:color w:val="000000" w:themeColor="text1"/>
          <w:lang w:val="nl-NL"/>
        </w:rPr>
        <w:t>(Levin &amp; Forbes, 2000, pp. 19-20)</w:t>
      </w:r>
      <w:r w:rsidR="00904279" w:rsidRPr="008F60AF">
        <w:rPr>
          <w:color w:val="000000" w:themeColor="text1"/>
          <w:lang w:val="nl-NL"/>
        </w:rPr>
        <w:fldChar w:fldCharType="end"/>
      </w:r>
      <w:r w:rsidR="00904279" w:rsidRPr="008F60AF">
        <w:rPr>
          <w:color w:val="000000" w:themeColor="text1"/>
          <w:lang w:val="nl-NL"/>
        </w:rPr>
        <w:t>.</w:t>
      </w:r>
    </w:p>
    <w:p w14:paraId="504AFFF3" w14:textId="77777777" w:rsidR="00904279" w:rsidRPr="008F60AF" w:rsidRDefault="00904279" w:rsidP="00F9506F">
      <w:pPr>
        <w:rPr>
          <w:color w:val="000000" w:themeColor="text1"/>
          <w:lang w:val="nl-NL"/>
        </w:rPr>
      </w:pPr>
    </w:p>
    <w:p w14:paraId="6849F5CD" w14:textId="77777777" w:rsidR="00904279" w:rsidRPr="008F60AF" w:rsidRDefault="00904279" w:rsidP="00904279">
      <w:pPr>
        <w:pStyle w:val="Heading3"/>
        <w:rPr>
          <w:lang w:val="nl-NL"/>
        </w:rPr>
      </w:pPr>
      <w:bookmarkStart w:id="27" w:name="_Toc41145378"/>
      <w:r w:rsidRPr="008F60AF">
        <w:rPr>
          <w:lang w:val="nl-NL"/>
        </w:rPr>
        <w:t>Feministische kritiek</w:t>
      </w:r>
      <w:bookmarkEnd w:id="27"/>
    </w:p>
    <w:p w14:paraId="6B067746" w14:textId="62623576" w:rsidR="000C54C4" w:rsidRPr="008F60AF" w:rsidRDefault="00904279" w:rsidP="00C832D6">
      <w:pPr>
        <w:rPr>
          <w:color w:val="000000" w:themeColor="text1"/>
          <w:lang w:val="nl-NL"/>
        </w:rPr>
      </w:pPr>
      <w:r w:rsidRPr="008F60AF">
        <w:rPr>
          <w:color w:val="000000" w:themeColor="text1"/>
          <w:lang w:val="nl-NL"/>
        </w:rPr>
        <w:t>The Stepford Wives kreeg een behoorlijke lading kritiek over zich heen en veel van deze kritiek kwam uit het feministische kamp, wa</w:t>
      </w:r>
      <w:r w:rsidR="002815C9" w:rsidRPr="008F60AF">
        <w:rPr>
          <w:color w:val="000000" w:themeColor="text1"/>
          <w:lang w:val="nl-NL"/>
        </w:rPr>
        <w:t>aronder ook van Betty Friedan</w:t>
      </w:r>
      <w:r w:rsidR="00704114" w:rsidRPr="008F60AF">
        <w:rPr>
          <w:color w:val="000000" w:themeColor="text1"/>
          <w:lang w:val="nl-NL"/>
        </w:rPr>
        <w:t xml:space="preserve"> </w:t>
      </w:r>
      <w:r w:rsidR="00252A96" w:rsidRPr="008F60AF">
        <w:rPr>
          <w:color w:val="000000" w:themeColor="text1"/>
          <w:lang w:val="nl-NL"/>
        </w:rPr>
        <w:fldChar w:fldCharType="begin"/>
      </w:r>
      <w:r w:rsidR="00127E31" w:rsidRPr="008F60AF">
        <w:rPr>
          <w:color w:val="000000" w:themeColor="text1"/>
          <w:lang w:val="nl-NL"/>
        </w:rPr>
        <w:instrText xml:space="preserve"> ADDIN EN.CITE &lt;EndNote&gt;&lt;Cite&gt;&lt;Author&gt;Anna Krugovoy&lt;/Author&gt;&lt;Year&gt;2014&lt;/Year&gt;&lt;RecNum&gt;1377&lt;/RecNum&gt;&lt;Pages&gt;109-126&lt;/Pages&gt;&lt;DisplayText&gt;(Anna Krugovoy, 2014, pp. 109-126)&lt;/DisplayText&gt;&lt;record&gt;&lt;rec-number&gt;1377&lt;/rec-number&gt;&lt;foreign-keys&gt;&lt;key app="EN" db-id="tvw0xfa5br0zx0ez0v15dsexazwaa9zrwavw" timestamp="1589448350"&gt;1377&lt;/key&gt;&lt;/foreign-keys&gt;&lt;ref-type name="Journal Article"&gt;17&lt;/ref-type&gt;&lt;contributors&gt;&lt;authors&gt;&lt;author&gt;Anna Krugovoy, Silver&lt;/author&gt;&lt;/authors&gt;&lt;/contributors&gt;&lt;titles&gt;&lt;title&gt;The Cyborg Mystique: The Stepford Wives and Second Wave Feminism&lt;/title&gt;&lt;/titles&gt;&lt;pages&gt;109-126&lt;/pages&gt;&lt;volume&gt;58&lt;/volume&gt;&lt;number&gt;1&lt;/number&gt;&lt;dates&gt;&lt;year&gt;2014&lt;/year&gt;&lt;/dates&gt;&lt;publisher&gt;Johns Hopkins University Press&lt;/publisher&gt;&lt;isbn&gt;1558-9595&lt;/isbn&gt;&lt;accession-num&gt;edspmu.S1558959502100041&lt;/accession-num&gt;&lt;work-type&gt;Article&lt;/work-type&gt;&lt;urls&gt;&lt;related-urls&gt;&lt;url&gt;https://vpn.uantwerpen.be?url=https%3a%2f%2fsearch.ebscohost.com%2flogin.aspx%3fdirect%3dtrue%26AuthType%3dip%2curl%2cuid%26db%3dedspmu%26AN%3dedspmu.S1558959502100041%26lang%3dnl%26site%3deds-live&lt;/url&gt;&lt;/related-urls&gt;&lt;/urls&gt;&lt;electronic-resource-num&gt;10.1353/arq.2002.0007&lt;/electronic-resource-num&gt;&lt;remote-database-name&gt;ProjectMUSE&lt;/remote-database-name&gt;&lt;remote-database-provider&gt;EBSCOhost&lt;/remote-database-provider&gt;&lt;/record&gt;&lt;/Cite&gt;&lt;/EndNote&gt;</w:instrText>
      </w:r>
      <w:r w:rsidR="00252A96" w:rsidRPr="008F60AF">
        <w:rPr>
          <w:color w:val="000000" w:themeColor="text1"/>
          <w:lang w:val="nl-NL"/>
        </w:rPr>
        <w:fldChar w:fldCharType="separate"/>
      </w:r>
      <w:r w:rsidR="00127E31" w:rsidRPr="008F60AF">
        <w:rPr>
          <w:noProof/>
          <w:color w:val="000000" w:themeColor="text1"/>
          <w:lang w:val="nl-NL"/>
        </w:rPr>
        <w:t>(Anna Krugovoy, 2014, pp. 109-126)</w:t>
      </w:r>
      <w:r w:rsidR="00252A96" w:rsidRPr="008F60AF">
        <w:rPr>
          <w:color w:val="000000" w:themeColor="text1"/>
          <w:lang w:val="nl-NL"/>
        </w:rPr>
        <w:fldChar w:fldCharType="end"/>
      </w:r>
      <w:r w:rsidR="002815C9" w:rsidRPr="008F60AF">
        <w:rPr>
          <w:color w:val="000000" w:themeColor="text1"/>
          <w:lang w:val="nl-NL"/>
        </w:rPr>
        <w:t>.</w:t>
      </w:r>
      <w:r w:rsidR="00E82285" w:rsidRPr="008F60AF">
        <w:rPr>
          <w:color w:val="000000" w:themeColor="text1"/>
          <w:lang w:val="nl-NL"/>
        </w:rPr>
        <w:t xml:space="preserve"> Zij vond de film </w:t>
      </w:r>
      <w:r w:rsidR="00167CA3" w:rsidRPr="008F60AF">
        <w:rPr>
          <w:color w:val="000000" w:themeColor="text1"/>
          <w:lang w:val="nl-NL"/>
        </w:rPr>
        <w:t>respectloos ten aanzien</w:t>
      </w:r>
      <w:r w:rsidR="00BF7009" w:rsidRPr="008F60AF">
        <w:rPr>
          <w:color w:val="000000" w:themeColor="text1"/>
          <w:lang w:val="nl-NL"/>
        </w:rPr>
        <w:t xml:space="preserve"> van de feministische beweging en </w:t>
      </w:r>
      <w:r w:rsidR="00167CA3" w:rsidRPr="008F60AF">
        <w:rPr>
          <w:color w:val="000000" w:themeColor="text1"/>
          <w:lang w:val="nl-NL"/>
        </w:rPr>
        <w:t>van haar werk</w:t>
      </w:r>
      <w:r w:rsidR="00704114" w:rsidRPr="008F60AF">
        <w:rPr>
          <w:color w:val="000000" w:themeColor="text1"/>
          <w:lang w:val="nl-NL"/>
        </w:rPr>
        <w:t xml:space="preserve"> </w:t>
      </w:r>
      <w:r w:rsidR="00704114" w:rsidRPr="008F60AF">
        <w:rPr>
          <w:i/>
          <w:color w:val="000000" w:themeColor="text1"/>
          <w:lang w:val="nl-NL"/>
        </w:rPr>
        <w:t>The Feminine Mystique</w:t>
      </w:r>
      <w:r w:rsidR="00EE4687" w:rsidRPr="008F60AF">
        <w:rPr>
          <w:rStyle w:val="FootnoteReference"/>
          <w:i/>
          <w:color w:val="000000" w:themeColor="text1"/>
          <w:lang w:val="nl-NL"/>
        </w:rPr>
        <w:footnoteReference w:id="3"/>
      </w:r>
      <w:r w:rsidR="00BF7009" w:rsidRPr="008F60AF">
        <w:rPr>
          <w:i/>
          <w:color w:val="000000" w:themeColor="text1"/>
          <w:lang w:val="nl-NL"/>
        </w:rPr>
        <w:t xml:space="preserve"> </w:t>
      </w:r>
      <w:r w:rsidR="00BF7009" w:rsidRPr="008F60AF">
        <w:rPr>
          <w:color w:val="000000" w:themeColor="text1"/>
          <w:lang w:val="nl-NL"/>
        </w:rPr>
        <w:fldChar w:fldCharType="begin"/>
      </w:r>
      <w:r w:rsidR="00127E31" w:rsidRPr="008F60AF">
        <w:rPr>
          <w:color w:val="000000" w:themeColor="text1"/>
          <w:lang w:val="nl-NL"/>
        </w:rPr>
        <w:instrText xml:space="preserve"> ADDIN EN.CITE &lt;EndNote&gt;&lt;Cite&gt;&lt;Author&gt;Anna Krugovoy&lt;/Author&gt;&lt;Year&gt;2014&lt;/Year&gt;&lt;RecNum&gt;1377&lt;/RecNum&gt;&lt;Pages&gt;109-126&lt;/Pages&gt;&lt;DisplayText&gt;(Anna Krugovoy, 2014, pp. 109-126)&lt;/DisplayText&gt;&lt;record&gt;&lt;rec-number&gt;1377&lt;/rec-number&gt;&lt;foreign-keys&gt;&lt;key app="EN" db-id="tvw0xfa5br0zx0ez0v15dsexazwaa9zrwavw" timestamp="1589448350"&gt;1377&lt;/key&gt;&lt;/foreign-keys&gt;&lt;ref-type name="Journal Article"&gt;17&lt;/ref-type&gt;&lt;contributors&gt;&lt;authors&gt;&lt;author&gt;Anna Krugovoy, Silver&lt;/author&gt;&lt;/authors&gt;&lt;/contributors&gt;&lt;titles&gt;&lt;title&gt;The Cyborg Mystique: The Stepford Wives and Second Wave Feminism&lt;/title&gt;&lt;/titles&gt;&lt;pages&gt;109-126&lt;/pages&gt;&lt;volume&gt;58&lt;/volume&gt;&lt;number&gt;1&lt;/number&gt;&lt;dates&gt;&lt;year&gt;2014&lt;/year&gt;&lt;/dates&gt;&lt;publisher&gt;Johns Hopkins University Press&lt;/publisher&gt;&lt;isbn&gt;1558-9595&lt;/isbn&gt;&lt;accession-num&gt;edspmu.S1558959502100041&lt;/accession-num&gt;&lt;work-type&gt;Article&lt;/work-type&gt;&lt;urls&gt;&lt;related-urls&gt;&lt;url&gt;https://vpn.uantwerpen.be?url=https%3a%2f%2fsearch.ebscohost.com%2flogin.aspx%3fdirect%3dtrue%26AuthType%3dip%2curl%2cuid%26db%3dedspmu%26AN%3dedspmu.S1558959502100041%26lang%3dnl%26site%3deds-live&lt;/url&gt;&lt;/related-urls&gt;&lt;/urls&gt;&lt;electronic-resource-num&gt;10.1353/arq.2002.0007&lt;/electronic-resource-num&gt;&lt;remote-database-name&gt;ProjectMUSE&lt;/remote-database-name&gt;&lt;remote-database-provider&gt;EBSCOhost&lt;/remote-database-provider&gt;&lt;/record&gt;&lt;/Cite&gt;&lt;/EndNote&gt;</w:instrText>
      </w:r>
      <w:r w:rsidR="00BF7009" w:rsidRPr="008F60AF">
        <w:rPr>
          <w:color w:val="000000" w:themeColor="text1"/>
          <w:lang w:val="nl-NL"/>
        </w:rPr>
        <w:fldChar w:fldCharType="separate"/>
      </w:r>
      <w:r w:rsidR="00127E31" w:rsidRPr="008F60AF">
        <w:rPr>
          <w:noProof/>
          <w:color w:val="000000" w:themeColor="text1"/>
          <w:lang w:val="nl-NL"/>
        </w:rPr>
        <w:t>(Anna Krugovoy, 2014, pp. 109-126)</w:t>
      </w:r>
      <w:r w:rsidR="00BF7009" w:rsidRPr="008F60AF">
        <w:rPr>
          <w:color w:val="000000" w:themeColor="text1"/>
          <w:lang w:val="nl-NL"/>
        </w:rPr>
        <w:fldChar w:fldCharType="end"/>
      </w:r>
      <w:r w:rsidR="00252A96" w:rsidRPr="008F60AF">
        <w:rPr>
          <w:color w:val="000000" w:themeColor="text1"/>
          <w:lang w:val="nl-NL"/>
        </w:rPr>
        <w:t xml:space="preserve">. </w:t>
      </w:r>
      <w:r w:rsidR="00D23E27" w:rsidRPr="008F60AF">
        <w:rPr>
          <w:color w:val="000000" w:themeColor="text1"/>
          <w:lang w:val="nl-NL"/>
        </w:rPr>
        <w:t xml:space="preserve">De film was volgens haar </w:t>
      </w:r>
      <w:r w:rsidR="00EE4687" w:rsidRPr="008F60AF">
        <w:rPr>
          <w:color w:val="000000" w:themeColor="text1"/>
          <w:lang w:val="nl-NL"/>
        </w:rPr>
        <w:t>een popularisatie van het feministisch gedachtengoed, met als enige doel om financiële winst te boeken</w:t>
      </w:r>
      <w:r w:rsidR="00252A96" w:rsidRPr="008F60AF">
        <w:rPr>
          <w:color w:val="000000" w:themeColor="text1"/>
          <w:lang w:val="nl-NL"/>
        </w:rPr>
        <w:t xml:space="preserve">. Er moet wel gewezen worden op het controversieel karakter van Friedan. Zo was ze later </w:t>
      </w:r>
      <w:r w:rsidR="00C80415" w:rsidRPr="008F60AF">
        <w:rPr>
          <w:color w:val="000000" w:themeColor="text1"/>
          <w:lang w:val="nl-NL"/>
        </w:rPr>
        <w:t>tegen</w:t>
      </w:r>
      <w:r w:rsidR="00252A96" w:rsidRPr="008F60AF">
        <w:rPr>
          <w:color w:val="000000" w:themeColor="text1"/>
          <w:lang w:val="nl-NL"/>
        </w:rPr>
        <w:t xml:space="preserve"> het radicaal feminisme</w:t>
      </w:r>
      <w:r w:rsidR="00113530" w:rsidRPr="008F60AF">
        <w:rPr>
          <w:rStyle w:val="FootnoteReference"/>
          <w:color w:val="000000" w:themeColor="text1"/>
          <w:lang w:val="nl-NL"/>
        </w:rPr>
        <w:footnoteReference w:id="4"/>
      </w:r>
      <w:r w:rsidR="004B5094" w:rsidRPr="008F60AF">
        <w:rPr>
          <w:color w:val="000000" w:themeColor="text1"/>
          <w:lang w:val="nl-NL"/>
        </w:rPr>
        <w:t xml:space="preserve"> </w:t>
      </w:r>
      <w:r w:rsidR="005B05A0" w:rsidRPr="008F60AF">
        <w:rPr>
          <w:color w:val="000000" w:themeColor="text1"/>
          <w:lang w:val="nl-NL"/>
        </w:rPr>
        <w:t>en kreeg ze de kritiek het stereotype beeld van de vrouw te bekrachtigen. Namelijk dat van het traditionele huishouden en het belang van de goedkeuring van de man</w:t>
      </w:r>
      <w:r w:rsidR="00252A96" w:rsidRPr="008F60AF">
        <w:rPr>
          <w:color w:val="000000" w:themeColor="text1"/>
          <w:lang w:val="nl-NL"/>
        </w:rPr>
        <w:t xml:space="preserve"> </w:t>
      </w:r>
      <w:r w:rsidR="00252A96" w:rsidRPr="008F60AF">
        <w:rPr>
          <w:color w:val="000000" w:themeColor="text1"/>
          <w:lang w:val="nl-NL"/>
        </w:rPr>
        <w:fldChar w:fldCharType="begin"/>
      </w:r>
      <w:r w:rsidR="004C4868" w:rsidRPr="008F60AF">
        <w:rPr>
          <w:color w:val="000000" w:themeColor="text1"/>
          <w:lang w:val="nl-NL"/>
        </w:rPr>
        <w:instrText xml:space="preserve"> ADDIN EN.CITE &lt;EndNote&gt;&lt;Cite&gt;&lt;Author&gt;Amico&lt;/Author&gt;&lt;Year&gt;2020&lt;/Year&gt;&lt;RecNum&gt;1378&lt;/RecNum&gt;&lt;DisplayText&gt;(Amico, 2020)&lt;/DisplayText&gt;&lt;record&gt;&lt;rec-number&gt;1378&lt;/rec-number&gt;&lt;foreign-keys&gt;&lt;key app="EN" db-id="tvw0xfa5br0zx0ez0v15dsexazwaa9zrwavw" timestamp="1589448350"&gt;1378&lt;/key&gt;&lt;/foreign-keys&gt;&lt;ref-type name="Encyclopedia"&gt;53&lt;/ref-type&gt;&lt;contributors&gt;&lt;authors&gt;&lt;author&gt;Amico, Eleanor B.&lt;/author&gt;&lt;/authors&gt;&lt;/contributors&gt;&lt;titles&gt;&lt;title&gt;Betty Friedan&lt;/title&gt;&lt;alt-title&gt;Salem Press Biographical Encyclopedia&lt;/alt-title&gt;&lt;/titles&gt;&lt;keywords&gt;&lt;keyword&gt;Friedan, Betty, 1921-2006&lt;/keyword&gt;&lt;/keywords&gt;&lt;dates&gt;&lt;year&gt;2020&lt;/year&gt;&lt;/dates&gt;&lt;publisher&gt;Salem Press&lt;/publisher&gt;&lt;urls&gt;&lt;related-urls&gt;&lt;url&gt;https://vpn.uantwerpen.be?url=https%3a%2f%2fsearch.ebscohost.com%2flogin.aspx%3fdirect%3dtrue%26AuthType%3dip%2curl%2cuid%26db%3ders%26AN%3d88801396%26lang%3dnl%26site%3deds-live&lt;/url&gt;&lt;/related-urls&gt;&lt;/urls&gt;&lt;remote-database-name&gt;Research Starters&lt;/remote-database-name&gt;&lt;remote-database-provider&gt;EBSCOhost&lt;/remote-database-provider&gt;&lt;/record&gt;&lt;/Cite&gt;&lt;/EndNote&gt;</w:instrText>
      </w:r>
      <w:r w:rsidR="00252A96" w:rsidRPr="008F60AF">
        <w:rPr>
          <w:color w:val="000000" w:themeColor="text1"/>
          <w:lang w:val="nl-NL"/>
        </w:rPr>
        <w:fldChar w:fldCharType="separate"/>
      </w:r>
      <w:r w:rsidR="00252A96" w:rsidRPr="008F60AF">
        <w:rPr>
          <w:noProof/>
          <w:color w:val="000000" w:themeColor="text1"/>
          <w:lang w:val="nl-NL"/>
        </w:rPr>
        <w:t>(Amico, 2020)</w:t>
      </w:r>
      <w:r w:rsidR="00252A96" w:rsidRPr="008F60AF">
        <w:rPr>
          <w:color w:val="000000" w:themeColor="text1"/>
          <w:lang w:val="nl-NL"/>
        </w:rPr>
        <w:fldChar w:fldCharType="end"/>
      </w:r>
      <w:r w:rsidR="005B05A0" w:rsidRPr="008F60AF">
        <w:rPr>
          <w:color w:val="000000" w:themeColor="text1"/>
          <w:lang w:val="nl-NL"/>
        </w:rPr>
        <w:t xml:space="preserve">. Dit kan een verklaring zijn voor haar negatieve reactie op </w:t>
      </w:r>
      <w:r w:rsidR="005B05A0" w:rsidRPr="008F60AF">
        <w:rPr>
          <w:i/>
          <w:color w:val="000000" w:themeColor="text1"/>
          <w:lang w:val="nl-NL"/>
        </w:rPr>
        <w:t>The Stepford Wives</w:t>
      </w:r>
      <w:r w:rsidR="005B05A0" w:rsidRPr="008F60AF">
        <w:rPr>
          <w:color w:val="000000" w:themeColor="text1"/>
          <w:lang w:val="nl-NL"/>
        </w:rPr>
        <w:t>, een verhaal dat een hyperbool</w:t>
      </w:r>
      <w:r w:rsidR="00EE4687" w:rsidRPr="008F60AF">
        <w:rPr>
          <w:color w:val="000000" w:themeColor="text1"/>
          <w:lang w:val="nl-NL"/>
        </w:rPr>
        <w:t xml:space="preserve">, en mogelijks </w:t>
      </w:r>
      <w:r w:rsidR="0069620A" w:rsidRPr="008F60AF">
        <w:rPr>
          <w:color w:val="000000" w:themeColor="text1"/>
          <w:lang w:val="nl-NL"/>
        </w:rPr>
        <w:t>een satire</w:t>
      </w:r>
      <w:r w:rsidR="00EE4687" w:rsidRPr="008F60AF">
        <w:rPr>
          <w:color w:val="000000" w:themeColor="text1"/>
          <w:lang w:val="nl-NL"/>
        </w:rPr>
        <w:t xml:space="preserve">, </w:t>
      </w:r>
      <w:r w:rsidR="005B05A0" w:rsidRPr="008F60AF">
        <w:rPr>
          <w:color w:val="000000" w:themeColor="text1"/>
          <w:lang w:val="nl-NL"/>
        </w:rPr>
        <w:t>is van het voorbeeldgezin in een pittoresk dorpje</w:t>
      </w:r>
      <w:r w:rsidR="00BF7009" w:rsidRPr="008F60AF">
        <w:rPr>
          <w:color w:val="000000" w:themeColor="text1"/>
          <w:lang w:val="nl-NL"/>
        </w:rPr>
        <w:t>, dat het een satire wordt</w:t>
      </w:r>
      <w:r w:rsidR="00DC403D" w:rsidRPr="008F60AF">
        <w:rPr>
          <w:color w:val="000000" w:themeColor="text1"/>
          <w:lang w:val="nl-NL"/>
        </w:rPr>
        <w:t xml:space="preserve"> </w:t>
      </w:r>
      <w:r w:rsidR="00DC403D" w:rsidRPr="008F60AF">
        <w:rPr>
          <w:color w:val="000000" w:themeColor="text1"/>
          <w:lang w:val="nl-NL"/>
        </w:rPr>
        <w:fldChar w:fldCharType="begin"/>
      </w:r>
      <w:r w:rsidR="00AF3C3B" w:rsidRPr="008F60AF">
        <w:rPr>
          <w:color w:val="000000" w:themeColor="text1"/>
          <w:lang w:val="nl-NL"/>
        </w:rPr>
        <w:instrText xml:space="preserve"> ADDIN EN.CITE &lt;EndNote&gt;&lt;Cite&gt;&lt;Author&gt;Neill&lt;/Author&gt;&lt;Year&gt;2018&lt;/Year&gt;&lt;RecNum&gt;1313&lt;/RecNum&gt;&lt;Pages&gt;265&lt;/Pages&gt;&lt;DisplayText&gt;(Neill, 2018a, p. 265)&lt;/DisplayText&gt;&lt;record&gt;&lt;rec-number&gt;1313&lt;/rec-number&gt;&lt;foreign-keys&gt;&lt;key app="EN" db-id="tvw0xfa5br0zx0ez0v15dsexazwaa9zrwavw" timestamp="1589448350"&gt;1313&lt;/key&gt;&lt;/foreign-keys&gt;&lt;ref-type name="Generic"&gt;13&lt;/ref-type&gt;&lt;contributors&gt;&lt;authors&gt;&lt;author&gt;Neill, Natalie&lt;/author&gt;&lt;/authors&gt;&lt;/contributors&gt;&lt;titles&gt;&lt;title&gt;The Stepford Frankensteins: Feminism, Frankenstein, and The Stepford Wives&lt;/title&gt;&lt;alt-title&gt;Journal of American Culture&lt;/alt-title&gt;&lt;/titles&gt;&lt;pages&gt;257&lt;/pages&gt;&lt;volume&gt;41&lt;/volume&gt;&lt;keywords&gt;&lt;keyword&gt;FEMINISM in literature&lt;/keyword&gt;&lt;keyword&gt;WIVES in literature&lt;/keyword&gt;&lt;keyword&gt;SHELLEY, Mary Wollstonecraft, 1797-1851&lt;/keyword&gt;&lt;keyword&gt;LEVIN, Ira, 1929-2007&lt;/keyword&gt;&lt;keyword&gt;FRANKENSTEIN: Or, the Modern Prometheus (Book : Shelley)&lt;/keyword&gt;&lt;keyword&gt;STEPFORD Wives, The (Book)&lt;/keyword&gt;&lt;/keywords&gt;&lt;dates&gt;&lt;year&gt;2018&lt;/year&gt;&lt;/dates&gt;&lt;isbn&gt;15427331&lt;/isbn&gt;&lt;urls&gt;&lt;related-urls&gt;&lt;url&gt;https://vpn.uantwerpen.be?url=https%3a%2f%2fsearch.ebscohost.com%2flogin.aspx%3fdirect%3dtrue%26AuthType%3dip%2curl%2cuid%26db%3dedb%26AN%3d131574055%26lang%3dnl%26site%3deds-live&lt;/url&gt;&lt;/related-urls&gt;&lt;/urls&gt;&lt;remote-database-name&gt;Complementary Index&lt;/remote-database-name&gt;&lt;remote-database-provider&gt;EBSCOhost&lt;/remote-database-provider&gt;&lt;/record&gt;&lt;/Cite&gt;&lt;/EndNote&gt;</w:instrText>
      </w:r>
      <w:r w:rsidR="00DC403D" w:rsidRPr="008F60AF">
        <w:rPr>
          <w:color w:val="000000" w:themeColor="text1"/>
          <w:lang w:val="nl-NL"/>
        </w:rPr>
        <w:fldChar w:fldCharType="separate"/>
      </w:r>
      <w:r w:rsidR="00AF3C3B" w:rsidRPr="008F60AF">
        <w:rPr>
          <w:noProof/>
          <w:color w:val="000000" w:themeColor="text1"/>
          <w:lang w:val="nl-NL"/>
        </w:rPr>
        <w:t>(Neill, 2018a, p. 265)</w:t>
      </w:r>
      <w:r w:rsidR="00DC403D" w:rsidRPr="008F60AF">
        <w:rPr>
          <w:color w:val="000000" w:themeColor="text1"/>
          <w:lang w:val="nl-NL"/>
        </w:rPr>
        <w:fldChar w:fldCharType="end"/>
      </w:r>
      <w:r w:rsidR="005B05A0" w:rsidRPr="008F60AF">
        <w:rPr>
          <w:color w:val="000000" w:themeColor="text1"/>
          <w:lang w:val="nl-NL"/>
        </w:rPr>
        <w:t>.</w:t>
      </w:r>
    </w:p>
    <w:p w14:paraId="77889D08" w14:textId="413C0C0D" w:rsidR="00225E96" w:rsidRPr="008F60AF" w:rsidRDefault="00225E96" w:rsidP="00C832D6">
      <w:pPr>
        <w:rPr>
          <w:color w:val="000000" w:themeColor="text1"/>
          <w:lang w:val="nl-NL"/>
        </w:rPr>
      </w:pPr>
      <w:r w:rsidRPr="008F60AF">
        <w:rPr>
          <w:color w:val="000000" w:themeColor="text1"/>
          <w:lang w:val="nl-NL"/>
        </w:rPr>
        <w:tab/>
        <w:t xml:space="preserve">Deze hyperbool kan volgens sommigen als een steunbetuiging aan de man </w:t>
      </w:r>
      <w:r w:rsidR="00CF12AF" w:rsidRPr="008F60AF">
        <w:rPr>
          <w:color w:val="000000" w:themeColor="text1"/>
          <w:lang w:val="nl-NL"/>
        </w:rPr>
        <w:t xml:space="preserve">en het Stepford-leventje </w:t>
      </w:r>
      <w:r w:rsidRPr="008F60AF">
        <w:rPr>
          <w:color w:val="000000" w:themeColor="text1"/>
          <w:lang w:val="nl-NL"/>
        </w:rPr>
        <w:t xml:space="preserve">gelezen worden. </w:t>
      </w:r>
      <w:r w:rsidR="00CF12AF" w:rsidRPr="008F60AF">
        <w:rPr>
          <w:color w:val="000000" w:themeColor="text1"/>
          <w:lang w:val="nl-NL"/>
        </w:rPr>
        <w:t xml:space="preserve">Volgens Lilly Ann Boruskowksi is de boodschap verdoken in het verhaal op het einde onduidelijk </w:t>
      </w:r>
      <w:r w:rsidR="008A4C01" w:rsidRPr="008F60AF">
        <w:rPr>
          <w:color w:val="000000" w:themeColor="text1"/>
          <w:lang w:val="nl-NL"/>
        </w:rPr>
        <w:fldChar w:fldCharType="begin"/>
      </w:r>
      <w:r w:rsidR="00127E31" w:rsidRPr="008F60AF">
        <w:rPr>
          <w:color w:val="000000" w:themeColor="text1"/>
          <w:lang w:val="nl-NL"/>
        </w:rPr>
        <w:instrText xml:space="preserve"> ADDIN EN.CITE &lt;EndNote&gt;&lt;Cite&gt;&lt;Author&gt;Boruskowski&lt;/Author&gt;&lt;Year&gt;1987&lt;/Year&gt;&lt;RecNum&gt;1385&lt;/RecNum&gt;&lt;Pages&gt;16-19&lt;/Pages&gt;&lt;DisplayText&gt;(Boruskowski, 1987, pp. 16-19)&lt;/DisplayText&gt;&lt;record&gt;&lt;rec-number&gt;1385&lt;/rec-number&gt;&lt;foreign-keys&gt;&lt;key app="EN" db-id="tvw0xfa5br0zx0ez0v15dsexazwaa9zrwavw" timestamp="1589448350"&gt;1385&lt;/key&gt;&lt;/foreign-keys&gt;&lt;ref-type name="Journal Article"&gt;17&lt;/ref-type&gt;&lt;contributors&gt;&lt;authors&gt;&lt;author&gt;Boruskowski, LA&lt;/author&gt;&lt;/authors&gt;&lt;/contributors&gt;&lt;titles&gt;&lt;title&gt;“The Stepford Wives” The Re-Created Woman&lt;/title&gt;&lt;secondary-title&gt;Jump Cut&lt;/secondary-title&gt;&lt;/titles&gt;&lt;periodical&gt;&lt;full-title&gt;Jump Cut&lt;/full-title&gt;&lt;/periodical&gt;&lt;pages&gt;3&lt;/pages&gt;&lt;number&gt;32&lt;/number&gt;&lt;section&gt;16&lt;/section&gt;&lt;dates&gt;&lt;year&gt;1987&lt;/year&gt;&lt;pub-dates&gt;&lt;date&gt;April 1987&lt;/date&gt;&lt;/pub-dates&gt;&lt;/dates&gt;&lt;urls&gt;&lt;related-urls&gt;&lt;url&gt;https://www.ejumpcut.org/archive/onlinessays/JC32folder/stepfordWives.html&lt;/url&gt;&lt;/related-urls&gt;&lt;/urls&gt;&lt;access-date&gt;2020/05/09/10:04:30&lt;/access-date&gt;&lt;/record&gt;&lt;/Cite&gt;&lt;/EndNote&gt;</w:instrText>
      </w:r>
      <w:r w:rsidR="008A4C01" w:rsidRPr="008F60AF">
        <w:rPr>
          <w:color w:val="000000" w:themeColor="text1"/>
          <w:lang w:val="nl-NL"/>
        </w:rPr>
        <w:fldChar w:fldCharType="separate"/>
      </w:r>
      <w:r w:rsidR="00127E31" w:rsidRPr="008F60AF">
        <w:rPr>
          <w:noProof/>
          <w:color w:val="000000" w:themeColor="text1"/>
          <w:lang w:val="nl-NL"/>
        </w:rPr>
        <w:t>(Boruskowski, 1987, pp. 16-19)</w:t>
      </w:r>
      <w:r w:rsidR="008A4C01" w:rsidRPr="008F60AF">
        <w:rPr>
          <w:color w:val="000000" w:themeColor="text1"/>
          <w:lang w:val="nl-NL"/>
        </w:rPr>
        <w:fldChar w:fldCharType="end"/>
      </w:r>
      <w:r w:rsidR="00CF12AF" w:rsidRPr="008F60AF">
        <w:rPr>
          <w:color w:val="000000" w:themeColor="text1"/>
          <w:lang w:val="nl-NL"/>
        </w:rPr>
        <w:t xml:space="preserve">. </w:t>
      </w:r>
      <w:r w:rsidR="009C68D1" w:rsidRPr="008F60AF">
        <w:rPr>
          <w:color w:val="000000" w:themeColor="text1"/>
          <w:lang w:val="nl-NL"/>
        </w:rPr>
        <w:t>Kathi Maio</w:t>
      </w:r>
      <w:r w:rsidR="00CF12AF" w:rsidRPr="008F60AF">
        <w:rPr>
          <w:color w:val="000000" w:themeColor="text1"/>
          <w:lang w:val="nl-NL"/>
        </w:rPr>
        <w:t xml:space="preserve"> </w:t>
      </w:r>
      <w:r w:rsidR="009C68D1" w:rsidRPr="008F60AF">
        <w:rPr>
          <w:color w:val="000000" w:themeColor="text1"/>
          <w:lang w:val="nl-NL"/>
        </w:rPr>
        <w:t xml:space="preserve">volgt haar redenering. Levin werd ervan beschuldigd anti-man te zijn, maar tegelijkertijd ook </w:t>
      </w:r>
      <w:r w:rsidR="00D07397" w:rsidRPr="008F60AF">
        <w:rPr>
          <w:color w:val="000000" w:themeColor="text1"/>
          <w:lang w:val="nl-NL"/>
        </w:rPr>
        <w:t>antifeministisch</w:t>
      </w:r>
      <w:r w:rsidR="009C68D1" w:rsidRPr="008F60AF">
        <w:rPr>
          <w:color w:val="000000" w:themeColor="text1"/>
          <w:lang w:val="nl-NL"/>
        </w:rPr>
        <w:t xml:space="preserve"> te zijn. Maio concludeert dat de auteur zeker en vast iets zegt over genderverhoudingen in de samenleving, het is alleen niet volledig duidelijk wat dat is </w:t>
      </w:r>
      <w:r w:rsidR="009C68D1" w:rsidRPr="008F60AF">
        <w:rPr>
          <w:color w:val="000000" w:themeColor="text1"/>
          <w:lang w:val="nl-NL"/>
        </w:rPr>
        <w:fldChar w:fldCharType="begin"/>
      </w:r>
      <w:r w:rsidR="00127E31" w:rsidRPr="008F60AF">
        <w:rPr>
          <w:color w:val="000000" w:themeColor="text1"/>
          <w:lang w:val="nl-NL"/>
        </w:rPr>
        <w:instrText xml:space="preserve"> ADDIN EN.CITE &lt;EndNote&gt;&lt;Cite&gt;&lt;Author&gt;Maio&lt;/Author&gt;&lt;Year&gt;2004&lt;/Year&gt;&lt;RecNum&gt;1386&lt;/RecNum&gt;&lt;Pages&gt;115&lt;/Pages&gt;&lt;DisplayText&gt;(Maio, 2004, p. 115)&lt;/DisplayText&gt;&lt;record&gt;&lt;rec-number&gt;1386&lt;/rec-number&gt;&lt;foreign-keys&gt;&lt;key app="EN" db-id="tvw0xfa5br0zx0ez0v15dsexazwaa9zrwavw" timestamp="1589448350"&gt;1386&lt;/key&gt;&lt;/foreign-keys&gt;&lt;ref-type name="Journal Article"&gt;17&lt;/ref-type&gt;&lt;contributors&gt;&lt;authors&gt;&lt;author&gt;Maio, Kathi&lt;/author&gt;&lt;/authors&gt;&lt;/contributors&gt;&lt;titles&gt;&lt;title&gt;The Town Hollywood Couldn’t Forget&lt;/title&gt;&lt;secondary-title&gt;The Magazine of Fantasy and Science Fiction&lt;/secondary-title&gt;&lt;/titles&gt;&lt;periodical&gt;&lt;full-title&gt;The Magazine of Fantasy and Science Fiction&lt;/full-title&gt;&lt;/periodical&gt;&lt;pages&gt;1&lt;/pages&gt;&lt;number&gt;October - November 2004&lt;/number&gt;&lt;section&gt;115&lt;/section&gt;&lt;dates&gt;&lt;year&gt;2004&lt;/year&gt;&lt;/dates&gt;&lt;urls&gt;&lt;/urls&gt;&lt;/record&gt;&lt;/Cite&gt;&lt;/EndNote&gt;</w:instrText>
      </w:r>
      <w:r w:rsidR="009C68D1" w:rsidRPr="008F60AF">
        <w:rPr>
          <w:color w:val="000000" w:themeColor="text1"/>
          <w:lang w:val="nl-NL"/>
        </w:rPr>
        <w:fldChar w:fldCharType="separate"/>
      </w:r>
      <w:r w:rsidR="00127E31" w:rsidRPr="008F60AF">
        <w:rPr>
          <w:noProof/>
          <w:color w:val="000000" w:themeColor="text1"/>
          <w:lang w:val="nl-NL"/>
        </w:rPr>
        <w:t>(Maio, 2004, p. 115)</w:t>
      </w:r>
      <w:r w:rsidR="009C68D1" w:rsidRPr="008F60AF">
        <w:rPr>
          <w:color w:val="000000" w:themeColor="text1"/>
          <w:lang w:val="nl-NL"/>
        </w:rPr>
        <w:fldChar w:fldCharType="end"/>
      </w:r>
      <w:r w:rsidR="009C68D1" w:rsidRPr="008F60AF">
        <w:rPr>
          <w:color w:val="000000" w:themeColor="text1"/>
          <w:lang w:val="nl-NL"/>
        </w:rPr>
        <w:t>.</w:t>
      </w:r>
    </w:p>
    <w:p w14:paraId="3013FF95" w14:textId="3868A431" w:rsidR="00AB7DE3" w:rsidRPr="008F60AF" w:rsidRDefault="000C54C4" w:rsidP="00C832D6">
      <w:pPr>
        <w:rPr>
          <w:color w:val="000000" w:themeColor="text1"/>
          <w:lang w:val="nl-NL"/>
        </w:rPr>
      </w:pPr>
      <w:r w:rsidRPr="008F60AF">
        <w:rPr>
          <w:color w:val="000000" w:themeColor="text1"/>
          <w:lang w:val="nl-NL"/>
        </w:rPr>
        <w:tab/>
      </w:r>
      <w:r w:rsidR="00BF7009" w:rsidRPr="008F60AF">
        <w:rPr>
          <w:color w:val="000000" w:themeColor="text1"/>
          <w:lang w:val="nl-NL"/>
        </w:rPr>
        <w:t>Anderen vonden de feministische boodschap sterk uitgedund, simplistisch of namen er aan</w:t>
      </w:r>
      <w:r w:rsidR="00E069F3" w:rsidRPr="008F60AF">
        <w:rPr>
          <w:color w:val="000000" w:themeColor="text1"/>
          <w:lang w:val="nl-NL"/>
        </w:rPr>
        <w:t xml:space="preserve">stoot aan. </w:t>
      </w:r>
      <w:r w:rsidR="0093443D" w:rsidRPr="008F60AF">
        <w:rPr>
          <w:color w:val="000000" w:themeColor="text1"/>
          <w:lang w:val="nl-NL"/>
        </w:rPr>
        <w:t xml:space="preserve">Pauline Kael schreef er een stuk over voor </w:t>
      </w:r>
      <w:r w:rsidR="0093443D" w:rsidRPr="008F60AF">
        <w:rPr>
          <w:i/>
          <w:color w:val="000000" w:themeColor="text1"/>
          <w:lang w:val="nl-NL"/>
        </w:rPr>
        <w:t xml:space="preserve">The New York Times </w:t>
      </w:r>
      <w:r w:rsidR="0093443D" w:rsidRPr="008F60AF">
        <w:rPr>
          <w:color w:val="000000" w:themeColor="text1"/>
          <w:lang w:val="nl-NL"/>
        </w:rPr>
        <w:t xml:space="preserve">waarin ze beschreef de film overdreven pro vrouw te vinden en dat er te veel schuld op de man afgeschoven werd </w:t>
      </w:r>
      <w:r w:rsidR="0093443D" w:rsidRPr="008F60AF">
        <w:rPr>
          <w:color w:val="000000" w:themeColor="text1"/>
          <w:lang w:val="nl-NL"/>
        </w:rPr>
        <w:fldChar w:fldCharType="begin"/>
      </w:r>
      <w:r w:rsidR="004C4868" w:rsidRPr="008F60AF">
        <w:rPr>
          <w:color w:val="000000" w:themeColor="text1"/>
          <w:lang w:val="nl-NL"/>
        </w:rPr>
        <w:instrText xml:space="preserve"> ADDIN EN.CITE &lt;EndNote&gt;&lt;Cite&gt;&lt;Author&gt;Kael&lt;/Author&gt;&lt;Year&gt;2004&lt;/Year&gt;&lt;RecNum&gt;1381&lt;/RecNum&gt;&lt;DisplayText&gt;(Kael, 2004)&lt;/DisplayText&gt;&lt;record&gt;&lt;rec-number&gt;1381&lt;/rec-number&gt;&lt;foreign-keys&gt;&lt;key app="EN" db-id="tvw0xfa5br0zx0ez0v15dsexazwaa9zrwavw" timestamp="1589448350"&gt;1381&lt;/key&gt;&lt;/foreign-keys&gt;&lt;ref-type name="Newspaper Article"&gt;23&lt;/ref-type&gt;&lt;contributors&gt;&lt;authors&gt;&lt;author&gt;Kael, Pauline&lt;/author&gt;&lt;/authors&gt;&lt;/contributors&gt;&lt;titles&gt;&lt;title&gt;Pauline Kael&amp;apos;s take on the original Stepford Wives&lt;/title&gt;&lt;secondary-title&gt;The Guardian&lt;/secondary-title&gt;&lt;/titles&gt;&lt;section&gt;World news&lt;/section&gt;&lt;keywords&gt;&lt;keyword&gt;Gender&lt;/keyword&gt;&lt;keyword&gt;World news&lt;/keyword&gt;&lt;keyword&gt;UK news&lt;/keyword&gt;&lt;keyword&gt;Film&lt;/keyword&gt;&lt;/keywords&gt;&lt;dates&gt;&lt;year&gt;2004&lt;/year&gt;&lt;pub-dates&gt;&lt;date&gt;2004/07/18/T23:02:38.000Z&lt;/date&gt;&lt;/pub-dates&gt;&lt;/dates&gt;&lt;isbn&gt;0261-3077&lt;/isbn&gt;&lt;urls&gt;&lt;related-urls&gt;&lt;url&gt;https://www.theguardian.com/world/2004/jul/19/gender.uk1&lt;/url&gt;&lt;/related-urls&gt;&lt;/urls&gt;&lt;remote-database-provider&gt;www.theguardian.com&lt;/remote-database-provider&gt;&lt;language&gt;en-GB&lt;/language&gt;&lt;access-date&gt;2020/05/09/09:36:23&lt;/access-date&gt;&lt;/record&gt;&lt;/Cite&gt;&lt;/EndNote&gt;</w:instrText>
      </w:r>
      <w:r w:rsidR="0093443D" w:rsidRPr="008F60AF">
        <w:rPr>
          <w:color w:val="000000" w:themeColor="text1"/>
          <w:lang w:val="nl-NL"/>
        </w:rPr>
        <w:fldChar w:fldCharType="separate"/>
      </w:r>
      <w:r w:rsidR="0093443D" w:rsidRPr="008F60AF">
        <w:rPr>
          <w:noProof/>
          <w:color w:val="000000" w:themeColor="text1"/>
          <w:lang w:val="nl-NL"/>
        </w:rPr>
        <w:t>(Kael, 2004)</w:t>
      </w:r>
      <w:r w:rsidR="0093443D" w:rsidRPr="008F60AF">
        <w:rPr>
          <w:color w:val="000000" w:themeColor="text1"/>
          <w:lang w:val="nl-NL"/>
        </w:rPr>
        <w:fldChar w:fldCharType="end"/>
      </w:r>
      <w:r w:rsidR="00AB7DE3" w:rsidRPr="008F60AF">
        <w:rPr>
          <w:color w:val="000000" w:themeColor="text1"/>
          <w:lang w:val="nl-NL"/>
        </w:rPr>
        <w:t>.</w:t>
      </w:r>
    </w:p>
    <w:p w14:paraId="70842F75" w14:textId="77777777" w:rsidR="00AB7DE3" w:rsidRPr="008F60AF" w:rsidRDefault="00AB7DE3" w:rsidP="00C832D6">
      <w:pPr>
        <w:rPr>
          <w:color w:val="000000" w:themeColor="text1"/>
          <w:lang w:val="nl-NL"/>
        </w:rPr>
      </w:pPr>
    </w:p>
    <w:p w14:paraId="7F784257" w14:textId="3CCDE60F" w:rsidR="00AB7DE3" w:rsidRPr="008F60AF" w:rsidRDefault="00AB7DE3" w:rsidP="00AB7DE3">
      <w:pPr>
        <w:jc w:val="center"/>
        <w:rPr>
          <w:i/>
          <w:color w:val="000000" w:themeColor="text1"/>
          <w:shd w:val="clear" w:color="auto" w:fill="FFFFFF"/>
          <w:lang w:val="nl-NL" w:eastAsia="nl-NL"/>
        </w:rPr>
      </w:pPr>
      <w:r w:rsidRPr="008F60AF">
        <w:rPr>
          <w:i/>
          <w:color w:val="000000" w:themeColor="text1"/>
          <w:shd w:val="clear" w:color="auto" w:fill="FFFFFF"/>
          <w:lang w:eastAsia="nl-NL"/>
        </w:rPr>
        <w:t xml:space="preserve">“If women turn into replicas of the women in the commercials, they do it to themselves. As a guilt-provoker for men, this picture may be peerless. It says to them, "You're a vacuous, inadequate excuse for a man; you've been demeaning a sensitive, intelligent woman, and now that she's trying to lift her head and get her consciousness raised, you'd rather kill her than let her find herself." </w:t>
      </w:r>
      <w:r w:rsidRPr="008F60AF">
        <w:rPr>
          <w:i/>
          <w:color w:val="000000" w:themeColor="text1"/>
          <w:shd w:val="clear" w:color="auto" w:fill="FFFFFF"/>
          <w:lang w:val="nl-NL" w:eastAsia="nl-NL"/>
        </w:rPr>
        <w:fldChar w:fldCharType="begin"/>
      </w:r>
      <w:r w:rsidR="004C4868" w:rsidRPr="008F60AF">
        <w:rPr>
          <w:i/>
          <w:color w:val="000000" w:themeColor="text1"/>
          <w:shd w:val="clear" w:color="auto" w:fill="FFFFFF"/>
          <w:lang w:eastAsia="nl-NL"/>
        </w:rPr>
        <w:instrText xml:space="preserve"> ADDIN EN.CITE &lt;EndNote&gt;&lt;Cite&gt;&lt;Author&gt;Kael&lt;/Author&gt;&lt;Year&gt;2004&lt;/Year&gt;&lt;RecNum&gt;1381&lt;/RecNum&gt;&lt;DisplayText&gt;(Kael, 2004)&lt;/DisplayText&gt;&lt;record&gt;&lt;rec-number&gt;1381&lt;/rec-number&gt;&lt;foreign-keys&gt;&lt;key app="EN" db-id="tvw0xfa5br0zx0ez0v15dsexazwaa9zrwavw" timestamp="1589448350"&gt;1381&lt;/key&gt;&lt;/foreign-keys&gt;&lt;ref-type name="Newspaper Article"&gt;23&lt;/ref-type&gt;&lt;contributors&gt;&lt;authors&gt;&lt;author&gt;Kael, Pauline&lt;/author&gt;&lt;/authors&gt;&lt;/contributors&gt;&lt;titles&gt;&lt;title&gt;Pauline Kael&amp;apos;s take on the original Stepford Wives&lt;/title&gt;&lt;secondary-title&gt;The Guardian&lt;/secondary-title&gt;&lt;/titles&gt;&lt;section&gt;World news&lt;/section&gt;&lt;keywords&gt;&lt;keyword&gt;Gender&lt;/keyword&gt;&lt;keyword&gt;World news&lt;/keyword&gt;&lt;keyword&gt;UK news&lt;/keyword&gt;&lt;keyword&gt;Film&lt;/keyword&gt;&lt;/keywords&gt;&lt;dates&gt;&lt;year&gt;2004&lt;/year&gt;&lt;pub-dates&gt;&lt;date&gt;2004/07/18/T23:02:38.000Z&lt;/date&gt;&lt;/pub-dates&gt;&lt;/dates&gt;&lt;isbn&gt;0261-3077&lt;/isbn&gt;&lt;urls&gt;&lt;related-urls&gt;&lt;url&gt;https://www.theguardian.com/world/2004/jul/19/gender.uk1&lt;/url&gt;&lt;/related-urls&gt;&lt;/urls&gt;&lt;remote-database-provider&gt;www.theguardian.com&lt;/remote-database-provider&gt;&lt;language&gt;en-GB&lt;/language&gt;&lt;access-date&gt;2020/05/09/09:36:23&lt;/access-date&gt;&lt;/record&gt;&lt;/Cite&gt;&lt;/EndNote&gt;</w:instrText>
      </w:r>
      <w:r w:rsidRPr="008F60AF">
        <w:rPr>
          <w:i/>
          <w:color w:val="000000" w:themeColor="text1"/>
          <w:shd w:val="clear" w:color="auto" w:fill="FFFFFF"/>
          <w:lang w:val="nl-NL" w:eastAsia="nl-NL"/>
        </w:rPr>
        <w:fldChar w:fldCharType="separate"/>
      </w:r>
      <w:r w:rsidRPr="008F60AF">
        <w:rPr>
          <w:i/>
          <w:noProof/>
          <w:color w:val="000000" w:themeColor="text1"/>
          <w:shd w:val="clear" w:color="auto" w:fill="FFFFFF"/>
          <w:lang w:val="nl-NL" w:eastAsia="nl-NL"/>
        </w:rPr>
        <w:t>(Kael, 2004)</w:t>
      </w:r>
      <w:r w:rsidRPr="008F60AF">
        <w:rPr>
          <w:i/>
          <w:color w:val="000000" w:themeColor="text1"/>
          <w:shd w:val="clear" w:color="auto" w:fill="FFFFFF"/>
          <w:lang w:val="nl-NL" w:eastAsia="nl-NL"/>
        </w:rPr>
        <w:fldChar w:fldCharType="end"/>
      </w:r>
    </w:p>
    <w:p w14:paraId="57141D22" w14:textId="77777777" w:rsidR="00AB7DE3" w:rsidRPr="008F60AF" w:rsidRDefault="00AB7DE3" w:rsidP="00AB7DE3">
      <w:pPr>
        <w:rPr>
          <w:i/>
          <w:color w:val="000000" w:themeColor="text1"/>
          <w:shd w:val="clear" w:color="auto" w:fill="FFFFFF"/>
          <w:lang w:val="nl-NL" w:eastAsia="nl-NL"/>
        </w:rPr>
      </w:pPr>
    </w:p>
    <w:p w14:paraId="39AE97E4" w14:textId="0491B702" w:rsidR="00AB7DE3" w:rsidRPr="008F60AF" w:rsidRDefault="00AB7DE3" w:rsidP="00AB594F">
      <w:pPr>
        <w:rPr>
          <w:color w:val="000000" w:themeColor="text1"/>
          <w:lang w:val="nl-NL" w:eastAsia="nl-NL"/>
        </w:rPr>
      </w:pPr>
      <w:r w:rsidRPr="008F60AF">
        <w:rPr>
          <w:color w:val="000000" w:themeColor="text1"/>
          <w:lang w:val="nl-NL" w:eastAsia="nl-NL"/>
        </w:rPr>
        <w:t xml:space="preserve">Haar kritiek is echter kort door de bocht aangezien ze de heersende gendernormen grotendeels overboord gooit en amper oog heeft voor de geïnternaliseerde genderverwachtingen bij vrouwen </w:t>
      </w:r>
      <w:r w:rsidRPr="008F60AF">
        <w:rPr>
          <w:color w:val="000000" w:themeColor="text1"/>
          <w:lang w:val="nl-NL" w:eastAsia="nl-NL"/>
        </w:rPr>
        <w:fldChar w:fldCharType="begin"/>
      </w:r>
      <w:r w:rsidR="004C4868" w:rsidRPr="008F60AF">
        <w:rPr>
          <w:color w:val="000000" w:themeColor="text1"/>
          <w:lang w:val="nl-NL" w:eastAsia="nl-NL"/>
        </w:rPr>
        <w:instrText xml:space="preserve"> ADDIN EN.CITE &lt;EndNote&gt;&lt;Cite&gt;&lt;Author&gt;Anna Krugovoy&lt;/Author&gt;&lt;Year&gt;2014&lt;/Year&gt;&lt;RecNum&gt;1377&lt;/RecNum&gt;&lt;DisplayText&gt;(Anna Krugovoy, 2014)&lt;/DisplayText&gt;&lt;record&gt;&lt;rec-number&gt;1377&lt;/rec-number&gt;&lt;foreign-keys&gt;&lt;key app="EN" db-id="tvw0xfa5br0zx0ez0v15dsexazwaa9zrwavw" timestamp="1589448350"&gt;1377&lt;/key&gt;&lt;/foreign-keys&gt;&lt;ref-type name="Journal Article"&gt;17&lt;/ref-type&gt;&lt;contributors&gt;&lt;authors&gt;&lt;author&gt;Anna Krugovoy, Silver&lt;/author&gt;&lt;/authors&gt;&lt;/contributors&gt;&lt;titles&gt;&lt;title&gt;The Cyborg Mystique: The Stepford Wives and Second Wave Feminism&lt;/title&gt;&lt;/titles&gt;&lt;pages&gt;109-126&lt;/pages&gt;&lt;volume&gt;58&lt;/volume&gt;&lt;number&gt;1&lt;/number&gt;&lt;dates&gt;&lt;year&gt;2014&lt;/year&gt;&lt;/dates&gt;&lt;publisher&gt;Johns Hopkins University Press&lt;/publisher&gt;&lt;isbn&gt;1558-9595&lt;/isbn&gt;&lt;accession-num&gt;edspmu.S1558959502100041&lt;/accession-num&gt;&lt;work-type&gt;Article&lt;/work-type&gt;&lt;urls&gt;&lt;related-urls&gt;&lt;url&gt;https://vpn.uantwerpen.be?url=https%3a%2f%2fsearch.ebscohost.com%2flogin.aspx%3fdirect%3dtrue%26AuthType%3dip%2curl%2cuid%26db%3dedspmu%26AN%3dedspmu.S1558959502100041%26lang%3dnl%26site%3deds-live&lt;/url&gt;&lt;/related-urls&gt;&lt;/urls&gt;&lt;electronic-resource-num&gt;10.1353/arq.2002.0007&lt;/electronic-resource-num&gt;&lt;remote-database-name&gt;ProjectMUSE&lt;/remote-database-name&gt;&lt;remote-database-provider&gt;EBSCOhost&lt;/remote-database-provider&gt;&lt;/record&gt;&lt;/Cite&gt;&lt;/EndNote&gt;</w:instrText>
      </w:r>
      <w:r w:rsidRPr="008F60AF">
        <w:rPr>
          <w:color w:val="000000" w:themeColor="text1"/>
          <w:lang w:val="nl-NL" w:eastAsia="nl-NL"/>
        </w:rPr>
        <w:fldChar w:fldCharType="separate"/>
      </w:r>
      <w:r w:rsidRPr="008F60AF">
        <w:rPr>
          <w:noProof/>
          <w:color w:val="000000" w:themeColor="text1"/>
          <w:lang w:val="nl-NL" w:eastAsia="nl-NL"/>
        </w:rPr>
        <w:t>(Anna Krugovoy, 2014)</w:t>
      </w:r>
      <w:r w:rsidRPr="008F60AF">
        <w:rPr>
          <w:color w:val="000000" w:themeColor="text1"/>
          <w:lang w:val="nl-NL" w:eastAsia="nl-NL"/>
        </w:rPr>
        <w:fldChar w:fldCharType="end"/>
      </w:r>
    </w:p>
    <w:p w14:paraId="283049E0" w14:textId="6B58794B" w:rsidR="00AB7DE3" w:rsidRPr="008F60AF" w:rsidRDefault="00AB7DE3" w:rsidP="00AB594F">
      <w:pPr>
        <w:rPr>
          <w:color w:val="000000" w:themeColor="text1"/>
          <w:lang w:val="nl-NL" w:eastAsia="nl-NL"/>
        </w:rPr>
      </w:pPr>
      <w:r w:rsidRPr="008F60AF">
        <w:rPr>
          <w:color w:val="000000" w:themeColor="text1"/>
          <w:lang w:val="nl-NL" w:eastAsia="nl-NL"/>
        </w:rPr>
        <w:tab/>
      </w:r>
      <w:r w:rsidR="00501633" w:rsidRPr="008F60AF">
        <w:rPr>
          <w:color w:val="000000" w:themeColor="text1"/>
          <w:lang w:val="nl-NL" w:eastAsia="nl-NL"/>
        </w:rPr>
        <w:t xml:space="preserve">Herbert J. Gans merkt in zijn stuk over de film in </w:t>
      </w:r>
      <w:r w:rsidR="00501633" w:rsidRPr="008F60AF">
        <w:rPr>
          <w:i/>
          <w:color w:val="000000" w:themeColor="text1"/>
          <w:lang w:val="nl-NL" w:eastAsia="nl-NL"/>
        </w:rPr>
        <w:t xml:space="preserve">Social Policy </w:t>
      </w:r>
      <w:r w:rsidR="00501633" w:rsidRPr="008F60AF">
        <w:rPr>
          <w:color w:val="000000" w:themeColor="text1"/>
          <w:lang w:val="nl-NL" w:eastAsia="nl-NL"/>
        </w:rPr>
        <w:t xml:space="preserve">correct op dat Levin’s verhaal sterk het narratief gebruikt van “man versus vrouw”. Terwijl vele feministen vinden dat gelijkheid nooit </w:t>
      </w:r>
      <w:r w:rsidR="00501633" w:rsidRPr="008F60AF">
        <w:rPr>
          <w:color w:val="000000" w:themeColor="text1"/>
          <w:lang w:val="nl-NL" w:eastAsia="nl-NL"/>
        </w:rPr>
        <w:lastRenderedPageBreak/>
        <w:t xml:space="preserve">kan worden behaald zonder de steun van de man. Dat de bevrijding van de vrouw inherent samenhangt met de bevrijding van de man </w:t>
      </w:r>
      <w:r w:rsidR="00F461C5" w:rsidRPr="008F60AF">
        <w:rPr>
          <w:color w:val="000000" w:themeColor="text1"/>
          <w:lang w:val="nl-NL" w:eastAsia="nl-NL"/>
        </w:rPr>
        <w:fldChar w:fldCharType="begin"/>
      </w:r>
      <w:r w:rsidR="00127E31" w:rsidRPr="008F60AF">
        <w:rPr>
          <w:color w:val="000000" w:themeColor="text1"/>
          <w:lang w:val="nl-NL" w:eastAsia="nl-NL"/>
        </w:rPr>
        <w:instrText xml:space="preserve"> ADDIN EN.CITE &lt;EndNote&gt;&lt;Cite&gt;&lt;Author&gt;Herbert&lt;/Author&gt;&lt;Year&gt;1975&lt;/Year&gt;&lt;RecNum&gt;1384&lt;/RecNum&gt;&lt;Pages&gt;59-60&lt;/Pages&gt;&lt;DisplayText&gt;(Herbert, 1975, pp. 59-60)&lt;/DisplayText&gt;&lt;record&gt;&lt;rec-number&gt;1384&lt;/rec-number&gt;&lt;foreign-keys&gt;&lt;key app="EN" db-id="tvw0xfa5br0zx0ez0v15dsexazwaa9zrwavw" timestamp="1589448350"&gt;1384&lt;/key&gt;&lt;/foreign-keys&gt;&lt;ref-type name="Journal Article"&gt;17&lt;/ref-type&gt;&lt;contributors&gt;&lt;authors&gt;&lt;author&gt;Herbert, J. Gans&lt;/author&gt;&lt;/authors&gt;&lt;/contributors&gt;&lt;titles&gt;&lt;title&gt;&amp;apos;The Stepford Wives&amp;apos;: Killing Off Wowen&amp;apos;s Liberation&lt;/title&gt;&lt;secondary-title&gt;Social Policy&lt;/secondary-title&gt;&lt;/titles&gt;&lt;periodical&gt;&lt;full-title&gt;Social Policy&lt;/full-title&gt;&lt;/periodical&gt;&lt;pages&gt;59-60&lt;/pages&gt;&lt;volume&gt;28&lt;/volume&gt;&lt;number&gt;May-June&lt;/number&gt;&lt;dates&gt;&lt;year&gt;1975&lt;/year&gt;&lt;pub-dates&gt;&lt;date&gt;1975&lt;/date&gt;&lt;/pub-dates&gt;&lt;/dates&gt;&lt;urls&gt;&lt;/urls&gt;&lt;/record&gt;&lt;/Cite&gt;&lt;/EndNote&gt;</w:instrText>
      </w:r>
      <w:r w:rsidR="00F461C5" w:rsidRPr="008F60AF">
        <w:rPr>
          <w:color w:val="000000" w:themeColor="text1"/>
          <w:lang w:val="nl-NL" w:eastAsia="nl-NL"/>
        </w:rPr>
        <w:fldChar w:fldCharType="separate"/>
      </w:r>
      <w:r w:rsidR="00127E31" w:rsidRPr="008F60AF">
        <w:rPr>
          <w:noProof/>
          <w:color w:val="000000" w:themeColor="text1"/>
          <w:lang w:val="nl-NL" w:eastAsia="nl-NL"/>
        </w:rPr>
        <w:t>(Herbert, 1975, pp. 59-60)</w:t>
      </w:r>
      <w:r w:rsidR="00F461C5" w:rsidRPr="008F60AF">
        <w:rPr>
          <w:color w:val="000000" w:themeColor="text1"/>
          <w:lang w:val="nl-NL" w:eastAsia="nl-NL"/>
        </w:rPr>
        <w:fldChar w:fldCharType="end"/>
      </w:r>
      <w:r w:rsidR="00F461C5" w:rsidRPr="008F60AF">
        <w:rPr>
          <w:color w:val="000000" w:themeColor="text1"/>
          <w:lang w:val="nl-NL" w:eastAsia="nl-NL"/>
        </w:rPr>
        <w:t>.</w:t>
      </w:r>
    </w:p>
    <w:p w14:paraId="137FA3CA" w14:textId="72266BEE" w:rsidR="00011089" w:rsidRPr="008F60AF" w:rsidRDefault="00921D1F" w:rsidP="00AB594F">
      <w:pPr>
        <w:rPr>
          <w:color w:val="000000" w:themeColor="text1"/>
          <w:lang w:val="nl-NL" w:eastAsia="nl-NL"/>
        </w:rPr>
      </w:pPr>
      <w:r w:rsidRPr="008F60AF">
        <w:rPr>
          <w:color w:val="000000" w:themeColor="text1"/>
          <w:lang w:val="nl-NL" w:eastAsia="nl-NL"/>
        </w:rPr>
        <w:tab/>
      </w:r>
      <w:r w:rsidR="00DC403D" w:rsidRPr="008F60AF">
        <w:rPr>
          <w:color w:val="000000" w:themeColor="text1"/>
          <w:lang w:val="nl-NL" w:eastAsia="nl-NL"/>
        </w:rPr>
        <w:t xml:space="preserve">De </w:t>
      </w:r>
      <w:r w:rsidR="00A2109E" w:rsidRPr="008F60AF">
        <w:rPr>
          <w:color w:val="000000" w:themeColor="text1"/>
          <w:lang w:val="nl-NL" w:eastAsia="nl-NL"/>
        </w:rPr>
        <w:t xml:space="preserve">mechanische vrouwen in </w:t>
      </w:r>
      <w:r w:rsidRPr="008F60AF">
        <w:rPr>
          <w:i/>
          <w:color w:val="000000" w:themeColor="text1"/>
          <w:lang w:val="nl-NL" w:eastAsia="nl-NL"/>
        </w:rPr>
        <w:t xml:space="preserve">The Stepford Wives </w:t>
      </w:r>
      <w:r w:rsidR="00A2109E" w:rsidRPr="008F60AF">
        <w:rPr>
          <w:color w:val="000000" w:themeColor="text1"/>
          <w:lang w:val="nl-NL" w:eastAsia="nl-NL"/>
        </w:rPr>
        <w:t>kunnen perfect gespiegeld worden aan de tweede feministische beweging</w:t>
      </w:r>
      <w:r w:rsidRPr="008F60AF">
        <w:rPr>
          <w:color w:val="000000" w:themeColor="text1"/>
          <w:lang w:val="nl-NL" w:eastAsia="nl-NL"/>
        </w:rPr>
        <w:t>.</w:t>
      </w:r>
      <w:r w:rsidR="00A2109E" w:rsidRPr="008F60AF">
        <w:rPr>
          <w:color w:val="000000" w:themeColor="text1"/>
          <w:lang w:val="nl-NL" w:eastAsia="nl-NL"/>
        </w:rPr>
        <w:t xml:space="preserve"> Het was een tijd waarin vrouwen zich wilde losmaken van de conservatieve rol die hen voorheen toebedeeld werd. Het is net dat stereotype, patriarchale beeld dat Levin in zijn boek onder de loep neemt. De onderdanige robots, de mannen die hun vrouw onder controle willen </w:t>
      </w:r>
      <w:r w:rsidR="00901FD2" w:rsidRPr="008F60AF">
        <w:rPr>
          <w:color w:val="000000" w:themeColor="text1"/>
          <w:lang w:val="nl-NL" w:eastAsia="nl-NL"/>
        </w:rPr>
        <w:t>houden, hun moordlustig gedrag</w:t>
      </w:r>
      <w:r w:rsidR="00A2109E" w:rsidRPr="008F60AF">
        <w:rPr>
          <w:color w:val="000000" w:themeColor="text1"/>
          <w:lang w:val="nl-NL" w:eastAsia="nl-NL"/>
        </w:rPr>
        <w:t xml:space="preserve"> jegens hun partner en het voornoemde stereotype beeld van het gelukkig gezin, worden onder een vergrootglas gelegd met als doel een maatschappelijke trend bloot te leggen aan de kijker. </w:t>
      </w:r>
      <w:r w:rsidR="00011089" w:rsidRPr="008F60AF">
        <w:rPr>
          <w:color w:val="000000" w:themeColor="text1"/>
          <w:lang w:val="nl-NL"/>
        </w:rPr>
        <w:br w:type="page"/>
      </w:r>
    </w:p>
    <w:p w14:paraId="4E83E65C" w14:textId="32003CC5" w:rsidR="00883D06" w:rsidRPr="008F60AF" w:rsidRDefault="00011089" w:rsidP="003D3F65">
      <w:pPr>
        <w:pStyle w:val="Heading2"/>
        <w:rPr>
          <w:lang w:val="nl-NL"/>
        </w:rPr>
      </w:pPr>
      <w:bookmarkStart w:id="28" w:name="_Toc41145379"/>
      <w:r w:rsidRPr="008F60AF">
        <w:rPr>
          <w:lang w:val="nl-NL"/>
        </w:rPr>
        <w:lastRenderedPageBreak/>
        <w:t>Ghost in the Sh</w:t>
      </w:r>
      <w:r w:rsidR="00516E27" w:rsidRPr="008F60AF">
        <w:rPr>
          <w:lang w:val="nl-NL"/>
        </w:rPr>
        <w:t>ell</w:t>
      </w:r>
      <w:bookmarkEnd w:id="28"/>
    </w:p>
    <w:p w14:paraId="675006E1" w14:textId="352940D9" w:rsidR="00011089" w:rsidRPr="008F60AF" w:rsidRDefault="00BE49AE" w:rsidP="00883D06">
      <w:pPr>
        <w:pStyle w:val="Subtitle"/>
        <w:rPr>
          <w:color w:val="000000" w:themeColor="text1"/>
          <w:lang w:val="nl-NL"/>
        </w:rPr>
      </w:pPr>
      <w:r w:rsidRPr="008F60AF">
        <w:rPr>
          <w:color w:val="000000" w:themeColor="text1"/>
          <w:lang w:val="nl-NL"/>
        </w:rPr>
        <w:t>Derde</w:t>
      </w:r>
      <w:r w:rsidR="00011089" w:rsidRPr="008F60AF">
        <w:rPr>
          <w:color w:val="000000" w:themeColor="text1"/>
          <w:lang w:val="nl-NL"/>
        </w:rPr>
        <w:t xml:space="preserve"> feministische golf</w:t>
      </w:r>
    </w:p>
    <w:p w14:paraId="54DD9153" w14:textId="20FCADB2" w:rsidR="003F7BD4" w:rsidRPr="008F60AF" w:rsidRDefault="00277246" w:rsidP="001C0C9B">
      <w:pPr>
        <w:rPr>
          <w:color w:val="000000" w:themeColor="text1"/>
          <w:lang w:val="nl-NL"/>
        </w:rPr>
      </w:pPr>
      <w:r w:rsidRPr="008F60AF">
        <w:rPr>
          <w:i/>
          <w:color w:val="000000" w:themeColor="text1"/>
          <w:lang w:val="nl-NL"/>
        </w:rPr>
        <w:t>Ghos</w:t>
      </w:r>
      <w:r w:rsidR="001C0C9B" w:rsidRPr="008F60AF">
        <w:rPr>
          <w:i/>
          <w:color w:val="000000" w:themeColor="text1"/>
          <w:lang w:val="nl-NL"/>
        </w:rPr>
        <w:t>t</w:t>
      </w:r>
      <w:r w:rsidRPr="008F60AF">
        <w:rPr>
          <w:i/>
          <w:color w:val="000000" w:themeColor="text1"/>
          <w:lang w:val="nl-NL"/>
        </w:rPr>
        <w:t xml:space="preserve"> in the Shell </w:t>
      </w:r>
      <w:r w:rsidRPr="008F60AF">
        <w:rPr>
          <w:color w:val="000000" w:themeColor="text1"/>
          <w:lang w:val="nl-NL"/>
        </w:rPr>
        <w:t xml:space="preserve">was oorspronkelijk een </w:t>
      </w:r>
      <w:r w:rsidR="006617DD" w:rsidRPr="008F60AF">
        <w:rPr>
          <w:color w:val="000000" w:themeColor="text1"/>
          <w:lang w:val="nl-NL"/>
        </w:rPr>
        <w:t>cyberpunk</w:t>
      </w:r>
      <w:r w:rsidRPr="008F60AF">
        <w:rPr>
          <w:color w:val="000000" w:themeColor="text1"/>
          <w:lang w:val="nl-NL"/>
        </w:rPr>
        <w:t>manga uit 1989 en werd in 1995 verfilmd door Mamoru Oshii. H</w:t>
      </w:r>
      <w:r w:rsidR="000B20DF" w:rsidRPr="008F60AF">
        <w:rPr>
          <w:color w:val="000000" w:themeColor="text1"/>
          <w:lang w:val="nl-NL"/>
        </w:rPr>
        <w:t xml:space="preserve">et verhaal </w:t>
      </w:r>
      <w:r w:rsidR="001C0C9B" w:rsidRPr="008F60AF">
        <w:rPr>
          <w:color w:val="000000" w:themeColor="text1"/>
          <w:lang w:val="nl-NL"/>
        </w:rPr>
        <w:t xml:space="preserve">speelt zich af in het Japan van 2029 en </w:t>
      </w:r>
      <w:r w:rsidR="000B20DF" w:rsidRPr="008F60AF">
        <w:rPr>
          <w:color w:val="000000" w:themeColor="text1"/>
          <w:lang w:val="nl-NL"/>
        </w:rPr>
        <w:t xml:space="preserve">volgt </w:t>
      </w:r>
      <w:r w:rsidR="00E4488D" w:rsidRPr="008F60AF">
        <w:rPr>
          <w:color w:val="000000" w:themeColor="text1"/>
          <w:lang w:val="nl-NL"/>
        </w:rPr>
        <w:t xml:space="preserve">Major </w:t>
      </w:r>
      <w:r w:rsidR="000B20DF" w:rsidRPr="008F60AF">
        <w:rPr>
          <w:color w:val="000000" w:themeColor="text1"/>
          <w:lang w:val="nl-NL"/>
        </w:rPr>
        <w:t>Motoko Kusanagi</w:t>
      </w:r>
      <w:r w:rsidR="007D4258" w:rsidRPr="008F60AF">
        <w:rPr>
          <w:color w:val="000000" w:themeColor="text1"/>
          <w:lang w:val="nl-NL"/>
        </w:rPr>
        <w:t>, kortweg genaamd ‘Major’, en haar mannelijke cyborg collega</w:t>
      </w:r>
      <w:r w:rsidR="00C52019" w:rsidRPr="008F60AF">
        <w:rPr>
          <w:color w:val="000000" w:themeColor="text1"/>
          <w:lang w:val="nl-NL"/>
        </w:rPr>
        <w:t>’</w:t>
      </w:r>
      <w:r w:rsidR="007D6D6A" w:rsidRPr="008F60AF">
        <w:rPr>
          <w:color w:val="000000" w:themeColor="text1"/>
          <w:lang w:val="nl-NL"/>
        </w:rPr>
        <w:t>s</w:t>
      </w:r>
      <w:r w:rsidR="007D4258" w:rsidRPr="008F60AF">
        <w:rPr>
          <w:color w:val="000000" w:themeColor="text1"/>
          <w:lang w:val="nl-NL"/>
        </w:rPr>
        <w:t xml:space="preserve"> Bat</w:t>
      </w:r>
      <w:r w:rsidR="00C52019" w:rsidRPr="008F60AF">
        <w:rPr>
          <w:color w:val="000000" w:themeColor="text1"/>
          <w:lang w:val="nl-NL"/>
        </w:rPr>
        <w:t>ou</w:t>
      </w:r>
      <w:r w:rsidR="007D6D6A" w:rsidRPr="008F60AF">
        <w:rPr>
          <w:color w:val="000000" w:themeColor="text1"/>
          <w:lang w:val="nl-NL"/>
        </w:rPr>
        <w:t xml:space="preserve"> en </w:t>
      </w:r>
      <w:r w:rsidR="00C52019" w:rsidRPr="008F60AF">
        <w:rPr>
          <w:color w:val="000000" w:themeColor="text1"/>
          <w:lang w:val="nl-NL"/>
        </w:rPr>
        <w:t>Togusa</w:t>
      </w:r>
      <w:r w:rsidR="001C0C9B" w:rsidRPr="008F60AF">
        <w:rPr>
          <w:color w:val="000000" w:themeColor="text1"/>
          <w:lang w:val="nl-NL"/>
        </w:rPr>
        <w:t xml:space="preserve"> die de mysterieuze hacker ‘The Puppet Master’ op de hielen zit.</w:t>
      </w:r>
      <w:r w:rsidR="0069406F" w:rsidRPr="008F60AF">
        <w:rPr>
          <w:color w:val="000000" w:themeColor="text1"/>
          <w:lang w:val="nl-NL"/>
        </w:rPr>
        <w:t xml:space="preserve"> </w:t>
      </w:r>
    </w:p>
    <w:p w14:paraId="1D471164" w14:textId="77777777" w:rsidR="003F7BD4" w:rsidRPr="008F60AF" w:rsidRDefault="003F7BD4" w:rsidP="003F7BD4">
      <w:pPr>
        <w:rPr>
          <w:color w:val="000000" w:themeColor="text1"/>
          <w:lang w:val="nl-NL"/>
        </w:rPr>
      </w:pPr>
    </w:p>
    <w:p w14:paraId="4A72E8F1" w14:textId="47456E38" w:rsidR="003F7BD4" w:rsidRPr="008F60AF" w:rsidRDefault="00D93117" w:rsidP="003F7BD4">
      <w:pPr>
        <w:pStyle w:val="Heading3"/>
        <w:rPr>
          <w:lang w:val="nl-NL"/>
        </w:rPr>
      </w:pPr>
      <w:bookmarkStart w:id="29" w:name="_Toc41145380"/>
      <w:r w:rsidRPr="008F60AF">
        <w:rPr>
          <w:lang w:val="nl-NL"/>
        </w:rPr>
        <w:t>Beknopte g</w:t>
      </w:r>
      <w:r w:rsidR="003F7BD4" w:rsidRPr="008F60AF">
        <w:rPr>
          <w:lang w:val="nl-NL"/>
        </w:rPr>
        <w:t>eschiedenis</w:t>
      </w:r>
      <w:r w:rsidR="00870696" w:rsidRPr="008F60AF">
        <w:rPr>
          <w:lang w:val="nl-NL"/>
        </w:rPr>
        <w:t xml:space="preserve"> van</w:t>
      </w:r>
      <w:r w:rsidR="003F7BD4" w:rsidRPr="008F60AF">
        <w:rPr>
          <w:lang w:val="nl-NL"/>
        </w:rPr>
        <w:t xml:space="preserve"> anime</w:t>
      </w:r>
      <w:bookmarkEnd w:id="29"/>
    </w:p>
    <w:p w14:paraId="6DF3B030" w14:textId="7DBBA3BD" w:rsidR="003F7BD4" w:rsidRPr="008F60AF" w:rsidRDefault="0069406F" w:rsidP="003F7BD4">
      <w:pPr>
        <w:rPr>
          <w:color w:val="000000" w:themeColor="text1"/>
          <w:lang w:val="nl-NL"/>
        </w:rPr>
      </w:pPr>
      <w:r w:rsidRPr="008F60AF">
        <w:rPr>
          <w:color w:val="000000" w:themeColor="text1"/>
          <w:lang w:val="nl-NL"/>
        </w:rPr>
        <w:t>Lang was anime een genre dat sterk achtergesteld was op vlak van analyses van het materiaal en studies van het genre.</w:t>
      </w:r>
      <w:r w:rsidR="008C088D" w:rsidRPr="008F60AF">
        <w:rPr>
          <w:color w:val="000000" w:themeColor="text1"/>
          <w:lang w:val="nl-NL"/>
        </w:rPr>
        <w:t xml:space="preserve"> Het werd gezien als een kindergenre en werd als minder complex gezien in vergelijking met andere vormen van animatie. Daarbovenop toonde anime meer seks en geweld</w:t>
      </w:r>
      <w:r w:rsidR="003F7BD4" w:rsidRPr="008F60AF">
        <w:rPr>
          <w:color w:val="000000" w:themeColor="text1"/>
          <w:lang w:val="nl-NL"/>
        </w:rPr>
        <w:t xml:space="preserve"> dan westerse animatie</w:t>
      </w:r>
      <w:r w:rsidR="00056E3C" w:rsidRPr="008F60AF">
        <w:rPr>
          <w:color w:val="000000" w:themeColor="text1"/>
          <w:lang w:val="nl-NL"/>
        </w:rPr>
        <w:t xml:space="preserve"> </w:t>
      </w:r>
      <w:r w:rsidR="00056E3C" w:rsidRPr="008F60AF">
        <w:rPr>
          <w:color w:val="000000" w:themeColor="text1"/>
          <w:lang w:val="nl-NL"/>
        </w:rPr>
        <w:fldChar w:fldCharType="begin"/>
      </w:r>
      <w:r w:rsidR="004C4868" w:rsidRPr="008F60AF">
        <w:rPr>
          <w:color w:val="000000" w:themeColor="text1"/>
          <w:lang w:val="nl-NL"/>
        </w:rPr>
        <w:instrText xml:space="preserve"> ADDIN EN.CITE &lt;EndNote&gt;&lt;Cite&gt;&lt;Author&gt;Bordwell&lt;/Author&gt;&lt;Year&gt;2017&lt;/Year&gt;&lt;RecNum&gt;1391&lt;/RecNum&gt;&lt;DisplayText&gt;(Bordwell, Smith, &amp;amp; Thompson, 2017)&lt;/DisplayText&gt;&lt;record&gt;&lt;rec-number&gt;1391&lt;/rec-number&gt;&lt;foreign-keys&gt;&lt;key app="EN" db-id="tvw0xfa5br0zx0ez0v15dsexazwaa9zrwavw" timestamp="1589448350"&gt;1391&lt;/key&gt;&lt;/foreign-keys&gt;&lt;ref-type name="Book"&gt;6&lt;/ref-type&gt;&lt;contributors&gt;&lt;authors&gt;&lt;author&gt;Bordwell, David&lt;/author&gt;&lt;author&gt;Smith, Jeff&lt;/author&gt;&lt;author&gt;Thompson, Kristin&lt;/author&gt;&lt;/authors&gt;&lt;/contributors&gt;&lt;titles&gt;&lt;title&gt;Film art. an introduction&lt;/title&gt;&lt;/titles&gt;&lt;edition&gt;11 ed.&lt;/edition&gt;&lt;keywords&gt;&lt;keyword&gt;filmgeschiedenis&lt;/keyword&gt;&lt;keyword&gt;film&lt;/keyword&gt;&lt;keyword&gt;filmtechniek&lt;/keyword&gt;&lt;keyword&gt;Didactics of the arts&lt;/keyword&gt;&lt;keyword&gt;motion pictures [visual works]&lt;/keyword&gt;&lt;/keywords&gt;&lt;dates&gt;&lt;year&gt;2017&lt;/year&gt;&lt;/dates&gt;&lt;publisher&gt;McGraw-Hill&lt;/publisher&gt;&lt;isbn&gt;978-1-259-25331-7&lt;/isbn&gt;&lt;work-type&gt;Book&lt;/work-type&gt;&lt;urls&gt;&lt;related-urls&gt;&lt;url&gt;https://vpn.uantwerpen.be?url=https%3a%2f%2fsearch.ebscohost.com%2flogin.aspx%3fdirect%3dtrue%26AuthType%3dip%2curl%2cuid%26db%3dcat01187a%26AN%3dABC.c.lvd.14401502%26lang%3dnl%26site%3deds-live&lt;/url&gt;&lt;/related-urls&gt;&lt;/urls&gt;&lt;remote-database-name&gt;Anet Bibliotheeknetwerk - Catalogus Universiteitsbibliotheek Antwerpen&lt;/remote-database-name&gt;&lt;remote-database-provider&gt;EBSCOhost&lt;/remote-database-provider&gt;&lt;/record&gt;&lt;/Cite&gt;&lt;/EndNote&gt;</w:instrText>
      </w:r>
      <w:r w:rsidR="00056E3C" w:rsidRPr="008F60AF">
        <w:rPr>
          <w:color w:val="000000" w:themeColor="text1"/>
          <w:lang w:val="nl-NL"/>
        </w:rPr>
        <w:fldChar w:fldCharType="separate"/>
      </w:r>
      <w:r w:rsidR="00056E3C" w:rsidRPr="008F60AF">
        <w:rPr>
          <w:noProof/>
          <w:color w:val="000000" w:themeColor="text1"/>
          <w:lang w:val="nl-NL"/>
        </w:rPr>
        <w:t>(Bordwell, Smith, &amp; Thompson, 2017)</w:t>
      </w:r>
      <w:r w:rsidR="00056E3C" w:rsidRPr="008F60AF">
        <w:rPr>
          <w:color w:val="000000" w:themeColor="text1"/>
          <w:lang w:val="nl-NL"/>
        </w:rPr>
        <w:fldChar w:fldCharType="end"/>
      </w:r>
      <w:r w:rsidR="003F7BD4" w:rsidRPr="008F60AF">
        <w:rPr>
          <w:color w:val="000000" w:themeColor="text1"/>
          <w:lang w:val="nl-NL"/>
        </w:rPr>
        <w:t xml:space="preserve">. Omwille van deze redenen keek het westen neer op het genre. </w:t>
      </w:r>
      <w:r w:rsidR="006617DD" w:rsidRPr="008F60AF">
        <w:rPr>
          <w:color w:val="000000" w:themeColor="text1"/>
          <w:lang w:val="nl-NL"/>
        </w:rPr>
        <w:t>Sinds de jaren 90 ontstonden verschillende anime blockbusters</w:t>
      </w:r>
      <w:r w:rsidR="0033541E" w:rsidRPr="008F60AF">
        <w:rPr>
          <w:color w:val="000000" w:themeColor="text1"/>
          <w:lang w:val="nl-NL"/>
        </w:rPr>
        <w:t>, zoals de films van Studio Ghibli,</w:t>
      </w:r>
      <w:r w:rsidR="006617DD" w:rsidRPr="008F60AF">
        <w:rPr>
          <w:color w:val="000000" w:themeColor="text1"/>
          <w:lang w:val="nl-NL"/>
        </w:rPr>
        <w:t xml:space="preserve"> die hun weg vonden richting het westen. Hierdoor wist het genre de aandacht van </w:t>
      </w:r>
      <w:r w:rsidR="0018731F" w:rsidRPr="008F60AF">
        <w:rPr>
          <w:color w:val="000000" w:themeColor="text1"/>
          <w:lang w:val="nl-NL"/>
        </w:rPr>
        <w:t xml:space="preserve">de </w:t>
      </w:r>
      <w:r w:rsidR="0018731F" w:rsidRPr="008F60AF">
        <w:rPr>
          <w:i/>
          <w:color w:val="000000" w:themeColor="text1"/>
          <w:lang w:val="nl-NL"/>
        </w:rPr>
        <w:t>cultural studies</w:t>
      </w:r>
      <w:r w:rsidR="00904CA5" w:rsidRPr="008F60AF">
        <w:rPr>
          <w:rStyle w:val="FootnoteReference"/>
          <w:i/>
          <w:color w:val="000000" w:themeColor="text1"/>
          <w:lang w:val="nl-NL"/>
        </w:rPr>
        <w:footnoteReference w:id="5"/>
      </w:r>
      <w:r w:rsidR="006617DD" w:rsidRPr="008F60AF">
        <w:rPr>
          <w:color w:val="000000" w:themeColor="text1"/>
          <w:lang w:val="nl-NL"/>
        </w:rPr>
        <w:t xml:space="preserve"> te trekken die interesse toonde in de mens-machine representatie, de comme</w:t>
      </w:r>
      <w:r w:rsidR="0018731F" w:rsidRPr="008F60AF">
        <w:rPr>
          <w:color w:val="000000" w:themeColor="text1"/>
          <w:lang w:val="nl-NL"/>
        </w:rPr>
        <w:t xml:space="preserve">rcialisatie </w:t>
      </w:r>
      <w:r w:rsidR="00CA4181" w:rsidRPr="008F60AF">
        <w:rPr>
          <w:color w:val="000000" w:themeColor="text1"/>
          <w:lang w:val="nl-NL"/>
        </w:rPr>
        <w:t xml:space="preserve">van het menselijk lichaam </w:t>
      </w:r>
      <w:r w:rsidR="0018731F" w:rsidRPr="008F60AF">
        <w:rPr>
          <w:color w:val="000000" w:themeColor="text1"/>
          <w:lang w:val="nl-NL"/>
        </w:rPr>
        <w:t xml:space="preserve">en de gender crisis </w:t>
      </w:r>
      <w:r w:rsidR="00CA4181" w:rsidRPr="008F60AF">
        <w:rPr>
          <w:color w:val="000000" w:themeColor="text1"/>
          <w:lang w:val="nl-NL"/>
        </w:rPr>
        <w:t xml:space="preserve">omtrent de robot in deze verhalen </w:t>
      </w:r>
      <w:r w:rsidR="00B3496E" w:rsidRPr="008F60AF">
        <w:rPr>
          <w:color w:val="000000" w:themeColor="text1"/>
          <w:lang w:val="nl-NL"/>
        </w:rPr>
        <w:fldChar w:fldCharType="begin"/>
      </w:r>
      <w:r w:rsidR="00E4488D" w:rsidRPr="008F60AF">
        <w:rPr>
          <w:color w:val="000000" w:themeColor="text1"/>
          <w:lang w:val="nl-NL"/>
        </w:rPr>
        <w:instrText xml:space="preserve"> ADDIN EN.CITE &lt;EndNote&gt;&lt;Cite&gt;&lt;Author&gt;Lu&lt;/Author&gt;&lt;Year&gt;2006&lt;/Year&gt;&lt;RecNum&gt;1388&lt;/RecNum&gt;&lt;Pages&gt;3&lt;/Pages&gt;&lt;DisplayText&gt;(Lu, 2006, p. 3)&lt;/DisplayText&gt;&lt;record&gt;&lt;rec-number&gt;1388&lt;/rec-number&gt;&lt;foreign-keys&gt;&lt;key app="EN" db-id="tvw0xfa5br0zx0ez0v15dsexazwaa9zrwavw" timestamp="1589448350"&gt;1388&lt;/key&gt;&lt;/foreign-keys&gt;&lt;ref-type name="Conference Proceedings"&gt;10&lt;/ref-type&gt;&lt;contributors&gt;&lt;authors&gt;&lt;author&gt;Lu, Amy Shirong&lt;/author&gt;&lt;/authors&gt;&lt;/contributors&gt;&lt;titles&gt;&lt;title&gt;An Old Ghost or a New Shell? A Dialectic Analysis of Ghost in the Shell&lt;/title&gt;&lt;alt-title&gt;Conference Papers -- International Communication Association&lt;/alt-title&gt;&lt;/titles&gt;&lt;pages&gt;1-26&lt;/pages&gt;&lt;keywords&gt;&lt;keyword&gt;Feminism &amp;amp; mass media&lt;/keyword&gt;&lt;keyword&gt;Cyborgs in mass media&lt;/keyword&gt;&lt;keyword&gt;Anime films&lt;/keyword&gt;&lt;keyword&gt;Postmodernism (Philosophy)&lt;/keyword&gt;&lt;keyword&gt;Japan&lt;/keyword&gt;&lt;keyword&gt;anime&lt;/keyword&gt;&lt;keyword&gt;cyborg&lt;/keyword&gt;&lt;keyword&gt;feminist analysis&lt;/keyword&gt;&lt;keyword&gt;Ghost in the Shell&lt;/keyword&gt;&lt;keyword&gt;popular culture&lt;/keyword&gt;&lt;keyword&gt;Ghost in the Shell (Film)&lt;/keyword&gt;&lt;/keywords&gt;&lt;dates&gt;&lt;year&gt;2006&lt;/year&gt;&lt;pub-dates&gt;&lt;date&gt;2006 2006 Annual Meeting&lt;/date&gt;&lt;/pub-dates&gt;&lt;/dates&gt;&lt;publisher&gt;International Communication Association&lt;/publisher&gt;&lt;work-type&gt;Conference Paper&lt;/work-type&gt;&lt;urls&gt;&lt;related-urls&gt;&lt;url&gt;https://vpn.uantwerpen.be?url=https%3a%2f%2fsearch.ebscohost.com%2flogin.aspx%3fdirect%3dtrue%26AuthType%3dip%2curl%2cuid%26db%3dufh%26AN%3d27203862%26lang%3dnl%26site%3deds-live&lt;/url&gt;&lt;/related-urls&gt;&lt;/urls&gt;&lt;remote-database-name&gt;Communication &amp;amp; Mass Media Complete&lt;/remote-database-name&gt;&lt;remote-database-provider&gt;EBSCOhost&lt;/remote-database-provider&gt;&lt;/record&gt;&lt;/Cite&gt;&lt;/EndNote&gt;</w:instrText>
      </w:r>
      <w:r w:rsidR="00B3496E" w:rsidRPr="008F60AF">
        <w:rPr>
          <w:color w:val="000000" w:themeColor="text1"/>
          <w:lang w:val="nl-NL"/>
        </w:rPr>
        <w:fldChar w:fldCharType="separate"/>
      </w:r>
      <w:r w:rsidR="00E4488D" w:rsidRPr="008F60AF">
        <w:rPr>
          <w:noProof/>
          <w:color w:val="000000" w:themeColor="text1"/>
          <w:lang w:val="nl-NL"/>
        </w:rPr>
        <w:t>(Lu, 2006, p. 3)</w:t>
      </w:r>
      <w:r w:rsidR="00B3496E" w:rsidRPr="008F60AF">
        <w:rPr>
          <w:color w:val="000000" w:themeColor="text1"/>
          <w:lang w:val="nl-NL"/>
        </w:rPr>
        <w:fldChar w:fldCharType="end"/>
      </w:r>
      <w:r w:rsidR="00B3496E" w:rsidRPr="008F60AF">
        <w:rPr>
          <w:color w:val="000000" w:themeColor="text1"/>
          <w:lang w:val="nl-NL"/>
        </w:rPr>
        <w:t>.</w:t>
      </w:r>
    </w:p>
    <w:p w14:paraId="74C04E27" w14:textId="77777777" w:rsidR="00CA4181" w:rsidRPr="008F60AF" w:rsidRDefault="00CA4181" w:rsidP="003F7BD4">
      <w:pPr>
        <w:rPr>
          <w:color w:val="000000" w:themeColor="text1"/>
          <w:lang w:val="nl-NL"/>
        </w:rPr>
      </w:pPr>
    </w:p>
    <w:p w14:paraId="10833232" w14:textId="56052994" w:rsidR="00CA4181" w:rsidRPr="008F60AF" w:rsidRDefault="00CA4181" w:rsidP="00CA4181">
      <w:pPr>
        <w:pStyle w:val="Heading3"/>
        <w:rPr>
          <w:lang w:val="nl-NL"/>
        </w:rPr>
      </w:pPr>
      <w:bookmarkStart w:id="30" w:name="_Toc41145381"/>
      <w:r w:rsidRPr="008F60AF">
        <w:rPr>
          <w:lang w:val="nl-NL"/>
        </w:rPr>
        <w:t>Breken met de norm</w:t>
      </w:r>
      <w:bookmarkEnd w:id="30"/>
    </w:p>
    <w:p w14:paraId="193992B4" w14:textId="0485B6DC" w:rsidR="00A700B4" w:rsidRPr="008F60AF" w:rsidRDefault="00CA4181" w:rsidP="00CA4181">
      <w:pPr>
        <w:rPr>
          <w:color w:val="000000" w:themeColor="text1"/>
          <w:lang w:val="nl-NL"/>
        </w:rPr>
      </w:pPr>
      <w:r w:rsidRPr="008F60AF">
        <w:rPr>
          <w:color w:val="000000" w:themeColor="text1"/>
          <w:lang w:val="nl-NL"/>
        </w:rPr>
        <w:t xml:space="preserve">Het verhaal draait rond een Aziatische, vrouwelijke AI. Dit alleen breekt met de norm, namelijk </w:t>
      </w:r>
      <w:r w:rsidR="00182803" w:rsidRPr="008F60AF">
        <w:rPr>
          <w:color w:val="000000" w:themeColor="text1"/>
          <w:lang w:val="nl-NL"/>
        </w:rPr>
        <w:t>omdat</w:t>
      </w:r>
      <w:r w:rsidRPr="008F60AF">
        <w:rPr>
          <w:color w:val="000000" w:themeColor="text1"/>
          <w:lang w:val="nl-NL"/>
        </w:rPr>
        <w:t xml:space="preserve"> de protagonist van </w:t>
      </w:r>
      <w:r w:rsidR="00CA10F2" w:rsidRPr="008F60AF">
        <w:rPr>
          <w:color w:val="000000" w:themeColor="text1"/>
          <w:lang w:val="nl-NL"/>
        </w:rPr>
        <w:t>anime-</w:t>
      </w:r>
      <w:r w:rsidRPr="008F60AF">
        <w:rPr>
          <w:color w:val="000000" w:themeColor="text1"/>
          <w:lang w:val="nl-NL"/>
        </w:rPr>
        <w:t>verhalen doorgaans wit en mannelijk is.</w:t>
      </w:r>
      <w:r w:rsidR="00630961" w:rsidRPr="008F60AF">
        <w:rPr>
          <w:color w:val="000000" w:themeColor="text1"/>
          <w:lang w:val="nl-NL"/>
        </w:rPr>
        <w:t xml:space="preserve"> Daarnaast is </w:t>
      </w:r>
      <w:r w:rsidR="00F02B70" w:rsidRPr="008F60AF">
        <w:rPr>
          <w:color w:val="000000" w:themeColor="text1"/>
          <w:lang w:val="nl-NL"/>
        </w:rPr>
        <w:t xml:space="preserve">Motoko </w:t>
      </w:r>
      <w:r w:rsidR="00396AC1" w:rsidRPr="008F60AF">
        <w:rPr>
          <w:color w:val="000000" w:themeColor="text1"/>
          <w:lang w:val="nl-NL"/>
        </w:rPr>
        <w:t xml:space="preserve">ook </w:t>
      </w:r>
      <w:r w:rsidR="00F02B70" w:rsidRPr="008F60AF">
        <w:rPr>
          <w:color w:val="000000" w:themeColor="text1"/>
          <w:lang w:val="nl-NL"/>
        </w:rPr>
        <w:t xml:space="preserve">ouder dan andere vrouwelijke personages in anime. De gewoonlijke leeftijdscategorie </w:t>
      </w:r>
      <w:r w:rsidR="00CA10F2" w:rsidRPr="008F60AF">
        <w:rPr>
          <w:color w:val="000000" w:themeColor="text1"/>
          <w:lang w:val="nl-NL"/>
        </w:rPr>
        <w:t>ligt</w:t>
      </w:r>
      <w:r w:rsidR="00F02B70" w:rsidRPr="008F60AF">
        <w:rPr>
          <w:color w:val="000000" w:themeColor="text1"/>
          <w:lang w:val="nl-NL"/>
        </w:rPr>
        <w:t xml:space="preserve"> tussen de vijftien en de 25 jaar</w:t>
      </w:r>
      <w:r w:rsidR="00BB02DB" w:rsidRPr="008F60AF">
        <w:rPr>
          <w:color w:val="000000" w:themeColor="text1"/>
          <w:lang w:val="nl-NL"/>
        </w:rPr>
        <w:t xml:space="preserve"> </w:t>
      </w:r>
      <w:r w:rsidR="004F20FC" w:rsidRPr="008F60AF">
        <w:rPr>
          <w:color w:val="000000" w:themeColor="text1"/>
          <w:lang w:val="nl-NL"/>
        </w:rPr>
        <w:fldChar w:fldCharType="begin"/>
      </w:r>
      <w:r w:rsidR="00E4488D" w:rsidRPr="008F60AF">
        <w:rPr>
          <w:color w:val="000000" w:themeColor="text1"/>
          <w:lang w:val="nl-NL"/>
        </w:rPr>
        <w:instrText xml:space="preserve"> ADDIN EN.CITE &lt;EndNote&gt;&lt;Cite&gt;&lt;Author&gt;Balsamo&lt;/Author&gt;&lt;Year&gt;1996&lt;/Year&gt;&lt;RecNum&gt;1393&lt;/RecNum&gt;&lt;Pages&gt;130-131&lt;/Pages&gt;&lt;DisplayText&gt;(Balsamo, 1996, pp. 130-131)&lt;/DisplayText&gt;&lt;record&gt;&lt;rec-number&gt;1393&lt;/rec-number&gt;&lt;foreign-keys&gt;&lt;key app="EN" db-id="tvw0xfa5br0zx0ez0v15dsexazwaa9zrwavw" timestamp="1589448350"&gt;1393&lt;/key&gt;&lt;/foreign-keys&gt;&lt;ref-type name="Book"&gt;6&lt;/ref-type&gt;&lt;contributors&gt;&lt;authors&gt;&lt;author&gt;Balsamo, Anne Marie&lt;/author&gt;&lt;/authors&gt;&lt;/contributors&gt;&lt;titles&gt;&lt;title&gt;Technologies of the gendered body : reading cyborg women&lt;/title&gt;&lt;/titles&gt;&lt;dates&gt;&lt;year&gt;1996&lt;/year&gt;&lt;/dates&gt;&lt;isbn&gt;0822316862 9780822316862 0822316986 9780822316985&lt;/isbn&gt;&lt;urls&gt;&lt;/urls&gt;&lt;remote-database-name&gt;/z-wcorg/&lt;/remote-database-name&gt;&lt;remote-database-provider&gt;http://worldcat.org&lt;/remote-database-provider&gt;&lt;language&gt;English&lt;/language&gt;&lt;/record&gt;&lt;/Cite&gt;&lt;/EndNote&gt;</w:instrText>
      </w:r>
      <w:r w:rsidR="004F20FC" w:rsidRPr="008F60AF">
        <w:rPr>
          <w:color w:val="000000" w:themeColor="text1"/>
          <w:lang w:val="nl-NL"/>
        </w:rPr>
        <w:fldChar w:fldCharType="separate"/>
      </w:r>
      <w:r w:rsidR="00E4488D" w:rsidRPr="008F60AF">
        <w:rPr>
          <w:noProof/>
          <w:color w:val="000000" w:themeColor="text1"/>
          <w:lang w:val="nl-NL"/>
        </w:rPr>
        <w:t>(Balsamo, 1996, pp. 130-131)</w:t>
      </w:r>
      <w:r w:rsidR="004F20FC" w:rsidRPr="008F60AF">
        <w:rPr>
          <w:color w:val="000000" w:themeColor="text1"/>
          <w:lang w:val="nl-NL"/>
        </w:rPr>
        <w:fldChar w:fldCharType="end"/>
      </w:r>
      <w:r w:rsidR="00F02B70" w:rsidRPr="008F60AF">
        <w:rPr>
          <w:color w:val="000000" w:themeColor="text1"/>
          <w:lang w:val="nl-NL"/>
        </w:rPr>
        <w:t xml:space="preserve">. </w:t>
      </w:r>
      <w:r w:rsidR="00A700B4" w:rsidRPr="008F60AF">
        <w:rPr>
          <w:color w:val="000000" w:themeColor="text1"/>
          <w:lang w:val="nl-NL"/>
        </w:rPr>
        <w:t xml:space="preserve">Daarnaast vertoont ze ook een genegenheid voor filosofische vragen, waaronder de vraag “wat maakt ons een mens”. Is het ons lichaam (de “shell”) of is het onze geest (de “ghost”). </w:t>
      </w:r>
      <w:r w:rsidR="00454080" w:rsidRPr="008F60AF">
        <w:rPr>
          <w:color w:val="000000" w:themeColor="text1"/>
          <w:lang w:val="nl-NL"/>
        </w:rPr>
        <w:t>Ze vraagt zich of haar geest nog steeds dezelfde is ondanks de vele veranderingen aangebracht aan haar huls, haar lichaam. In haar zoektocht naar antwoorden, daagt ze haar lichaam steeds verder uit, waarmee ze tegen de raad van haar witte, mannelijke collega’s ingaat.</w:t>
      </w:r>
      <w:r w:rsidR="00740046" w:rsidRPr="008F60AF">
        <w:rPr>
          <w:color w:val="000000" w:themeColor="text1"/>
          <w:lang w:val="nl-NL"/>
        </w:rPr>
        <w:t xml:space="preserve"> Het is een diepgang die vaak mist</w:t>
      </w:r>
      <w:r w:rsidR="00136DDF" w:rsidRPr="008F60AF">
        <w:rPr>
          <w:color w:val="000000" w:themeColor="text1"/>
          <w:lang w:val="nl-NL"/>
        </w:rPr>
        <w:t xml:space="preserve"> in dergelijke verhalen</w:t>
      </w:r>
      <w:r w:rsidR="00C53C04" w:rsidRPr="008F60AF">
        <w:rPr>
          <w:color w:val="000000" w:themeColor="text1"/>
          <w:lang w:val="nl-NL"/>
        </w:rPr>
        <w:t xml:space="preserve"> </w:t>
      </w:r>
      <w:r w:rsidR="00B70029" w:rsidRPr="008F60AF">
        <w:rPr>
          <w:color w:val="000000" w:themeColor="text1"/>
          <w:lang w:val="nl-NL"/>
        </w:rPr>
        <w:fldChar w:fldCharType="begin">
          <w:fldData xml:space="preserve">PEVuZE5vdGU+PENpdGU+PEF1dGhvcj5MdTwvQXV0aG9yPjxSZWNOdW0+MTM4OTwvUmVjTnVtPjxQ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</w:fldData>
        </w:fldChar>
      </w:r>
      <w:r w:rsidR="00E4488D" w:rsidRPr="008F60AF">
        <w:rPr>
          <w:color w:val="000000" w:themeColor="text1"/>
          <w:lang w:val="nl-NL"/>
        </w:rPr>
        <w:instrText xml:space="preserve"> ADDIN EN.CITE </w:instrText>
      </w:r>
      <w:r w:rsidR="00E4488D" w:rsidRPr="008F60AF">
        <w:rPr>
          <w:color w:val="000000" w:themeColor="text1"/>
          <w:lang w:val="nl-NL"/>
        </w:rPr>
        <w:fldChar w:fldCharType="begin">
          <w:fldData xml:space="preserve">PEVuZE5vdGU+PENpdGU+PEF1dGhvcj5MdTwvQXV0aG9yPjxSZWNOdW0+MTM4OTwvUmVjTnVtPjxQ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</w:fldData>
        </w:fldChar>
      </w:r>
      <w:r w:rsidR="00E4488D" w:rsidRPr="008F60AF">
        <w:rPr>
          <w:color w:val="000000" w:themeColor="text1"/>
          <w:lang w:val="nl-NL"/>
        </w:rPr>
        <w:instrText xml:space="preserve"> ADDIN EN.CITE.DATA </w:instrText>
      </w:r>
      <w:r w:rsidR="00E4488D" w:rsidRPr="008F60AF">
        <w:rPr>
          <w:color w:val="000000" w:themeColor="text1"/>
          <w:lang w:val="nl-NL"/>
        </w:rPr>
      </w:r>
      <w:r w:rsidR="00E4488D" w:rsidRPr="008F60AF">
        <w:rPr>
          <w:color w:val="000000" w:themeColor="text1"/>
          <w:lang w:val="nl-NL"/>
        </w:rPr>
        <w:fldChar w:fldCharType="end"/>
      </w:r>
      <w:r w:rsidR="00B70029" w:rsidRPr="008F60AF">
        <w:rPr>
          <w:color w:val="000000" w:themeColor="text1"/>
          <w:lang w:val="nl-NL"/>
        </w:rPr>
      </w:r>
      <w:r w:rsidR="00B70029" w:rsidRPr="008F60AF">
        <w:rPr>
          <w:color w:val="000000" w:themeColor="text1"/>
          <w:lang w:val="nl-NL"/>
        </w:rPr>
        <w:fldChar w:fldCharType="separate"/>
      </w:r>
      <w:r w:rsidR="00E4488D" w:rsidRPr="008F60AF">
        <w:rPr>
          <w:noProof/>
          <w:color w:val="000000" w:themeColor="text1"/>
          <w:lang w:val="nl-NL"/>
        </w:rPr>
        <w:t>(Lu, p. 3; Oshii, 1998)</w:t>
      </w:r>
      <w:r w:rsidR="00B70029" w:rsidRPr="008F60AF">
        <w:rPr>
          <w:color w:val="000000" w:themeColor="text1"/>
          <w:lang w:val="nl-NL"/>
        </w:rPr>
        <w:fldChar w:fldCharType="end"/>
      </w:r>
      <w:r w:rsidR="00136DDF" w:rsidRPr="008F60AF">
        <w:rPr>
          <w:color w:val="000000" w:themeColor="text1"/>
          <w:lang w:val="nl-NL"/>
        </w:rPr>
        <w:t>.</w:t>
      </w:r>
    </w:p>
    <w:p w14:paraId="18A2CE28" w14:textId="4F81673A" w:rsidR="00F50AB6" w:rsidRPr="008F60AF" w:rsidRDefault="00454080" w:rsidP="00CA4181">
      <w:pPr>
        <w:rPr>
          <w:i/>
          <w:iCs/>
          <w:color w:val="000000" w:themeColor="text1"/>
          <w:lang w:val="nl-NL"/>
        </w:rPr>
      </w:pPr>
      <w:r w:rsidRPr="008F60AF">
        <w:rPr>
          <w:color w:val="000000" w:themeColor="text1"/>
          <w:lang w:val="nl-NL"/>
        </w:rPr>
        <w:tab/>
        <w:t xml:space="preserve">Doorheen het verhaal </w:t>
      </w:r>
      <w:r w:rsidR="00A3550E" w:rsidRPr="008F60AF">
        <w:rPr>
          <w:color w:val="000000" w:themeColor="text1"/>
          <w:lang w:val="nl-NL"/>
        </w:rPr>
        <w:t>mengt</w:t>
      </w:r>
      <w:r w:rsidR="00F50AB6" w:rsidRPr="008F60AF">
        <w:rPr>
          <w:color w:val="000000" w:themeColor="text1"/>
          <w:lang w:val="nl-NL"/>
        </w:rPr>
        <w:t xml:space="preserve"> </w:t>
      </w:r>
      <w:r w:rsidRPr="008F60AF">
        <w:rPr>
          <w:color w:val="000000" w:themeColor="text1"/>
          <w:lang w:val="nl-NL"/>
        </w:rPr>
        <w:t>Motok</w:t>
      </w:r>
      <w:r w:rsidR="00F50AB6" w:rsidRPr="008F60AF">
        <w:rPr>
          <w:color w:val="000000" w:themeColor="text1"/>
          <w:lang w:val="nl-NL"/>
        </w:rPr>
        <w:t xml:space="preserve">o zich meermaals in gevaarlijke situaties. </w:t>
      </w:r>
      <w:r w:rsidR="00370C89" w:rsidRPr="008F60AF">
        <w:rPr>
          <w:color w:val="000000" w:themeColor="text1"/>
          <w:lang w:val="nl-NL"/>
        </w:rPr>
        <w:t>D</w:t>
      </w:r>
      <w:r w:rsidR="00A3550E" w:rsidRPr="008F60AF">
        <w:rPr>
          <w:color w:val="000000" w:themeColor="text1"/>
          <w:lang w:val="nl-NL"/>
        </w:rPr>
        <w:t xml:space="preserve">oorgaans </w:t>
      </w:r>
      <w:r w:rsidR="00370C89" w:rsidRPr="008F60AF">
        <w:rPr>
          <w:color w:val="000000" w:themeColor="text1"/>
          <w:lang w:val="nl-NL"/>
        </w:rPr>
        <w:t xml:space="preserve">wachten </w:t>
      </w:r>
      <w:r w:rsidR="00A3550E" w:rsidRPr="008F60AF">
        <w:rPr>
          <w:color w:val="000000" w:themeColor="text1"/>
          <w:lang w:val="nl-NL"/>
        </w:rPr>
        <w:t xml:space="preserve">vrouwelijke personages tot een man hen uit </w:t>
      </w:r>
      <w:r w:rsidR="0072538A" w:rsidRPr="008F60AF">
        <w:rPr>
          <w:color w:val="000000" w:themeColor="text1"/>
          <w:lang w:val="nl-NL"/>
        </w:rPr>
        <w:t>d</w:t>
      </w:r>
      <w:r w:rsidR="00A3550E" w:rsidRPr="008F60AF">
        <w:rPr>
          <w:color w:val="000000" w:themeColor="text1"/>
          <w:lang w:val="nl-NL"/>
        </w:rPr>
        <w:t>ergelijke situaties komt redden</w:t>
      </w:r>
      <w:r w:rsidR="00370C89" w:rsidRPr="008F60AF">
        <w:rPr>
          <w:color w:val="000000" w:themeColor="text1"/>
          <w:lang w:val="nl-NL"/>
        </w:rPr>
        <w:t>.</w:t>
      </w:r>
      <w:r w:rsidR="005B71D3" w:rsidRPr="008F60AF">
        <w:rPr>
          <w:color w:val="000000" w:themeColor="text1"/>
          <w:lang w:val="nl-NL"/>
        </w:rPr>
        <w:t xml:space="preserve"> De naam </w:t>
      </w:r>
      <w:r w:rsidR="00DC6337" w:rsidRPr="008F60AF">
        <w:rPr>
          <w:color w:val="000000" w:themeColor="text1"/>
          <w:lang w:val="nl-NL"/>
        </w:rPr>
        <w:t>voor dit fenomeen</w:t>
      </w:r>
      <w:r w:rsidR="001A2BBE" w:rsidRPr="008F60AF">
        <w:rPr>
          <w:color w:val="000000" w:themeColor="text1"/>
          <w:lang w:val="nl-NL"/>
        </w:rPr>
        <w:t xml:space="preserve"> is “Damsel in distress”</w:t>
      </w:r>
      <w:r w:rsidR="00E6580E" w:rsidRPr="008F60AF">
        <w:rPr>
          <w:color w:val="000000" w:themeColor="text1"/>
          <w:lang w:val="nl-NL"/>
        </w:rPr>
        <w:t xml:space="preserve"> </w:t>
      </w:r>
      <w:r w:rsidR="005F3C0F" w:rsidRPr="008F60AF">
        <w:rPr>
          <w:color w:val="000000" w:themeColor="text1"/>
          <w:lang w:val="nl-NL"/>
        </w:rPr>
        <w:fldChar w:fldCharType="begin"/>
      </w:r>
      <w:r w:rsidR="005F3C0F" w:rsidRPr="008F60AF">
        <w:rPr>
          <w:color w:val="000000" w:themeColor="text1"/>
          <w:lang w:val="nl-NL"/>
        </w:rPr>
        <w:instrText xml:space="preserve"> ADDIN EN.CITE &lt;EndNote&gt;&lt;Cite&gt;&lt;Author&gt;Daalmans&lt;/Author&gt;&lt;Year&gt;2014&lt;/Year&gt;&lt;RecNum&gt;1405&lt;/RecNum&gt;&lt;DisplayText&gt;(Daalmans &amp;amp; van Kessel, 2014)&lt;/DisplayText&gt;&lt;record&gt;&lt;rec-number&gt;1405&lt;/rec-number&gt;&lt;foreign-keys&gt;&lt;key app="EN" db-id="tvw0xfa5br0zx0ez0v15dsexazwaa9zrwavw" timestamp="1589706276"&gt;1405&lt;/key&gt;&lt;/foreign-keys&gt;&lt;ref-type name="Book"&gt;6&lt;/ref-type&gt;&lt;contributors&gt;&lt;authors&gt;&lt;author&gt;Daalmans, Serena&lt;/author&gt;&lt;author&gt;van Kessel, Lisa&lt;/author&gt;&lt;/authors&gt;&lt;/contributors&gt;&lt;titles&gt;&lt;title&gt;The Everlasting Damsel in Distress? Analyzing the evolution of the female Disney character over time&lt;/title&gt;&lt;/titles&gt;&lt;dates&gt;&lt;year&gt;2014&lt;/year&gt;&lt;/dates&gt;&lt;urls&gt;&lt;/urls&gt;&lt;/record&gt;&lt;/Cite&gt;&lt;/EndNote&gt;</w:instrText>
      </w:r>
      <w:r w:rsidR="005F3C0F" w:rsidRPr="008F60AF">
        <w:rPr>
          <w:color w:val="000000" w:themeColor="text1"/>
          <w:lang w:val="nl-NL"/>
        </w:rPr>
        <w:fldChar w:fldCharType="separate"/>
      </w:r>
      <w:r w:rsidR="005F3C0F" w:rsidRPr="008F60AF">
        <w:rPr>
          <w:noProof/>
          <w:color w:val="000000" w:themeColor="text1"/>
          <w:lang w:val="nl-NL"/>
        </w:rPr>
        <w:t>(Daalmans &amp; van Kessel, 2014)</w:t>
      </w:r>
      <w:r w:rsidR="005F3C0F" w:rsidRPr="008F60AF">
        <w:rPr>
          <w:color w:val="000000" w:themeColor="text1"/>
          <w:lang w:val="nl-NL"/>
        </w:rPr>
        <w:fldChar w:fldCharType="end"/>
      </w:r>
      <w:r w:rsidR="00DC6337" w:rsidRPr="008F60AF">
        <w:rPr>
          <w:color w:val="000000" w:themeColor="text1"/>
          <w:lang w:val="nl-NL"/>
        </w:rPr>
        <w:t xml:space="preserve">. </w:t>
      </w:r>
      <w:r w:rsidR="00370C89" w:rsidRPr="008F60AF">
        <w:rPr>
          <w:color w:val="000000" w:themeColor="text1"/>
          <w:lang w:val="nl-NL"/>
        </w:rPr>
        <w:t>Voorbeelden zijn</w:t>
      </w:r>
      <w:r w:rsidR="005B71D3" w:rsidRPr="008F60AF">
        <w:rPr>
          <w:color w:val="000000" w:themeColor="text1"/>
          <w:lang w:val="nl-NL"/>
        </w:rPr>
        <w:t xml:space="preserve"> </w:t>
      </w:r>
      <w:r w:rsidR="00DC6337" w:rsidRPr="008F60AF">
        <w:rPr>
          <w:color w:val="000000" w:themeColor="text1"/>
          <w:lang w:val="nl-NL"/>
        </w:rPr>
        <w:t>onder andere</w:t>
      </w:r>
      <w:r w:rsidR="00421440" w:rsidRPr="008F60AF">
        <w:rPr>
          <w:color w:val="000000" w:themeColor="text1"/>
          <w:lang w:val="nl-NL"/>
        </w:rPr>
        <w:t xml:space="preserve"> terug te vinden</w:t>
      </w:r>
      <w:r w:rsidR="00DC6337" w:rsidRPr="008F60AF">
        <w:rPr>
          <w:color w:val="000000" w:themeColor="text1"/>
          <w:lang w:val="nl-NL"/>
        </w:rPr>
        <w:t xml:space="preserve"> </w:t>
      </w:r>
      <w:r w:rsidR="00421440" w:rsidRPr="008F60AF">
        <w:rPr>
          <w:color w:val="000000" w:themeColor="text1"/>
          <w:lang w:val="nl-NL"/>
        </w:rPr>
        <w:t xml:space="preserve">in </w:t>
      </w:r>
      <w:r w:rsidR="00DC6337" w:rsidRPr="008F60AF">
        <w:rPr>
          <w:i/>
          <w:iCs/>
          <w:color w:val="000000" w:themeColor="text1"/>
          <w:lang w:val="nl-NL"/>
        </w:rPr>
        <w:t>King Kong</w:t>
      </w:r>
      <w:r w:rsidR="00B46FFE" w:rsidRPr="008F60AF">
        <w:rPr>
          <w:color w:val="000000" w:themeColor="text1"/>
          <w:lang w:val="nl-NL"/>
        </w:rPr>
        <w:t xml:space="preserve"> (</w:t>
      </w:r>
      <w:r w:rsidR="00E4488D" w:rsidRPr="008F60AF">
        <w:rPr>
          <w:color w:val="000000" w:themeColor="text1"/>
          <w:lang w:val="nl-NL"/>
        </w:rPr>
        <w:t xml:space="preserve">Cooper, M. C.; </w:t>
      </w:r>
      <w:proofErr w:type="spellStart"/>
      <w:r w:rsidR="00E4488D" w:rsidRPr="008F60AF">
        <w:rPr>
          <w:color w:val="000000" w:themeColor="text1"/>
          <w:lang w:val="nl-NL"/>
        </w:rPr>
        <w:t>Schoedsack</w:t>
      </w:r>
      <w:proofErr w:type="spellEnd"/>
      <w:r w:rsidR="00E4488D" w:rsidRPr="008F60AF">
        <w:rPr>
          <w:color w:val="000000" w:themeColor="text1"/>
          <w:lang w:val="nl-NL"/>
        </w:rPr>
        <w:t xml:space="preserve">, E. B., </w:t>
      </w:r>
      <w:r w:rsidR="00B46FFE" w:rsidRPr="008F60AF">
        <w:rPr>
          <w:color w:val="000000" w:themeColor="text1"/>
          <w:lang w:val="nl-NL"/>
        </w:rPr>
        <w:t>1933)</w:t>
      </w:r>
      <w:r w:rsidR="008C4619" w:rsidRPr="008F60AF">
        <w:rPr>
          <w:color w:val="000000" w:themeColor="text1"/>
          <w:lang w:val="nl-NL"/>
        </w:rPr>
        <w:t xml:space="preserve"> waarin Ann Darrow (gespeeld door </w:t>
      </w:r>
      <w:r w:rsidR="00D3284F" w:rsidRPr="008F60AF">
        <w:rPr>
          <w:color w:val="000000" w:themeColor="text1"/>
          <w:lang w:val="nl-NL"/>
        </w:rPr>
        <w:t>Fay Wray)</w:t>
      </w:r>
      <w:r w:rsidR="008C4619" w:rsidRPr="008F60AF">
        <w:rPr>
          <w:color w:val="000000" w:themeColor="text1"/>
          <w:lang w:val="nl-NL"/>
        </w:rPr>
        <w:t xml:space="preserve"> uit de handen van de monsteraap gered moet worden</w:t>
      </w:r>
      <w:r w:rsidR="00421440" w:rsidRPr="008F60AF">
        <w:rPr>
          <w:color w:val="000000" w:themeColor="text1"/>
          <w:lang w:val="nl-NL"/>
        </w:rPr>
        <w:t xml:space="preserve">, menig </w:t>
      </w:r>
      <w:r w:rsidR="00095A59" w:rsidRPr="008F60AF">
        <w:rPr>
          <w:color w:val="000000" w:themeColor="text1"/>
          <w:lang w:val="nl-NL"/>
        </w:rPr>
        <w:t xml:space="preserve">Disneyfilms waarin de prinses wacht op de redding van de prins en </w:t>
      </w:r>
      <w:r w:rsidR="008C4619" w:rsidRPr="008F60AF">
        <w:rPr>
          <w:color w:val="000000" w:themeColor="text1"/>
          <w:lang w:val="nl-NL"/>
        </w:rPr>
        <w:t>zelfs</w:t>
      </w:r>
      <w:r w:rsidR="00D3284F" w:rsidRPr="008F60AF">
        <w:rPr>
          <w:color w:val="000000" w:themeColor="text1"/>
          <w:lang w:val="nl-NL"/>
        </w:rPr>
        <w:t xml:space="preserve"> in </w:t>
      </w:r>
      <w:r w:rsidR="0085109B" w:rsidRPr="008F60AF">
        <w:rPr>
          <w:color w:val="000000" w:themeColor="text1"/>
          <w:lang w:val="nl-NL"/>
        </w:rPr>
        <w:t>de meest</w:t>
      </w:r>
      <w:r w:rsidR="00D3284F" w:rsidRPr="008F60AF">
        <w:rPr>
          <w:color w:val="000000" w:themeColor="text1"/>
          <w:lang w:val="nl-NL"/>
        </w:rPr>
        <w:t xml:space="preserve"> recente </w:t>
      </w:r>
      <w:r w:rsidR="001228B5" w:rsidRPr="008F60AF">
        <w:rPr>
          <w:color w:val="000000" w:themeColor="text1"/>
          <w:lang w:val="nl-NL"/>
        </w:rPr>
        <w:t xml:space="preserve">James Bond film </w:t>
      </w:r>
      <w:r w:rsidR="006356BE" w:rsidRPr="008F60AF">
        <w:rPr>
          <w:i/>
          <w:iCs/>
          <w:color w:val="000000" w:themeColor="text1"/>
          <w:lang w:val="nl-NL"/>
        </w:rPr>
        <w:t xml:space="preserve">Spectre </w:t>
      </w:r>
      <w:r w:rsidR="006356BE" w:rsidRPr="008F60AF">
        <w:rPr>
          <w:color w:val="000000" w:themeColor="text1"/>
          <w:lang w:val="nl-NL"/>
        </w:rPr>
        <w:t>(</w:t>
      </w:r>
      <w:proofErr w:type="spellStart"/>
      <w:r w:rsidR="00E4488D" w:rsidRPr="008F60AF">
        <w:rPr>
          <w:color w:val="000000" w:themeColor="text1"/>
          <w:lang w:val="nl-NL"/>
        </w:rPr>
        <w:t>Mendes</w:t>
      </w:r>
      <w:proofErr w:type="spellEnd"/>
      <w:r w:rsidR="00E4488D" w:rsidRPr="008F60AF">
        <w:rPr>
          <w:color w:val="000000" w:themeColor="text1"/>
          <w:lang w:val="nl-NL"/>
        </w:rPr>
        <w:t xml:space="preserve">, S., </w:t>
      </w:r>
      <w:r w:rsidR="006356BE" w:rsidRPr="008F60AF">
        <w:rPr>
          <w:color w:val="000000" w:themeColor="text1"/>
          <w:lang w:val="nl-NL"/>
        </w:rPr>
        <w:lastRenderedPageBreak/>
        <w:t xml:space="preserve">2015) waarin Dr. Madeleine Swann (gespeeld door Lea Seydoux) </w:t>
      </w:r>
      <w:r w:rsidR="00202C53" w:rsidRPr="008F60AF">
        <w:rPr>
          <w:color w:val="000000" w:themeColor="text1"/>
          <w:lang w:val="nl-NL"/>
        </w:rPr>
        <w:t>door 007 uit een gebouw vol met explosieven gered wordt.</w:t>
      </w:r>
      <w:r w:rsidR="001228B5" w:rsidRPr="008F60AF">
        <w:rPr>
          <w:i/>
          <w:iCs/>
          <w:color w:val="000000" w:themeColor="text1"/>
          <w:lang w:val="nl-NL"/>
        </w:rPr>
        <w:t xml:space="preserve"> </w:t>
      </w:r>
      <w:r w:rsidR="00202C53" w:rsidRPr="008F60AF">
        <w:rPr>
          <w:color w:val="000000" w:themeColor="text1"/>
          <w:lang w:val="nl-NL"/>
        </w:rPr>
        <w:t>I</w:t>
      </w:r>
      <w:r w:rsidR="00A3550E" w:rsidRPr="008F60AF">
        <w:rPr>
          <w:color w:val="000000" w:themeColor="text1"/>
          <w:lang w:val="nl-NL"/>
        </w:rPr>
        <w:t xml:space="preserve">n </w:t>
      </w:r>
      <w:r w:rsidR="00A3550E" w:rsidRPr="008F60AF">
        <w:rPr>
          <w:i/>
          <w:color w:val="000000" w:themeColor="text1"/>
          <w:lang w:val="nl-NL"/>
        </w:rPr>
        <w:t xml:space="preserve">Ghost in the Shell </w:t>
      </w:r>
      <w:r w:rsidR="00202C53" w:rsidRPr="008F60AF">
        <w:rPr>
          <w:iCs/>
          <w:color w:val="000000" w:themeColor="text1"/>
          <w:lang w:val="nl-NL"/>
        </w:rPr>
        <w:t>is van die manifestatie no</w:t>
      </w:r>
      <w:r w:rsidR="00F50AB6" w:rsidRPr="008F60AF">
        <w:rPr>
          <w:color w:val="000000" w:themeColor="text1"/>
          <w:lang w:val="nl-NL"/>
        </w:rPr>
        <w:t xml:space="preserve">oit sprake. Ze </w:t>
      </w:r>
      <w:r w:rsidR="00E5664A" w:rsidRPr="008F60AF">
        <w:rPr>
          <w:color w:val="000000" w:themeColor="text1"/>
          <w:lang w:val="nl-NL"/>
        </w:rPr>
        <w:t>houdt controle</w:t>
      </w:r>
      <w:r w:rsidR="00F50AB6" w:rsidRPr="008F60AF">
        <w:rPr>
          <w:color w:val="000000" w:themeColor="text1"/>
          <w:lang w:val="nl-NL"/>
        </w:rPr>
        <w:t xml:space="preserve"> over haar eigen lichaam, zonder dat een man da</w:t>
      </w:r>
      <w:r w:rsidR="00F3577D" w:rsidRPr="008F60AF">
        <w:rPr>
          <w:color w:val="000000" w:themeColor="text1"/>
          <w:lang w:val="nl-NL"/>
        </w:rPr>
        <w:t>ar verandering in brengt</w:t>
      </w:r>
      <w:r w:rsidR="00A3550E" w:rsidRPr="008F60AF">
        <w:rPr>
          <w:color w:val="000000" w:themeColor="text1"/>
          <w:lang w:val="nl-NL"/>
        </w:rPr>
        <w:t>. Op deze manier kan bijna gesteld worden dat de vrouw haar positie zich boven die van de man bevindt.</w:t>
      </w:r>
    </w:p>
    <w:p w14:paraId="6D8008BC" w14:textId="7F5DB0D1" w:rsidR="007D4258" w:rsidRPr="008F60AF" w:rsidRDefault="00A3550E" w:rsidP="00CA4181">
      <w:pPr>
        <w:rPr>
          <w:color w:val="000000" w:themeColor="text1"/>
          <w:lang w:val="nl-NL"/>
        </w:rPr>
      </w:pPr>
      <w:r w:rsidRPr="008F60AF">
        <w:rPr>
          <w:color w:val="000000" w:themeColor="text1"/>
          <w:lang w:val="nl-NL"/>
        </w:rPr>
        <w:tab/>
        <w:t>Centraal staat Motoko en haar mannelijke collega</w:t>
      </w:r>
      <w:r w:rsidR="007D4258" w:rsidRPr="008F60AF">
        <w:rPr>
          <w:color w:val="000000" w:themeColor="text1"/>
          <w:lang w:val="nl-NL"/>
        </w:rPr>
        <w:t xml:space="preserve">’s </w:t>
      </w:r>
      <w:r w:rsidR="00C52019" w:rsidRPr="008F60AF">
        <w:rPr>
          <w:color w:val="000000" w:themeColor="text1"/>
          <w:lang w:val="nl-NL"/>
        </w:rPr>
        <w:t>Batou</w:t>
      </w:r>
      <w:r w:rsidR="007D4258" w:rsidRPr="008F60AF">
        <w:rPr>
          <w:color w:val="000000" w:themeColor="text1"/>
          <w:lang w:val="nl-NL"/>
        </w:rPr>
        <w:t xml:space="preserve"> en Togusa</w:t>
      </w:r>
      <w:r w:rsidR="00785202" w:rsidRPr="008F60AF">
        <w:rPr>
          <w:color w:val="000000" w:themeColor="text1"/>
          <w:lang w:val="nl-NL"/>
        </w:rPr>
        <w:t xml:space="preserve">, toch is </w:t>
      </w:r>
      <w:r w:rsidR="007D4258" w:rsidRPr="008F60AF">
        <w:rPr>
          <w:color w:val="000000" w:themeColor="text1"/>
          <w:lang w:val="nl-NL"/>
        </w:rPr>
        <w:t>de relatie tussen hen</w:t>
      </w:r>
      <w:r w:rsidR="00785202" w:rsidRPr="008F60AF">
        <w:rPr>
          <w:color w:val="000000" w:themeColor="text1"/>
          <w:lang w:val="nl-NL"/>
        </w:rPr>
        <w:t xml:space="preserve"> niet van seksuele aard. Het is zelfs zo dat Motoko sterker is dan </w:t>
      </w:r>
      <w:r w:rsidR="007D4258" w:rsidRPr="008F60AF">
        <w:rPr>
          <w:color w:val="000000" w:themeColor="text1"/>
          <w:lang w:val="nl-NL"/>
        </w:rPr>
        <w:t xml:space="preserve">bijvoorbeeld </w:t>
      </w:r>
      <w:r w:rsidR="00785202" w:rsidRPr="008F60AF">
        <w:rPr>
          <w:color w:val="000000" w:themeColor="text1"/>
          <w:lang w:val="nl-NL"/>
        </w:rPr>
        <w:t xml:space="preserve">Togusa. In een </w:t>
      </w:r>
      <w:r w:rsidR="0085109B" w:rsidRPr="008F60AF">
        <w:rPr>
          <w:color w:val="000000" w:themeColor="text1"/>
          <w:lang w:val="nl-NL"/>
        </w:rPr>
        <w:t>achtervolgingsscène</w:t>
      </w:r>
      <w:r w:rsidR="00785202" w:rsidRPr="008F60AF">
        <w:rPr>
          <w:color w:val="000000" w:themeColor="text1"/>
          <w:lang w:val="nl-NL"/>
        </w:rPr>
        <w:t xml:space="preserve"> is het de vrouw die zichzelf kan aansluiten op het netwerk van het voertuig en zo het stuur kan overnemen. Op een manier </w:t>
      </w:r>
      <w:r w:rsidR="00E26CC4" w:rsidRPr="008F60AF">
        <w:rPr>
          <w:color w:val="000000" w:themeColor="text1"/>
          <w:lang w:val="nl-NL"/>
        </w:rPr>
        <w:t>geraakt</w:t>
      </w:r>
      <w:r w:rsidR="00785202" w:rsidRPr="008F60AF">
        <w:rPr>
          <w:color w:val="000000" w:themeColor="text1"/>
          <w:lang w:val="nl-NL"/>
        </w:rPr>
        <w:t xml:space="preserve"> de man ondergeschikt aan de vrouw. </w:t>
      </w:r>
    </w:p>
    <w:p w14:paraId="4EF41598" w14:textId="77777777" w:rsidR="00926883" w:rsidRPr="008F60AF" w:rsidRDefault="00926883" w:rsidP="00CA4181">
      <w:pPr>
        <w:rPr>
          <w:color w:val="000000" w:themeColor="text1"/>
          <w:lang w:val="nl-NL"/>
        </w:rPr>
      </w:pPr>
    </w:p>
    <w:p w14:paraId="6F428DBF" w14:textId="51A4CE9B" w:rsidR="007D4258" w:rsidRPr="008F60AF" w:rsidRDefault="007D4258" w:rsidP="007D4258">
      <w:pPr>
        <w:pStyle w:val="Heading3"/>
        <w:rPr>
          <w:lang w:val="nl-NL"/>
        </w:rPr>
      </w:pPr>
      <w:bookmarkStart w:id="31" w:name="_Toc41145382"/>
      <w:r w:rsidRPr="008F60AF">
        <w:rPr>
          <w:lang w:val="nl-NL"/>
        </w:rPr>
        <w:t>Belang van de ogen</w:t>
      </w:r>
      <w:bookmarkEnd w:id="31"/>
    </w:p>
    <w:p w14:paraId="3A96FDC8" w14:textId="2639097F" w:rsidR="007D4258" w:rsidRPr="008F60AF" w:rsidRDefault="007D4258" w:rsidP="007D4258">
      <w:pPr>
        <w:rPr>
          <w:color w:val="000000" w:themeColor="text1"/>
          <w:lang w:val="nl-NL"/>
        </w:rPr>
      </w:pPr>
      <w:r w:rsidRPr="008F60AF">
        <w:rPr>
          <w:color w:val="000000" w:themeColor="text1"/>
          <w:lang w:val="nl-NL"/>
        </w:rPr>
        <w:t xml:space="preserve">Een belangrijke, visuele, rol wordt in de film weggelegd voor de ogen. Als naar </w:t>
      </w:r>
      <w:r w:rsidR="005B3970" w:rsidRPr="008F60AF">
        <w:rPr>
          <w:color w:val="000000" w:themeColor="text1"/>
          <w:lang w:val="nl-NL"/>
        </w:rPr>
        <w:t xml:space="preserve">Major en </w:t>
      </w:r>
      <w:r w:rsidR="00C52019" w:rsidRPr="008F60AF">
        <w:rPr>
          <w:color w:val="000000" w:themeColor="text1"/>
          <w:lang w:val="nl-NL"/>
        </w:rPr>
        <w:t xml:space="preserve">Batou </w:t>
      </w:r>
      <w:r w:rsidR="005B3970" w:rsidRPr="008F60AF">
        <w:rPr>
          <w:color w:val="000000" w:themeColor="text1"/>
          <w:lang w:val="nl-NL"/>
        </w:rPr>
        <w:t>gekeken wordt, is er een wezenlijk verschil in hoe de personages gevisualiseerd werden. Waar bij het vrouwelijke personage gewone ogen aanwezig zijn, zijn deze bij haar mannelijke tegenhange</w:t>
      </w:r>
      <w:r w:rsidR="00035648" w:rsidRPr="008F60AF">
        <w:rPr>
          <w:color w:val="000000" w:themeColor="text1"/>
          <w:lang w:val="nl-NL"/>
        </w:rPr>
        <w:t>r</w:t>
      </w:r>
      <w:r w:rsidR="005B3970" w:rsidRPr="008F60AF">
        <w:rPr>
          <w:color w:val="000000" w:themeColor="text1"/>
          <w:lang w:val="nl-NL"/>
        </w:rPr>
        <w:t xml:space="preserve"> vervangen door wat gelijkt op twee kroonkurken</w:t>
      </w:r>
      <w:r w:rsidR="00022DCB" w:rsidRPr="008F60AF">
        <w:rPr>
          <w:color w:val="000000" w:themeColor="text1"/>
          <w:lang w:val="nl-NL"/>
        </w:rPr>
        <w:t xml:space="preserve"> </w:t>
      </w:r>
      <w:r w:rsidR="001477F3" w:rsidRPr="008F60AF">
        <w:rPr>
          <w:color w:val="000000" w:themeColor="text1"/>
          <w:lang w:val="nl-NL"/>
        </w:rPr>
        <w:t xml:space="preserve">(zie bijlage 1) </w:t>
      </w:r>
      <w:r w:rsidR="004C4868" w:rsidRPr="008F60AF">
        <w:rPr>
          <w:color w:val="000000" w:themeColor="text1"/>
          <w:lang w:val="nl-NL"/>
        </w:rPr>
        <w:fldChar w:fldCharType="begin"/>
      </w:r>
      <w:r w:rsidR="004C4868" w:rsidRPr="008F60AF">
        <w:rPr>
          <w:color w:val="000000" w:themeColor="text1"/>
          <w:lang w:val="nl-NL"/>
        </w:rPr>
        <w:instrText xml:space="preserve"> ADDIN EN.CITE &lt;EndNote&gt;&lt;Cite&gt;&lt;Author&gt;Oshii&lt;/Author&gt;&lt;Year&gt;1998&lt;/Year&gt;&lt;RecNum&gt;1394&lt;/RecNum&gt;&lt;DisplayText&gt;(Oshii, 1998)&lt;/DisplayText&gt;&lt;record&gt;&lt;rec-number&gt;1394&lt;/rec-number&gt;&lt;foreign-keys&gt;&lt;key app="EN" db-id="tvw0xfa5br0zx0ez0v15dsexazwaa9zrwavw" timestamp="1589455782"&gt;1394&lt;/key&gt;&lt;/foreign-keys&gt;&lt;ref-type name="Film or Broadcast"&gt;21&lt;/ref-type&gt;&lt;contributors&gt;&lt;authors&gt;&lt;author&gt;Mamoru Oshii&lt;/author&gt;&lt;/authors&gt;&lt;tertiary-authors&gt;&lt;author&gt;Yoshimasa Mizuo&lt;/author&gt;&lt;/tertiary-authors&gt;&lt;/contributors&gt;&lt;titles&gt;&lt;title&gt;Ghost in the shell&lt;/title&gt;&lt;/titles&gt;&lt;dates&gt;&lt;year&gt;1998&lt;/year&gt;&lt;/dates&gt;&lt;pub-location&gt;Japan&lt;/pub-location&gt;&lt;publisher&gt;Lincolnshire, IL. : Manga Entertainment, 1998. ©1995&lt;/publisher&gt;&lt;call-num&gt;PN1997 G484 1998&amp;#xD;DVD-0333&amp;#xD;PN1997.5.G47 O8 2004&amp;#xD;PN1997 .G4935 1998&lt;/call-num&gt;&lt;urls&gt;&lt;related-urls&gt;&lt;url&gt;https://search.library.wisc.edu/catalog/999871976502121&lt;/url&gt;&lt;/related-urls&gt;&lt;/urls&gt;&lt;/record&gt;&lt;/Cite&gt;&lt;/EndNote&gt;</w:instrText>
      </w:r>
      <w:r w:rsidR="004C4868" w:rsidRPr="008F60AF">
        <w:rPr>
          <w:color w:val="000000" w:themeColor="text1"/>
          <w:lang w:val="nl-NL"/>
        </w:rPr>
        <w:fldChar w:fldCharType="separate"/>
      </w:r>
      <w:r w:rsidR="004C4868" w:rsidRPr="008F60AF">
        <w:rPr>
          <w:noProof/>
          <w:color w:val="000000" w:themeColor="text1"/>
          <w:lang w:val="nl-NL"/>
        </w:rPr>
        <w:t>(Oshii, 1998)</w:t>
      </w:r>
      <w:r w:rsidR="004C4868" w:rsidRPr="008F60AF">
        <w:rPr>
          <w:color w:val="000000" w:themeColor="text1"/>
          <w:lang w:val="nl-NL"/>
        </w:rPr>
        <w:fldChar w:fldCharType="end"/>
      </w:r>
      <w:r w:rsidR="005B3970" w:rsidRPr="008F60AF">
        <w:rPr>
          <w:color w:val="000000" w:themeColor="text1"/>
          <w:lang w:val="nl-NL"/>
        </w:rPr>
        <w:t xml:space="preserve">. Volgens de Aziatische traditie zijn de ogen de weg naar onze ziel. Zij zonder ogen, worden bijgevolg gezien als inferieur. Als deze traditie doorgetrokken wordt naar </w:t>
      </w:r>
      <w:r w:rsidR="005B3970" w:rsidRPr="008F60AF">
        <w:rPr>
          <w:i/>
          <w:iCs/>
          <w:color w:val="000000" w:themeColor="text1"/>
          <w:lang w:val="nl-NL"/>
        </w:rPr>
        <w:t xml:space="preserve">Ghost in the Shell </w:t>
      </w:r>
      <w:r w:rsidR="005B3970" w:rsidRPr="008F60AF">
        <w:rPr>
          <w:color w:val="000000" w:themeColor="text1"/>
          <w:lang w:val="nl-NL"/>
        </w:rPr>
        <w:t xml:space="preserve">kan besloten worden dat Major’s personage </w:t>
      </w:r>
      <w:r w:rsidR="00EA314A" w:rsidRPr="008F60AF">
        <w:rPr>
          <w:color w:val="000000" w:themeColor="text1"/>
          <w:lang w:val="nl-NL"/>
        </w:rPr>
        <w:t>superieur is aan haar mannelijke collega</w:t>
      </w:r>
      <w:r w:rsidR="001C278A" w:rsidRPr="008F60AF">
        <w:rPr>
          <w:color w:val="000000" w:themeColor="text1"/>
          <w:lang w:val="nl-NL"/>
        </w:rPr>
        <w:t xml:space="preserve">. </w:t>
      </w:r>
      <w:r w:rsidR="00C52019" w:rsidRPr="008F60AF">
        <w:rPr>
          <w:color w:val="000000" w:themeColor="text1"/>
          <w:lang w:val="nl-NL"/>
        </w:rPr>
        <w:t xml:space="preserve">Batou </w:t>
      </w:r>
      <w:r w:rsidR="007F7A3E" w:rsidRPr="008F60AF">
        <w:rPr>
          <w:color w:val="000000" w:themeColor="text1"/>
          <w:lang w:val="nl-NL"/>
        </w:rPr>
        <w:t xml:space="preserve">is omwille van zijn gebrek aan ogen blind voor een deel van de wereld </w:t>
      </w:r>
      <w:r w:rsidR="007F7A3E" w:rsidRPr="008F60AF">
        <w:rPr>
          <w:color w:val="000000" w:themeColor="text1"/>
          <w:lang w:val="nl-NL"/>
        </w:rPr>
        <w:fldChar w:fldCharType="begin"/>
      </w:r>
      <w:r w:rsidR="007F7A3E" w:rsidRPr="008F60AF">
        <w:rPr>
          <w:color w:val="000000" w:themeColor="text1"/>
          <w:lang w:val="nl-NL"/>
        </w:rPr>
        <w:instrText xml:space="preserve"> ADDIN EN.CITE &lt;EndNote&gt;&lt;Cite&gt;&lt;Author&gt;Lu&lt;/Author&gt;&lt;Year&gt;2006&lt;/Year&gt;&lt;RecNum&gt;1388&lt;/RecNum&gt;&lt;DisplayText&gt;(Lu, 2006)&lt;/DisplayText&gt;&lt;record&gt;&lt;rec-number&gt;1388&lt;/rec-number&gt;&lt;foreign-keys&gt;&lt;key app="EN" db-id="tvw0xfa5br0zx0ez0v15dsexazwaa9zrwavw" timestamp="1589448350"&gt;1388&lt;/key&gt;&lt;/foreign-keys&gt;&lt;ref-type name="Conference Proceedings"&gt;10&lt;/ref-type&gt;&lt;contributors&gt;&lt;authors&gt;&lt;author&gt;Lu, Amy Shirong&lt;/author&gt;&lt;/authors&gt;&lt;/contributors&gt;&lt;titles&gt;&lt;title&gt;An Old Ghost or a New Shell? A Dialectic Analysis of Ghost in the Shell&lt;/title&gt;&lt;alt-title&gt;Conference Papers -- International Communication Association&lt;/alt-title&gt;&lt;/titles&gt;&lt;pages&gt;1-26&lt;/pages&gt;&lt;keywords&gt;&lt;keyword&gt;Feminism &amp;amp; mass media&lt;/keyword&gt;&lt;keyword&gt;Cyborgs in mass media&lt;/keyword&gt;&lt;keyword&gt;Anime films&lt;/keyword&gt;&lt;keyword&gt;Postmodernism (Philosophy)&lt;/keyword&gt;&lt;keyword&gt;Japan&lt;/keyword&gt;&lt;keyword&gt;anime&lt;/keyword&gt;&lt;keyword&gt;cyborg&lt;/keyword&gt;&lt;keyword&gt;feminist analysis&lt;/keyword&gt;&lt;keyword&gt;Ghost in the Shell&lt;/keyword&gt;&lt;keyword&gt;popular culture&lt;/keyword&gt;&lt;keyword&gt;Ghost in the Shell (Film)&lt;/keyword&gt;&lt;/keywords&gt;&lt;dates&gt;&lt;year&gt;2006&lt;/year&gt;&lt;pub-dates&gt;&lt;date&gt;2006 2006 Annual Meeting&lt;/date&gt;&lt;/pub-dates&gt;&lt;/dates&gt;&lt;publisher&gt;International Communication Association&lt;/publisher&gt;&lt;work-type&gt;Conference Paper&lt;/work-type&gt;&lt;urls&gt;&lt;related-urls&gt;&lt;url&gt;https://vpn.uantwerpen.be?url=https%3a%2f%2fsearch.ebscohost.com%2flogin.aspx%3fdirect%3dtrue%26AuthType%3dip%2curl%2cuid%26db%3dufh%26AN%3d27203862%26lang%3dnl%26site%3deds-live&lt;/url&gt;&lt;/related-urls&gt;&lt;/urls&gt;&lt;remote-database-name&gt;Communication &amp;amp; Mass Media Complete&lt;/remote-database-name&gt;&lt;remote-database-provider&gt;EBSCOhost&lt;/remote-database-provider&gt;&lt;/record&gt;&lt;/Cite&gt;&lt;/EndNote&gt;</w:instrText>
      </w:r>
      <w:r w:rsidR="007F7A3E" w:rsidRPr="008F60AF">
        <w:rPr>
          <w:color w:val="000000" w:themeColor="text1"/>
          <w:lang w:val="nl-NL"/>
        </w:rPr>
        <w:fldChar w:fldCharType="separate"/>
      </w:r>
      <w:r w:rsidR="007F7A3E" w:rsidRPr="008F60AF">
        <w:rPr>
          <w:noProof/>
          <w:color w:val="000000" w:themeColor="text1"/>
          <w:lang w:val="nl-NL"/>
        </w:rPr>
        <w:t>(Lu, 2006)</w:t>
      </w:r>
      <w:r w:rsidR="007F7A3E" w:rsidRPr="008F60AF">
        <w:rPr>
          <w:color w:val="000000" w:themeColor="text1"/>
          <w:lang w:val="nl-NL"/>
        </w:rPr>
        <w:fldChar w:fldCharType="end"/>
      </w:r>
      <w:r w:rsidR="007F7A3E" w:rsidRPr="008F60AF">
        <w:rPr>
          <w:color w:val="000000" w:themeColor="text1"/>
          <w:lang w:val="nl-NL"/>
        </w:rPr>
        <w:t xml:space="preserve">. Andrew Ross spreekt van een vervrouwelijking van de mannelijke personages. Ze zijn kwetsbare prooien zonder een gemodificeerd lichaam </w:t>
      </w:r>
      <w:r w:rsidR="007F7A3E" w:rsidRPr="008F60AF">
        <w:rPr>
          <w:color w:val="000000" w:themeColor="text1"/>
          <w:lang w:val="nl-NL"/>
        </w:rPr>
        <w:fldChar w:fldCharType="begin"/>
      </w:r>
      <w:r w:rsidR="00E4488D" w:rsidRPr="008F60AF">
        <w:rPr>
          <w:color w:val="000000" w:themeColor="text1"/>
          <w:lang w:val="nl-NL"/>
        </w:rPr>
        <w:instrText xml:space="preserve"> ADDIN EN.CITE &lt;EndNote&gt;&lt;Cite&gt;&lt;Author&gt;Ross&lt;/Author&gt;&lt;Year&gt;1993&lt;/Year&gt;&lt;RecNum&gt;1395&lt;/RecNum&gt;&lt;Pages&gt;152-153&lt;/Pages&gt;&lt;DisplayText&gt;(Ross &amp;amp; Wilson, 1993, pp. 152-153)&lt;/DisplayText&gt;&lt;record&gt;&lt;rec-number&gt;1395&lt;/rec-number&gt;&lt;foreign-keys&gt;&lt;key app="EN" db-id="tvw0xfa5br0zx0ez0v15dsexazwaa9zrwavw" timestamp="1589532956"&gt;1395&lt;/key&gt;&lt;/foreign-keys&gt;&lt;ref-type name="Journal Article"&gt;17&lt;/ref-type&gt;&lt;contributors&gt;&lt;authors&gt;&lt;author&gt;Ross, Andrew&lt;/author&gt;&lt;author&gt;Wilson, Alexander&lt;/author&gt;&lt;/authors&gt;&lt;/contributors&gt;&lt;titles&gt;&lt;title&gt;Strange Weather: Culture, Science and Technology in the Age of Limits&lt;/title&gt;&lt;secondary-title&gt;Utopian Studies&lt;/secondary-title&gt;&lt;/titles&gt;&lt;periodical&gt;&lt;full-title&gt;Utopian Studies&lt;/full-title&gt;&lt;/periodical&gt;&lt;pages&gt;184-187&lt;/pages&gt;&lt;volume&gt;4&lt;/volume&gt;&lt;number&gt;1&lt;/number&gt;&lt;dates&gt;&lt;year&gt;1993&lt;/year&gt;&lt;/dates&gt;&lt;urls&gt;&lt;/urls&gt;&lt;/record&gt;&lt;/Cite&gt;&lt;/EndNote&gt;</w:instrText>
      </w:r>
      <w:r w:rsidR="007F7A3E" w:rsidRPr="008F60AF">
        <w:rPr>
          <w:color w:val="000000" w:themeColor="text1"/>
          <w:lang w:val="nl-NL"/>
        </w:rPr>
        <w:fldChar w:fldCharType="separate"/>
      </w:r>
      <w:r w:rsidR="00E4488D" w:rsidRPr="008F60AF">
        <w:rPr>
          <w:noProof/>
          <w:color w:val="000000" w:themeColor="text1"/>
          <w:lang w:val="nl-NL"/>
        </w:rPr>
        <w:t>(Ross &amp; Wilson, 1993, pp. 152-153)</w:t>
      </w:r>
      <w:r w:rsidR="007F7A3E" w:rsidRPr="008F60AF">
        <w:rPr>
          <w:color w:val="000000" w:themeColor="text1"/>
          <w:lang w:val="nl-NL"/>
        </w:rPr>
        <w:fldChar w:fldCharType="end"/>
      </w:r>
      <w:r w:rsidR="007F7A3E" w:rsidRPr="008F60AF">
        <w:rPr>
          <w:color w:val="000000" w:themeColor="text1"/>
          <w:lang w:val="nl-NL"/>
        </w:rPr>
        <w:t xml:space="preserve">. </w:t>
      </w:r>
      <w:r w:rsidR="001C278A" w:rsidRPr="008F60AF">
        <w:rPr>
          <w:color w:val="000000" w:themeColor="text1"/>
          <w:lang w:val="nl-NL"/>
        </w:rPr>
        <w:t xml:space="preserve">Het is een feit dat het lichaam van Major op onnatuurlijke wijze </w:t>
      </w:r>
      <w:r w:rsidR="007F7A3E" w:rsidRPr="008F60AF">
        <w:rPr>
          <w:color w:val="000000" w:themeColor="text1"/>
          <w:lang w:val="nl-NL"/>
        </w:rPr>
        <w:t xml:space="preserve">aangepast en versterkt is, toch behoudt ze een natuurlijke vorm en lijkt ze op de eerste plaats nog steeds </w:t>
      </w:r>
      <w:r w:rsidR="00F26EC3" w:rsidRPr="008F60AF">
        <w:rPr>
          <w:color w:val="000000" w:themeColor="text1"/>
          <w:lang w:val="nl-NL"/>
        </w:rPr>
        <w:t xml:space="preserve">op </w:t>
      </w:r>
      <w:r w:rsidR="007F7A3E" w:rsidRPr="008F60AF">
        <w:rPr>
          <w:color w:val="000000" w:themeColor="text1"/>
          <w:lang w:val="nl-NL"/>
        </w:rPr>
        <w:t>een mens en geen robot.</w:t>
      </w:r>
    </w:p>
    <w:p w14:paraId="4F9654E6" w14:textId="5543D8C4" w:rsidR="00F26EC3" w:rsidRPr="008F60AF" w:rsidRDefault="00F26EC3" w:rsidP="007D4258">
      <w:pPr>
        <w:rPr>
          <w:color w:val="000000" w:themeColor="text1"/>
          <w:lang w:val="nl-NL"/>
        </w:rPr>
      </w:pPr>
    </w:p>
    <w:p w14:paraId="26DFAF8C" w14:textId="0F96168C" w:rsidR="00F26EC3" w:rsidRPr="008F60AF" w:rsidRDefault="00F26EC3" w:rsidP="00F26EC3">
      <w:pPr>
        <w:pStyle w:val="Heading3"/>
        <w:rPr>
          <w:lang w:val="nl-NL"/>
        </w:rPr>
      </w:pPr>
      <w:bookmarkStart w:id="32" w:name="_Toc41145383"/>
      <w:r w:rsidRPr="008F60AF">
        <w:rPr>
          <w:lang w:val="nl-NL"/>
        </w:rPr>
        <w:t>Feminisme?</w:t>
      </w:r>
      <w:bookmarkEnd w:id="32"/>
    </w:p>
    <w:p w14:paraId="30AB641D" w14:textId="77777777" w:rsidR="0042145E" w:rsidRPr="008F60AF" w:rsidRDefault="00921FA4" w:rsidP="00663D2E">
      <w:pPr>
        <w:rPr>
          <w:color w:val="000000" w:themeColor="text1"/>
          <w:lang w:val="nl-NL"/>
        </w:rPr>
      </w:pPr>
      <w:r w:rsidRPr="008F60AF">
        <w:rPr>
          <w:color w:val="000000" w:themeColor="text1"/>
          <w:lang w:val="nl-NL"/>
        </w:rPr>
        <w:t xml:space="preserve">Ondanks wat voorheen werd aangehaald, zijn er verschillende kritieken die het feministisch karakter van </w:t>
      </w:r>
      <w:r w:rsidRPr="008F60AF">
        <w:rPr>
          <w:i/>
          <w:iCs/>
          <w:color w:val="000000" w:themeColor="text1"/>
          <w:lang w:val="nl-NL"/>
        </w:rPr>
        <w:t xml:space="preserve">Ghost in the Shell </w:t>
      </w:r>
      <w:r w:rsidRPr="008F60AF">
        <w:rPr>
          <w:color w:val="000000" w:themeColor="text1"/>
          <w:lang w:val="nl-NL"/>
        </w:rPr>
        <w:t>in twijfel trekken</w:t>
      </w:r>
      <w:r w:rsidR="0042145E" w:rsidRPr="008F60AF">
        <w:rPr>
          <w:color w:val="000000" w:themeColor="text1"/>
          <w:lang w:val="nl-NL"/>
        </w:rPr>
        <w:t>.</w:t>
      </w:r>
    </w:p>
    <w:p w14:paraId="53B13BB5" w14:textId="13204185" w:rsidR="007F7A3E" w:rsidRPr="008F60AF" w:rsidRDefault="0042145E" w:rsidP="00663D2E">
      <w:pPr>
        <w:rPr>
          <w:color w:val="000000" w:themeColor="text1"/>
          <w:lang w:val="nl-NL"/>
        </w:rPr>
      </w:pPr>
      <w:r w:rsidRPr="008F60AF">
        <w:rPr>
          <w:color w:val="000000" w:themeColor="text1"/>
          <w:lang w:val="nl-NL"/>
        </w:rPr>
        <w:tab/>
        <w:t>Allereerst is er de aseksuele representatie van Motoko die door verschillenden als een gelijke behandeling ten opzichte van haar mannelijke collega’s gezien wordt. Dat het concept gender uit de optelsom genomen wordt en dat enkel capaciteiten achterblijven</w:t>
      </w:r>
      <w:r w:rsidR="00ED0BB3" w:rsidRPr="008F60AF">
        <w:rPr>
          <w:color w:val="000000" w:themeColor="text1"/>
          <w:lang w:val="nl-NL"/>
        </w:rPr>
        <w:t>. Toch heeft het lichaam van Major duidelijke vrouwelijke contouren.</w:t>
      </w:r>
      <w:r w:rsidRPr="008F60AF">
        <w:rPr>
          <w:color w:val="000000" w:themeColor="text1"/>
          <w:lang w:val="nl-NL"/>
        </w:rPr>
        <w:t xml:space="preserve"> </w:t>
      </w:r>
      <w:r w:rsidRPr="008F60AF">
        <w:rPr>
          <w:color w:val="000000" w:themeColor="text1"/>
          <w:lang w:val="nl-NL"/>
        </w:rPr>
        <w:fldChar w:fldCharType="begin"/>
      </w:r>
      <w:r w:rsidRPr="008F60AF">
        <w:rPr>
          <w:color w:val="000000" w:themeColor="text1"/>
          <w:lang w:val="nl-NL"/>
        </w:rPr>
        <w:instrText xml:space="preserve"> ADDIN EN.CITE &lt;EndNote&gt;&lt;Cite&gt;&lt;Author&gt;Lu&lt;/Author&gt;&lt;Year&gt;2006&lt;/Year&gt;&lt;RecNum&gt;1388&lt;/RecNum&gt;&lt;DisplayText&gt;(Lu, 2006)&lt;/DisplayText&gt;&lt;record&gt;&lt;rec-number&gt;1388&lt;/rec-number&gt;&lt;foreign-keys&gt;&lt;key app="EN" db-id="tvw0xfa5br0zx0ez0v15dsexazwaa9zrwavw" timestamp="1589448350"&gt;1388&lt;/key&gt;&lt;/foreign-keys&gt;&lt;ref-type name="Conference Proceedings"&gt;10&lt;/ref-type&gt;&lt;contributors&gt;&lt;authors&gt;&lt;author&gt;Lu, Amy Shirong&lt;/author&gt;&lt;/authors&gt;&lt;/contributors&gt;&lt;titles&gt;&lt;title&gt;An Old Ghost or a New Shell? A Dialectic Analysis of Ghost in the Shell&lt;/title&gt;&lt;alt-title&gt;Conference Papers -- International Communication Association&lt;/alt-title&gt;&lt;/titles&gt;&lt;pages&gt;1-26&lt;/pages&gt;&lt;keywords&gt;&lt;keyword&gt;Feminism &amp;amp; mass media&lt;/keyword&gt;&lt;keyword&gt;Cyborgs in mass media&lt;/keyword&gt;&lt;keyword&gt;Anime films&lt;/keyword&gt;&lt;keyword&gt;Postmodernism (Philosophy)&lt;/keyword&gt;&lt;keyword&gt;Japan&lt;/keyword&gt;&lt;keyword&gt;anime&lt;/keyword&gt;&lt;keyword&gt;cyborg&lt;/keyword&gt;&lt;keyword&gt;feminist analysis&lt;/keyword&gt;&lt;keyword&gt;Ghost in the Shell&lt;/keyword&gt;&lt;keyword&gt;popular culture&lt;/keyword&gt;&lt;keyword&gt;Ghost in the Shell (Film)&lt;/keyword&gt;&lt;/keywords&gt;&lt;dates&gt;&lt;year&gt;2006&lt;/year&gt;&lt;pub-dates&gt;&lt;date&gt;2006 2006 Annual Meeting&lt;/date&gt;&lt;/pub-dates&gt;&lt;/dates&gt;&lt;publisher&gt;International Communication Association&lt;/publisher&gt;&lt;work-type&gt;Conference Paper&lt;/work-type&gt;&lt;urls&gt;&lt;related-urls&gt;&lt;url&gt;https://vpn.uantwerpen.be?url=https%3a%2f%2fsearch.ebscohost.com%2flogin.aspx%3fdirect%3dtrue%26AuthType%3dip%2curl%2cuid%26db%3dufh%26AN%3d27203862%26lang%3dnl%26site%3deds-live&lt;/url&gt;&lt;/related-urls&gt;&lt;/urls&gt;&lt;remote-database-name&gt;Communication &amp;amp; Mass Media Complete&lt;/remote-database-name&gt;&lt;remote-database-provider&gt;EBSCOhost&lt;/remote-database-provider&gt;&lt;/record&gt;&lt;/Cite&gt;&lt;/EndNote&gt;</w:instrText>
      </w:r>
      <w:r w:rsidRPr="008F60AF">
        <w:rPr>
          <w:color w:val="000000" w:themeColor="text1"/>
          <w:lang w:val="nl-NL"/>
        </w:rPr>
        <w:fldChar w:fldCharType="separate"/>
      </w:r>
      <w:r w:rsidRPr="008F60AF">
        <w:rPr>
          <w:noProof/>
          <w:color w:val="000000" w:themeColor="text1"/>
          <w:lang w:val="nl-NL"/>
        </w:rPr>
        <w:t>(Lu, 2006)</w:t>
      </w:r>
      <w:r w:rsidRPr="008F60AF">
        <w:rPr>
          <w:color w:val="000000" w:themeColor="text1"/>
          <w:lang w:val="nl-NL"/>
        </w:rPr>
        <w:fldChar w:fldCharType="end"/>
      </w:r>
      <w:r w:rsidRPr="008F60AF">
        <w:rPr>
          <w:color w:val="000000" w:themeColor="text1"/>
          <w:lang w:val="nl-NL"/>
        </w:rPr>
        <w:t>. De film bevat vele mannelijke cyborgs, maar geen van deze worden naakt in beeld gebracht wat met Major wel gebeurt</w:t>
      </w:r>
      <w:r w:rsidR="001477F3" w:rsidRPr="008F60AF">
        <w:rPr>
          <w:color w:val="000000" w:themeColor="text1"/>
          <w:lang w:val="nl-NL"/>
        </w:rPr>
        <w:t xml:space="preserve"> (zie bijlage 2)</w:t>
      </w:r>
      <w:r w:rsidRPr="008F60AF">
        <w:rPr>
          <w:color w:val="000000" w:themeColor="text1"/>
          <w:lang w:val="nl-NL"/>
        </w:rPr>
        <w:t>.</w:t>
      </w:r>
      <w:r w:rsidR="00E45CF6" w:rsidRPr="008F60AF">
        <w:rPr>
          <w:color w:val="000000" w:themeColor="text1"/>
          <w:lang w:val="nl-NL"/>
        </w:rPr>
        <w:t xml:space="preserve"> Niet enkel wordt ze vaak naakt afgebeeld, ook is ze telkens het bekeken object door de man. Nooit wordt de blik omgedraaid, dat Kusanagi de mannen bekijkt. Dit doet terugdenken aan de feministische filmtheorie van Laura Mulvey. De man is het subject, de vrouw het bekeken en begeerde object. Er wordt verwacht dat de kijker zich met de mannelijke protagonisten identificeert en dat het vrouwelijke lichaam wordt geapprecieerd </w:t>
      </w:r>
      <w:r w:rsidR="00663D2E" w:rsidRPr="008F60AF">
        <w:rPr>
          <w:color w:val="000000" w:themeColor="text1"/>
          <w:lang w:val="nl-NL"/>
        </w:rPr>
        <w:fldChar w:fldCharType="begin"/>
      </w:r>
      <w:r w:rsidR="00663D2E" w:rsidRPr="008F60AF">
        <w:rPr>
          <w:color w:val="000000" w:themeColor="text1"/>
          <w:lang w:val="nl-NL"/>
        </w:rPr>
        <w:instrText xml:space="preserve"> ADDIN EN.CITE &lt;EndNote&gt;&lt;Cite&gt;&lt;Author&gt;Mulvey&lt;/Author&gt;&lt;Year&gt;1975&lt;/Year&gt;&lt;RecNum&gt;1397&lt;/RecNum&gt;&lt;DisplayText&gt;(Mulvey, 1975; Newitz, 1995)&lt;/DisplayText&gt;&lt;record&gt;&lt;rec-number&gt;1397&lt;/rec-number&gt;&lt;foreign-keys&gt;&lt;key app="EN" db-id="tvw0xfa5br0zx0ez0v15dsexazwaa9zrwavw" timestamp="1589545192"&gt;1397&lt;/key&gt;&lt;/foreign-keys&gt;&lt;ref-type name="Journal Article"&gt;17&lt;/ref-type&gt;&lt;contributors&gt;&lt;authors&gt;&lt;author&gt;Mulvey, Laura&lt;/author&gt;&lt;/authors&gt;&lt;/contributors&gt;&lt;titles&gt;&lt;title&gt;Visual Pleasure and Narrative Cinema&lt;/title&gt;&lt;secondary-title&gt;Screen&lt;/secondary-title&gt;&lt;/titles&gt;&lt;periodical&gt;&lt;full-title&gt;Screen&lt;/full-title&gt;&lt;/periodical&gt;&lt;pages&gt;6-18&lt;/pages&gt;&lt;volume&gt;16&lt;/volume&gt;&lt;number&gt;3&lt;/number&gt;&lt;dates&gt;&lt;year&gt;1975&lt;/year&gt;&lt;/dates&gt;&lt;isbn&gt;0036-9543&lt;/isbn&gt;&lt;urls&gt;&lt;related-urls&gt;&lt;url&gt;https://doi.org/10.1093/screen/16.3.6&lt;/url&gt;&lt;/related-urls&gt;&lt;/urls&gt;&lt;electronic-resource-num&gt;10.1093/screen/16.3.6&lt;/electronic-resource-num&gt;&lt;access-date&gt;5/15/2020&lt;/access-date&gt;&lt;/record&gt;&lt;/Cite&gt;&lt;Cite&gt;&lt;Author&gt;Newitz&lt;/Author&gt;&lt;Year&gt;1995&lt;/Year&gt;&lt;RecNum&gt;1396&lt;/RecNum&gt;&lt;record&gt;&lt;rec-number&gt;1396&lt;/rec-number&gt;&lt;foreign-keys&gt;&lt;key app="EN" db-id="tvw0xfa5br0zx0ez0v15dsexazwaa9zrwavw" timestamp="1589545000"&gt;1396&lt;/key&gt;&lt;/foreign-keys&gt;&lt;ref-type name="Journal Article"&gt;17&lt;/ref-type&gt;&lt;contributors&gt;&lt;authors&gt;&lt;author&gt;Newitz, Annalee&lt;/author&gt;&lt;/authors&gt;&lt;/contributors&gt;&lt;titles&gt;&lt;title&gt;Magical Girls and Atomic Bomb Sperm: Japanese Animation in America&lt;/title&gt;&lt;secondary-title&gt;Film Quarterly&lt;/secondary-title&gt;&lt;/titles&gt;&lt;periodical&gt;&lt;full-title&gt;Film Quarterly&lt;/full-title&gt;&lt;/periodical&gt;&lt;pages&gt;2-15&lt;/pages&gt;&lt;volume&gt;49&lt;/volume&gt;&lt;number&gt;1&lt;/number&gt;&lt;dates&gt;&lt;year&gt;1995&lt;/year&gt;&lt;/dates&gt;&lt;isbn&gt;0015-1386&lt;/isbn&gt;&lt;urls&gt;&lt;related-urls&gt;&lt;url&gt;https://doi.org/10.2307/1213488&lt;/url&gt;&lt;/related-urls&gt;&lt;/urls&gt;&lt;electronic-resource-num&gt;10.2307/1213488&lt;/electronic-resource-num&gt;&lt;access-date&gt;5/15/2020&lt;/access-date&gt;&lt;/record&gt;&lt;/Cite&gt;&lt;/EndNote&gt;</w:instrText>
      </w:r>
      <w:r w:rsidR="00663D2E" w:rsidRPr="008F60AF">
        <w:rPr>
          <w:color w:val="000000" w:themeColor="text1"/>
          <w:lang w:val="nl-NL"/>
        </w:rPr>
        <w:fldChar w:fldCharType="separate"/>
      </w:r>
      <w:r w:rsidR="00663D2E" w:rsidRPr="008F60AF">
        <w:rPr>
          <w:noProof/>
          <w:color w:val="000000" w:themeColor="text1"/>
          <w:lang w:val="nl-NL"/>
        </w:rPr>
        <w:t>(Mulvey, 1975; Newitz, 1995)</w:t>
      </w:r>
      <w:r w:rsidR="00663D2E" w:rsidRPr="008F60AF">
        <w:rPr>
          <w:color w:val="000000" w:themeColor="text1"/>
          <w:lang w:val="nl-NL"/>
        </w:rPr>
        <w:fldChar w:fldCharType="end"/>
      </w:r>
      <w:r w:rsidR="00663D2E" w:rsidRPr="008F60AF">
        <w:rPr>
          <w:color w:val="000000" w:themeColor="text1"/>
          <w:lang w:val="nl-NL"/>
        </w:rPr>
        <w:t>.</w:t>
      </w:r>
    </w:p>
    <w:p w14:paraId="2BE936EF" w14:textId="34B0D400" w:rsidR="004A419E" w:rsidRPr="008F60AF" w:rsidRDefault="00663D2E" w:rsidP="00663D2E">
      <w:pPr>
        <w:rPr>
          <w:color w:val="000000" w:themeColor="text1"/>
          <w:lang w:val="nl-NL"/>
        </w:rPr>
      </w:pPr>
      <w:r w:rsidRPr="008F60AF">
        <w:rPr>
          <w:color w:val="000000" w:themeColor="text1"/>
          <w:lang w:val="nl-NL"/>
        </w:rPr>
        <w:lastRenderedPageBreak/>
        <w:tab/>
        <w:t xml:space="preserve">Vervolgens is er het aspect van de vrouw als een reproductiemachine die ten dienste staat van de heteroseksuele man. De antagonist van het verhaal, The Puppet Master, heeft als wens samen één te worden met Major om zo een digitaal nageslacht te creëren. </w:t>
      </w:r>
      <w:r w:rsidR="00053F56" w:rsidRPr="008F60AF">
        <w:rPr>
          <w:color w:val="000000" w:themeColor="text1"/>
          <w:lang w:val="nl-NL"/>
        </w:rPr>
        <w:t>Cyberspace kan in deze context als een virtuele baarmoeder gezien worden waarbij Major nodig is al passieve paringspartner, onderdanig aan de antagonist</w:t>
      </w:r>
      <w:r w:rsidR="00F73BF1" w:rsidRPr="008F60AF">
        <w:rPr>
          <w:color w:val="000000" w:themeColor="text1"/>
          <w:lang w:val="nl-NL"/>
        </w:rPr>
        <w:t xml:space="preserve"> </w:t>
      </w:r>
      <w:r w:rsidR="00F73BF1" w:rsidRPr="008F60AF">
        <w:rPr>
          <w:color w:val="000000" w:themeColor="text1"/>
          <w:lang w:val="nl-NL"/>
        </w:rPr>
        <w:fldChar w:fldCharType="begin"/>
      </w:r>
      <w:r w:rsidR="00F73BF1" w:rsidRPr="008F60AF">
        <w:rPr>
          <w:color w:val="000000" w:themeColor="text1"/>
          <w:lang w:val="nl-NL"/>
        </w:rPr>
        <w:instrText xml:space="preserve"> ADDIN EN.CITE &lt;EndNote&gt;&lt;Cite&gt;&lt;Author&gt;Sophia&lt;/Author&gt;&lt;Year&gt;1992&lt;/Year&gt;&lt;RecNum&gt;1398&lt;/RecNum&gt;&lt;DisplayText&gt;(Sophia, 1992)&lt;/DisplayText&gt;&lt;record&gt;&lt;rec-number&gt;1398&lt;/rec-number&gt;&lt;foreign-keys&gt;&lt;key app="EN" db-id="tvw0xfa5br0zx0ez0v15dsexazwaa9zrwavw" timestamp="1589547791"&gt;1398&lt;/key&gt;&lt;/foreign-keys&gt;&lt;ref-type name="Journal Article"&gt;17&lt;/ref-type&gt;&lt;contributors&gt;&lt;authors&gt;&lt;author&gt;Sophia, Zoë&lt;/author&gt;&lt;/authors&gt;&lt;/contributors&gt;&lt;titles&gt;&lt;title&gt;Virtual corporeality: A feminist view&lt;/title&gt;&lt;secondary-title&gt;Australian Feminist Studies&lt;/secondary-title&gt;&lt;/titles&gt;&lt;periodical&gt;&lt;full-title&gt;Australian Feminist Studies&lt;/full-title&gt;&lt;/periodical&gt;&lt;pages&gt;11-24&lt;/pages&gt;&lt;volume&gt;7&lt;/volume&gt;&lt;number&gt;15&lt;/number&gt;&lt;dates&gt;&lt;year&gt;1992&lt;/year&gt;&lt;pub-dates&gt;&lt;date&gt;1992/03/01&lt;/date&gt;&lt;/pub-dates&gt;&lt;/dates&gt;&lt;publisher&gt;Routledge&lt;/publisher&gt;&lt;isbn&gt;0816-4649&lt;/isbn&gt;&lt;urls&gt;&lt;related-urls&gt;&lt;url&gt;https://doi.org/10.1080/08164649.1992.9994641&lt;/url&gt;&lt;/related-urls&gt;&lt;/urls&gt;&lt;electronic-resource-num&gt;10.1080/08164649.1992.9994641&lt;/electronic-resource-num&gt;&lt;/record&gt;&lt;/Cite&gt;&lt;/EndNote&gt;</w:instrText>
      </w:r>
      <w:r w:rsidR="00F73BF1" w:rsidRPr="008F60AF">
        <w:rPr>
          <w:color w:val="000000" w:themeColor="text1"/>
          <w:lang w:val="nl-NL"/>
        </w:rPr>
        <w:fldChar w:fldCharType="separate"/>
      </w:r>
      <w:r w:rsidR="00F73BF1" w:rsidRPr="008F60AF">
        <w:rPr>
          <w:noProof/>
          <w:color w:val="000000" w:themeColor="text1"/>
          <w:lang w:val="nl-NL"/>
        </w:rPr>
        <w:t>(Sophia, 1992)</w:t>
      </w:r>
      <w:r w:rsidR="00F73BF1" w:rsidRPr="008F60AF">
        <w:rPr>
          <w:color w:val="000000" w:themeColor="text1"/>
          <w:lang w:val="nl-NL"/>
        </w:rPr>
        <w:fldChar w:fldCharType="end"/>
      </w:r>
      <w:r w:rsidR="00053F56" w:rsidRPr="008F60AF">
        <w:rPr>
          <w:color w:val="000000" w:themeColor="text1"/>
          <w:lang w:val="nl-NL"/>
        </w:rPr>
        <w:t xml:space="preserve">. Kusanagi </w:t>
      </w:r>
      <w:r w:rsidR="00603BE0" w:rsidRPr="008F60AF">
        <w:rPr>
          <w:color w:val="000000" w:themeColor="text1"/>
          <w:lang w:val="nl-NL"/>
        </w:rPr>
        <w:t xml:space="preserve">is uiteindelijk te zwak en </w:t>
      </w:r>
      <w:r w:rsidR="00053F56" w:rsidRPr="008F60AF">
        <w:rPr>
          <w:color w:val="000000" w:themeColor="text1"/>
          <w:lang w:val="nl-NL"/>
        </w:rPr>
        <w:t>kan geen weerstand bieden tegen The Puppet Master</w:t>
      </w:r>
      <w:r w:rsidR="00603BE0" w:rsidRPr="008F60AF">
        <w:rPr>
          <w:color w:val="000000" w:themeColor="text1"/>
          <w:lang w:val="nl-NL"/>
        </w:rPr>
        <w:t>’</w:t>
      </w:r>
      <w:r w:rsidR="007926D7" w:rsidRPr="008F60AF">
        <w:rPr>
          <w:color w:val="000000" w:themeColor="text1"/>
          <w:lang w:val="nl-NL"/>
        </w:rPr>
        <w:t>s krachten</w:t>
      </w:r>
      <w:r w:rsidR="00603BE0" w:rsidRPr="008F60AF">
        <w:rPr>
          <w:color w:val="000000" w:themeColor="text1"/>
          <w:lang w:val="nl-NL"/>
        </w:rPr>
        <w:t xml:space="preserve"> </w:t>
      </w:r>
      <w:r w:rsidR="00603BE0" w:rsidRPr="008F60AF">
        <w:rPr>
          <w:color w:val="000000" w:themeColor="text1"/>
          <w:lang w:val="nl-NL"/>
        </w:rPr>
        <w:fldChar w:fldCharType="begin"/>
      </w:r>
      <w:r w:rsidR="00603BE0" w:rsidRPr="008F60AF">
        <w:rPr>
          <w:color w:val="000000" w:themeColor="text1"/>
          <w:lang w:val="nl-NL"/>
        </w:rPr>
        <w:instrText xml:space="preserve"> ADDIN EN.CITE &lt;EndNote&gt;&lt;Cite&gt;&lt;Author&gt;Oshii&lt;/Author&gt;&lt;Year&gt;1998&lt;/Year&gt;&lt;RecNum&gt;1394&lt;/RecNum&gt;&lt;DisplayText&gt;(Oshii, 1998)&lt;/DisplayText&gt;&lt;record&gt;&lt;rec-number&gt;1394&lt;/rec-number&gt;&lt;foreign-keys&gt;&lt;key app="EN" db-id="tvw0xfa5br0zx0ez0v15dsexazwaa9zrwavw" timestamp="1589455782"&gt;1394&lt;/key&gt;&lt;/foreign-keys&gt;&lt;ref-type name="Film or Broadcast"&gt;21&lt;/ref-type&gt;&lt;contributors&gt;&lt;authors&gt;&lt;author&gt;Mamoru Oshii&lt;/author&gt;&lt;/authors&gt;&lt;tertiary-authors&gt;&lt;author&gt;Yoshimasa Mizuo&lt;/author&gt;&lt;/tertiary-authors&gt;&lt;/contributors&gt;&lt;titles&gt;&lt;title&gt;Ghost in the shell&lt;/title&gt;&lt;/titles&gt;&lt;dates&gt;&lt;year&gt;1998&lt;/year&gt;&lt;/dates&gt;&lt;pub-location&gt;Japan&lt;/pub-location&gt;&lt;publisher&gt;Lincolnshire, IL. : Manga Entertainment, 1998. ©1995&lt;/publisher&gt;&lt;call-num&gt;PN1997 G484 1998&amp;#xD;DVD-0333&amp;#xD;PN1997.5.G47 O8 2004&amp;#xD;PN1997 .G4935 1998&lt;/call-num&gt;&lt;urls&gt;&lt;related-urls&gt;&lt;url&gt;https://search.library.wisc.edu/catalog/999871976502121&lt;/url&gt;&lt;/related-urls&gt;&lt;/urls&gt;&lt;/record&gt;&lt;/Cite&gt;&lt;/EndNote&gt;</w:instrText>
      </w:r>
      <w:r w:rsidR="00603BE0" w:rsidRPr="008F60AF">
        <w:rPr>
          <w:color w:val="000000" w:themeColor="text1"/>
          <w:lang w:val="nl-NL"/>
        </w:rPr>
        <w:fldChar w:fldCharType="separate"/>
      </w:r>
      <w:r w:rsidR="00603BE0" w:rsidRPr="008F60AF">
        <w:rPr>
          <w:noProof/>
          <w:color w:val="000000" w:themeColor="text1"/>
          <w:lang w:val="nl-NL"/>
        </w:rPr>
        <w:t>(Oshii, 1998)</w:t>
      </w:r>
      <w:r w:rsidR="00603BE0" w:rsidRPr="008F60AF">
        <w:rPr>
          <w:color w:val="000000" w:themeColor="text1"/>
          <w:lang w:val="nl-NL"/>
        </w:rPr>
        <w:fldChar w:fldCharType="end"/>
      </w:r>
      <w:r w:rsidR="00603BE0" w:rsidRPr="008F60AF">
        <w:rPr>
          <w:color w:val="000000" w:themeColor="text1"/>
          <w:lang w:val="nl-NL"/>
        </w:rPr>
        <w:t xml:space="preserve">. </w:t>
      </w:r>
      <w:r w:rsidR="00D470DD" w:rsidRPr="008F60AF">
        <w:rPr>
          <w:color w:val="000000" w:themeColor="text1"/>
          <w:lang w:val="nl-NL"/>
        </w:rPr>
        <w:t>Na de creatie van de nieuwe levensvorm</w:t>
      </w:r>
      <w:r w:rsidR="005A4F39" w:rsidRPr="008F60AF">
        <w:rPr>
          <w:color w:val="000000" w:themeColor="text1"/>
          <w:lang w:val="nl-NL"/>
        </w:rPr>
        <w:t xml:space="preserve"> blijft van Major’s huls, de </w:t>
      </w:r>
      <w:r w:rsidR="005A4F39" w:rsidRPr="008F60AF">
        <w:rPr>
          <w:i/>
          <w:iCs/>
          <w:color w:val="000000" w:themeColor="text1"/>
          <w:lang w:val="nl-NL"/>
        </w:rPr>
        <w:t>shell</w:t>
      </w:r>
      <w:r w:rsidR="005A4F39" w:rsidRPr="008F60AF">
        <w:rPr>
          <w:color w:val="000000" w:themeColor="text1"/>
          <w:lang w:val="nl-NL"/>
        </w:rPr>
        <w:t>, niets meer over en van The Pupper Master’s originele huls evenmin. Dit weerspiegel</w:t>
      </w:r>
      <w:r w:rsidR="0072538A" w:rsidRPr="008F60AF">
        <w:rPr>
          <w:color w:val="000000" w:themeColor="text1"/>
          <w:lang w:val="nl-NL"/>
        </w:rPr>
        <w:t>t</w:t>
      </w:r>
      <w:r w:rsidR="005A4F39" w:rsidRPr="008F60AF">
        <w:rPr>
          <w:color w:val="000000" w:themeColor="text1"/>
          <w:lang w:val="nl-NL"/>
        </w:rPr>
        <w:t xml:space="preserve"> de gehavende staat van het vrouwelijk lichaam na een geboorte </w:t>
      </w:r>
      <w:r w:rsidR="005A4F39" w:rsidRPr="008F60AF">
        <w:rPr>
          <w:color w:val="000000" w:themeColor="text1"/>
          <w:lang w:val="nl-NL"/>
        </w:rPr>
        <w:fldChar w:fldCharType="begin"/>
      </w:r>
      <w:r w:rsidR="005A4F39" w:rsidRPr="008F60AF">
        <w:rPr>
          <w:color w:val="000000" w:themeColor="text1"/>
          <w:lang w:val="nl-NL"/>
        </w:rPr>
        <w:instrText xml:space="preserve"> ADDIN EN.CITE &lt;EndNote&gt;&lt;Cite&gt;&lt;Author&gt;Lu&lt;/Author&gt;&lt;Year&gt;2006&lt;/Year&gt;&lt;RecNum&gt;1388&lt;/RecNum&gt;&lt;DisplayText&gt;(Lu, 2006)&lt;/DisplayText&gt;&lt;record&gt;&lt;rec-number&gt;1388&lt;/rec-number&gt;&lt;foreign-keys&gt;&lt;key app="EN" db-id="tvw0xfa5br0zx0ez0v15dsexazwaa9zrwavw" timestamp="1589448350"&gt;1388&lt;/key&gt;&lt;/foreign-keys&gt;&lt;ref-type name="Conference Proceedings"&gt;10&lt;/ref-type&gt;&lt;contributors&gt;&lt;authors&gt;&lt;author&gt;Lu, Amy Shirong&lt;/author&gt;&lt;/authors&gt;&lt;/contributors&gt;&lt;titles&gt;&lt;title&gt;An Old Ghost or a New Shell? A Dialectic Analysis of Ghost in the Shell&lt;/title&gt;&lt;alt-title&gt;Conference Papers -- International Communication Association&lt;/alt-title&gt;&lt;/titles&gt;&lt;pages&gt;1-26&lt;/pages&gt;&lt;keywords&gt;&lt;keyword&gt;Feminism &amp;amp; mass media&lt;/keyword&gt;&lt;keyword&gt;Cyborgs in mass media&lt;/keyword&gt;&lt;keyword&gt;Anime films&lt;/keyword&gt;&lt;keyword&gt;Postmodernism (Philosophy)&lt;/keyword&gt;&lt;keyword&gt;Japan&lt;/keyword&gt;&lt;keyword&gt;anime&lt;/keyword&gt;&lt;keyword&gt;cyborg&lt;/keyword&gt;&lt;keyword&gt;feminist analysis&lt;/keyword&gt;&lt;keyword&gt;Ghost in the Shell&lt;/keyword&gt;&lt;keyword&gt;popular culture&lt;/keyword&gt;&lt;keyword&gt;Ghost in the Shell (Film)&lt;/keyword&gt;&lt;/keywords&gt;&lt;dates&gt;&lt;year&gt;2006&lt;/year&gt;&lt;pub-dates&gt;&lt;date&gt;2006 2006 Annual Meeting&lt;/date&gt;&lt;/pub-dates&gt;&lt;/dates&gt;&lt;publisher&gt;International Communication Association&lt;/publisher&gt;&lt;work-type&gt;Conference Paper&lt;/work-type&gt;&lt;urls&gt;&lt;related-urls&gt;&lt;url&gt;https://vpn.uantwerpen.be?url=https%3a%2f%2fsearch.ebscohost.com%2flogin.aspx%3fdirect%3dtrue%26AuthType%3dip%2curl%2cuid%26db%3dufh%26AN%3d27203862%26lang%3dnl%26site%3deds-live&lt;/url&gt;&lt;/related-urls&gt;&lt;/urls&gt;&lt;remote-database-name&gt;Communication &amp;amp; Mass Media Complete&lt;/remote-database-name&gt;&lt;remote-database-provider&gt;EBSCOhost&lt;/remote-database-provider&gt;&lt;/record&gt;&lt;/Cite&gt;&lt;/EndNote&gt;</w:instrText>
      </w:r>
      <w:r w:rsidR="005A4F39" w:rsidRPr="008F60AF">
        <w:rPr>
          <w:color w:val="000000" w:themeColor="text1"/>
          <w:lang w:val="nl-NL"/>
        </w:rPr>
        <w:fldChar w:fldCharType="separate"/>
      </w:r>
      <w:r w:rsidR="005A4F39" w:rsidRPr="008F60AF">
        <w:rPr>
          <w:noProof/>
          <w:color w:val="000000" w:themeColor="text1"/>
          <w:lang w:val="nl-NL"/>
        </w:rPr>
        <w:t>(Lu, 2006)</w:t>
      </w:r>
      <w:r w:rsidR="005A4F39" w:rsidRPr="008F60AF">
        <w:rPr>
          <w:color w:val="000000" w:themeColor="text1"/>
          <w:lang w:val="nl-NL"/>
        </w:rPr>
        <w:fldChar w:fldCharType="end"/>
      </w:r>
      <w:r w:rsidR="005A4F39" w:rsidRPr="008F60AF">
        <w:rPr>
          <w:color w:val="000000" w:themeColor="text1"/>
          <w:lang w:val="nl-NL"/>
        </w:rPr>
        <w:t>.</w:t>
      </w:r>
    </w:p>
    <w:p w14:paraId="38CD81F3" w14:textId="71CB682A" w:rsidR="00663D2E" w:rsidRPr="008F60AF" w:rsidRDefault="004A419E" w:rsidP="00663D2E">
      <w:pPr>
        <w:rPr>
          <w:color w:val="000000" w:themeColor="text1"/>
          <w:lang w:val="nl-NL"/>
        </w:rPr>
      </w:pPr>
      <w:r w:rsidRPr="008F60AF">
        <w:rPr>
          <w:color w:val="000000" w:themeColor="text1"/>
          <w:lang w:val="nl-NL"/>
        </w:rPr>
        <w:tab/>
        <w:t xml:space="preserve">Deze aspecten tonen </w:t>
      </w:r>
      <w:r w:rsidR="00ED0BB3" w:rsidRPr="008F60AF">
        <w:rPr>
          <w:color w:val="000000" w:themeColor="text1"/>
          <w:lang w:val="nl-NL"/>
        </w:rPr>
        <w:t xml:space="preserve">schijnbaar aan dat de vrouw in </w:t>
      </w:r>
      <w:r w:rsidR="00ED0BB3" w:rsidRPr="008F60AF">
        <w:rPr>
          <w:i/>
          <w:iCs/>
          <w:color w:val="000000" w:themeColor="text1"/>
          <w:lang w:val="nl-NL"/>
        </w:rPr>
        <w:t xml:space="preserve">Ghost in the Shell </w:t>
      </w:r>
      <w:r w:rsidR="00ED0BB3" w:rsidRPr="008F60AF">
        <w:rPr>
          <w:color w:val="000000" w:themeColor="text1"/>
          <w:lang w:val="nl-NL"/>
        </w:rPr>
        <w:t>een ondergeschikte rol vervult en dat zij gereduceerd word</w:t>
      </w:r>
      <w:r w:rsidR="00013903" w:rsidRPr="008F60AF">
        <w:rPr>
          <w:color w:val="000000" w:themeColor="text1"/>
          <w:lang w:val="nl-NL"/>
        </w:rPr>
        <w:t>t</w:t>
      </w:r>
      <w:r w:rsidR="00ED0BB3" w:rsidRPr="008F60AF">
        <w:rPr>
          <w:color w:val="000000" w:themeColor="text1"/>
          <w:lang w:val="nl-NL"/>
        </w:rPr>
        <w:t xml:space="preserve"> tot louter een ding dat voor reproductionele doeleinden gebruikt kan worden</w:t>
      </w:r>
      <w:r w:rsidR="00FA77E5" w:rsidRPr="008F60AF">
        <w:rPr>
          <w:color w:val="000000" w:themeColor="text1"/>
          <w:lang w:val="nl-NL"/>
        </w:rPr>
        <w:t xml:space="preserve"> </w:t>
      </w:r>
      <w:r w:rsidR="00FA77E5" w:rsidRPr="008F60AF">
        <w:rPr>
          <w:color w:val="000000" w:themeColor="text1"/>
          <w:lang w:val="nl-NL"/>
        </w:rPr>
        <w:fldChar w:fldCharType="begin"/>
      </w:r>
      <w:r w:rsidR="00F751D4" w:rsidRPr="008F60AF">
        <w:rPr>
          <w:color w:val="000000" w:themeColor="text1"/>
          <w:lang w:val="nl-NL"/>
        </w:rPr>
        <w:instrText xml:space="preserve"> ADDIN EN.CITE &lt;EndNote&gt;&lt;Cite&gt;&lt;Author&gt;Grosz&lt;/Author&gt;&lt;Year&gt;1994&lt;/Year&gt;&lt;RecNum&gt;1406&lt;/RecNum&gt;&lt;Pages&gt;14&lt;/Pages&gt;&lt;DisplayText&gt;(Grosz, 1994, p. 14)&lt;/DisplayText&gt;&lt;record&gt;&lt;rec-number&gt;1406&lt;/rec-number&gt;&lt;foreign-keys&gt;&lt;key app="EN" db-id="tvw0xfa5br0zx0ez0v15dsexazwaa9zrwavw" timestamp="1589706814"&gt;1406&lt;/key&gt;&lt;/foreign-keys&gt;&lt;ref-type name="Book"&gt;6&lt;/ref-type&gt;&lt;contributors&gt;&lt;authors&gt;&lt;author&gt;Grosz, Elizabeth&lt;/author&gt;&lt;/authors&gt;&lt;/contributors&gt;&lt;titles&gt;&lt;title&gt;Volatile bodies: Toward a corporeal feminism&lt;/title&gt;&lt;/titles&gt;&lt;dates&gt;&lt;year&gt;1994&lt;/year&gt;&lt;/dates&gt;&lt;publisher&gt;Indiana University Press&lt;/publisher&gt;&lt;isbn&gt;0253208629&lt;/isbn&gt;&lt;urls&gt;&lt;/urls&gt;&lt;/record&gt;&lt;/Cite&gt;&lt;/EndNote&gt;</w:instrText>
      </w:r>
      <w:r w:rsidR="00FA77E5" w:rsidRPr="008F60AF">
        <w:rPr>
          <w:color w:val="000000" w:themeColor="text1"/>
          <w:lang w:val="nl-NL"/>
        </w:rPr>
        <w:fldChar w:fldCharType="separate"/>
      </w:r>
      <w:r w:rsidR="00F751D4" w:rsidRPr="008F60AF">
        <w:rPr>
          <w:noProof/>
          <w:color w:val="000000" w:themeColor="text1"/>
          <w:lang w:val="nl-NL"/>
        </w:rPr>
        <w:t>(Grosz, 1994, p. 14)</w:t>
      </w:r>
      <w:r w:rsidR="00FA77E5" w:rsidRPr="008F60AF">
        <w:rPr>
          <w:color w:val="000000" w:themeColor="text1"/>
          <w:lang w:val="nl-NL"/>
        </w:rPr>
        <w:fldChar w:fldCharType="end"/>
      </w:r>
      <w:r w:rsidR="00ED0BB3" w:rsidRPr="008F60AF">
        <w:rPr>
          <w:color w:val="000000" w:themeColor="text1"/>
          <w:lang w:val="nl-NL"/>
        </w:rPr>
        <w:t xml:space="preserve">. </w:t>
      </w:r>
      <w:r w:rsidR="00753799" w:rsidRPr="008F60AF">
        <w:rPr>
          <w:color w:val="000000" w:themeColor="text1"/>
          <w:lang w:val="nl-NL"/>
        </w:rPr>
        <w:t>Dit bewijst volgens critici dat</w:t>
      </w:r>
      <w:r w:rsidR="00ED0BB3" w:rsidRPr="008F60AF">
        <w:rPr>
          <w:color w:val="000000" w:themeColor="text1"/>
          <w:lang w:val="nl-NL"/>
        </w:rPr>
        <w:t xml:space="preserve"> de patriarchale oppressie de norm is</w:t>
      </w:r>
      <w:r w:rsidR="00CF26CF" w:rsidRPr="008F60AF">
        <w:rPr>
          <w:color w:val="000000" w:themeColor="text1"/>
          <w:lang w:val="nl-NL"/>
        </w:rPr>
        <w:t xml:space="preserve"> en dat een misogyn gedachtegoed springlevend is in de film.</w:t>
      </w:r>
    </w:p>
    <w:p w14:paraId="6387EA21" w14:textId="702DEDE5" w:rsidR="00CF26CF" w:rsidRPr="008F60AF" w:rsidRDefault="00CF26CF" w:rsidP="00663D2E">
      <w:pPr>
        <w:rPr>
          <w:color w:val="000000" w:themeColor="text1"/>
          <w:lang w:val="nl-NL"/>
        </w:rPr>
      </w:pPr>
    </w:p>
    <w:p w14:paraId="2D0C5856" w14:textId="4876839E" w:rsidR="00CF26CF" w:rsidRPr="008F60AF" w:rsidRDefault="00CF26CF" w:rsidP="00CF26CF">
      <w:pPr>
        <w:pStyle w:val="Heading3"/>
        <w:rPr>
          <w:lang w:val="nl-NL"/>
        </w:rPr>
      </w:pPr>
      <w:bookmarkStart w:id="33" w:name="_Toc41145384"/>
      <w:r w:rsidRPr="008F60AF">
        <w:rPr>
          <w:lang w:val="nl-NL"/>
        </w:rPr>
        <w:t>Feminisme!</w:t>
      </w:r>
      <w:bookmarkEnd w:id="33"/>
    </w:p>
    <w:p w14:paraId="5713C8EC" w14:textId="5012A387" w:rsidR="00CF26CF" w:rsidRPr="008F60AF" w:rsidRDefault="00CF26CF" w:rsidP="00CF26CF">
      <w:pPr>
        <w:rPr>
          <w:color w:val="000000" w:themeColor="text1"/>
          <w:lang w:val="nl-NL"/>
        </w:rPr>
      </w:pPr>
      <w:r w:rsidRPr="008F60AF">
        <w:rPr>
          <w:i/>
          <w:iCs/>
          <w:color w:val="000000" w:themeColor="text1"/>
          <w:lang w:val="nl-NL"/>
        </w:rPr>
        <w:t xml:space="preserve">Ghost in the Shell </w:t>
      </w:r>
      <w:r w:rsidRPr="008F60AF">
        <w:rPr>
          <w:color w:val="000000" w:themeColor="text1"/>
          <w:lang w:val="nl-NL"/>
        </w:rPr>
        <w:t>heeft een opmerkelijke maatschappelijke betekenis omwille van Japan zijn duistere geschiedenis</w:t>
      </w:r>
      <w:r w:rsidR="00CA2AEF" w:rsidRPr="008F60AF">
        <w:rPr>
          <w:rStyle w:val="FootnoteReference"/>
          <w:color w:val="000000" w:themeColor="text1"/>
          <w:lang w:val="nl-NL"/>
        </w:rPr>
        <w:footnoteReference w:id="6"/>
      </w:r>
      <w:r w:rsidRPr="008F60AF">
        <w:rPr>
          <w:color w:val="000000" w:themeColor="text1"/>
          <w:lang w:val="nl-NL"/>
        </w:rPr>
        <w:t xml:space="preserve"> met betrekking tot vrouwen. Daarom dat Motoko Kusanagi in Japan als een feministisch icoon gezien wordt </w:t>
      </w:r>
      <w:r w:rsidR="001528A5" w:rsidRPr="008F60AF">
        <w:rPr>
          <w:color w:val="000000" w:themeColor="text1"/>
          <w:lang w:val="nl-NL"/>
        </w:rPr>
        <w:fldChar w:fldCharType="begin"/>
      </w:r>
      <w:r w:rsidR="001528A5" w:rsidRPr="008F60AF">
        <w:rPr>
          <w:color w:val="000000" w:themeColor="text1"/>
          <w:lang w:val="nl-NL"/>
        </w:rPr>
        <w:instrText xml:space="preserve"> ADDIN EN.CITE &lt;EndNote&gt;&lt;Cite&gt;&lt;Author&gt;Chute&lt;/Author&gt;&lt;Year&gt;2012&lt;/Year&gt;&lt;RecNum&gt;1399&lt;/RecNum&gt;&lt;DisplayText&gt;(Chute, 2012)&lt;/DisplayText&gt;&lt;record&gt;&lt;rec-number&gt;1399&lt;/rec-number&gt;&lt;foreign-keys&gt;&lt;key app="EN" db-id="tvw0xfa5br0zx0ez0v15dsexazwaa9zrwavw" timestamp="1589553498"&gt;1399&lt;/key&gt;&lt;/foreign-keys&gt;&lt;ref-type name="Thesis"&gt;32&lt;/ref-type&gt;&lt;contributors&gt;&lt;authors&gt;&lt;author&gt;Chute, H&lt;/author&gt;&lt;/authors&gt;&lt;/contributors&gt;&lt;titles&gt;&lt;title&gt;Archetype Reloaded: The Feminist Icon of Ghost in the Shell&lt;/title&gt;&lt;secondary-title&gt;English Studies&lt;/secondary-title&gt;&lt;/titles&gt;&lt;pages&gt;9&lt;/pages&gt;&lt;dates&gt;&lt;year&gt;2012&lt;/year&gt;&lt;pub-dates&gt;&lt;date&gt;10 November 2012&lt;/date&gt;&lt;/pub-dates&gt;&lt;/dates&gt;&lt;publisher&gt;Fitchburg State University&lt;/publisher&gt;&lt;urls&gt;&lt;/urls&gt;&lt;/record&gt;&lt;/Cite&gt;&lt;/EndNote&gt;</w:instrText>
      </w:r>
      <w:r w:rsidR="001528A5" w:rsidRPr="008F60AF">
        <w:rPr>
          <w:color w:val="000000" w:themeColor="text1"/>
          <w:lang w:val="nl-NL"/>
        </w:rPr>
        <w:fldChar w:fldCharType="separate"/>
      </w:r>
      <w:r w:rsidR="001528A5" w:rsidRPr="008F60AF">
        <w:rPr>
          <w:noProof/>
          <w:color w:val="000000" w:themeColor="text1"/>
          <w:lang w:val="nl-NL"/>
        </w:rPr>
        <w:t>(Chute, 2012)</w:t>
      </w:r>
      <w:r w:rsidR="001528A5" w:rsidRPr="008F60AF">
        <w:rPr>
          <w:color w:val="000000" w:themeColor="text1"/>
          <w:lang w:val="nl-NL"/>
        </w:rPr>
        <w:fldChar w:fldCharType="end"/>
      </w:r>
      <w:r w:rsidRPr="008F60AF">
        <w:rPr>
          <w:color w:val="000000" w:themeColor="text1"/>
          <w:lang w:val="nl-NL"/>
        </w:rPr>
        <w:t xml:space="preserve">. Er moet daarom een duidelijke kanttekening gemaakt worden. Namelijk dat het westers feminisme compleet verschillend is van het Japans feminisme. Kusanagi slaagt erin te doen wat voor veel </w:t>
      </w:r>
      <w:r w:rsidR="0085109B" w:rsidRPr="008F60AF">
        <w:rPr>
          <w:color w:val="000000" w:themeColor="text1"/>
          <w:lang w:val="nl-NL"/>
        </w:rPr>
        <w:t>Japanse</w:t>
      </w:r>
      <w:r w:rsidRPr="008F60AF">
        <w:rPr>
          <w:color w:val="000000" w:themeColor="text1"/>
          <w:lang w:val="nl-NL"/>
        </w:rPr>
        <w:t xml:space="preserve"> vrouwen lange tijd heel moeilijk of zelfs onmogelijk was</w:t>
      </w:r>
      <w:r w:rsidR="00CA2AEF" w:rsidRPr="008F60AF">
        <w:rPr>
          <w:color w:val="000000" w:themeColor="text1"/>
          <w:lang w:val="nl-NL"/>
        </w:rPr>
        <w:t>, namelijk een hooggeplaatste functie bekleden en omdat ze de juiste kwaliteiten beschikt voor de job, wordt haar autoriteit niet in twijfel getrokken</w:t>
      </w:r>
      <w:r w:rsidR="00AC000C" w:rsidRPr="008F60AF">
        <w:rPr>
          <w:color w:val="000000" w:themeColor="text1"/>
          <w:lang w:val="nl-NL"/>
        </w:rPr>
        <w:t xml:space="preserve"> </w:t>
      </w:r>
      <w:r w:rsidR="00AC000C" w:rsidRPr="008F60AF">
        <w:rPr>
          <w:color w:val="000000" w:themeColor="text1"/>
          <w:lang w:val="nl-NL"/>
        </w:rPr>
        <w:fldChar w:fldCharType="begin"/>
      </w:r>
      <w:r w:rsidR="00F751D4" w:rsidRPr="008F60AF">
        <w:rPr>
          <w:color w:val="000000" w:themeColor="text1"/>
          <w:lang w:val="nl-NL"/>
        </w:rPr>
        <w:instrText xml:space="preserve"> ADDIN EN.CITE &lt;EndNote&gt;&lt;Cite&gt;&lt;Author&gt;Chute&lt;/Author&gt;&lt;Year&gt;2012&lt;/Year&gt;&lt;RecNum&gt;1399&lt;/RecNum&gt;&lt;Pages&gt;1&lt;/Pages&gt;&lt;DisplayText&gt;(Chute, 2012, p. 1)&lt;/DisplayText&gt;&lt;record&gt;&lt;rec-number&gt;1399&lt;/rec-number&gt;&lt;foreign-keys&gt;&lt;key app="EN" db-id="tvw0xfa5br0zx0ez0v15dsexazwaa9zrwavw" timestamp="1589553498"&gt;1399&lt;/key&gt;&lt;/foreign-keys&gt;&lt;ref-type name="Thesis"&gt;32&lt;/ref-type&gt;&lt;contributors&gt;&lt;authors&gt;&lt;author&gt;Chute, H&lt;/author&gt;&lt;/authors&gt;&lt;/contributors&gt;&lt;titles&gt;&lt;title&gt;Archetype Reloaded: The Feminist Icon of Ghost in the Shell&lt;/title&gt;&lt;secondary-title&gt;English Studies&lt;/secondary-title&gt;&lt;/titles&gt;&lt;pages&gt;9&lt;/pages&gt;&lt;dates&gt;&lt;year&gt;2012&lt;/year&gt;&lt;pub-dates&gt;&lt;date&gt;10 November 2012&lt;/date&gt;&lt;/pub-dates&gt;&lt;/dates&gt;&lt;publisher&gt;Fitchburg State University&lt;/publisher&gt;&lt;urls&gt;&lt;/urls&gt;&lt;/record&gt;&lt;/Cite&gt;&lt;/EndNote&gt;</w:instrText>
      </w:r>
      <w:r w:rsidR="00AC000C" w:rsidRPr="008F60AF">
        <w:rPr>
          <w:color w:val="000000" w:themeColor="text1"/>
          <w:lang w:val="nl-NL"/>
        </w:rPr>
        <w:fldChar w:fldCharType="separate"/>
      </w:r>
      <w:r w:rsidR="00F751D4" w:rsidRPr="008F60AF">
        <w:rPr>
          <w:noProof/>
          <w:color w:val="000000" w:themeColor="text1"/>
          <w:lang w:val="nl-NL"/>
        </w:rPr>
        <w:t>(Chute, 2012, p. 1)</w:t>
      </w:r>
      <w:r w:rsidR="00AC000C" w:rsidRPr="008F60AF">
        <w:rPr>
          <w:color w:val="000000" w:themeColor="text1"/>
          <w:lang w:val="nl-NL"/>
        </w:rPr>
        <w:fldChar w:fldCharType="end"/>
      </w:r>
      <w:r w:rsidR="00CA2AEF" w:rsidRPr="008F60AF">
        <w:rPr>
          <w:color w:val="000000" w:themeColor="text1"/>
          <w:lang w:val="nl-NL"/>
        </w:rPr>
        <w:t>.</w:t>
      </w:r>
    </w:p>
    <w:p w14:paraId="4A86F338" w14:textId="5FF1F865" w:rsidR="003029B8" w:rsidRPr="008F60AF" w:rsidRDefault="003029B8" w:rsidP="00CF26CF">
      <w:pPr>
        <w:rPr>
          <w:color w:val="000000" w:themeColor="text1"/>
          <w:lang w:val="nl-NL"/>
        </w:rPr>
      </w:pPr>
      <w:r w:rsidRPr="008F60AF">
        <w:rPr>
          <w:color w:val="000000" w:themeColor="text1"/>
          <w:lang w:val="nl-NL"/>
        </w:rPr>
        <w:tab/>
        <w:t>Major ontkoppelt zich van haar vrouwelijkheid. Doorheen de film is ze zoekende naar haar eigen identiteit in een wereld waar breinen met voorgeprogrammeerde herinneringen kunnen geïmplementeerd worden in eender welke huls. Een staat die enkel bekomen kan worden door een frontale confrontatie tussen haar identiteit en het leven dat ze leidt. Er is een metamorfose nodig opdat ze de zelfzekere individu wordt die ze wil zijn, en gender is in deze zoektocht irrelevant</w:t>
      </w:r>
      <w:r w:rsidR="002F0EEF" w:rsidRPr="008F60AF">
        <w:rPr>
          <w:color w:val="000000" w:themeColor="text1"/>
          <w:lang w:val="nl-NL"/>
        </w:rPr>
        <w:t xml:space="preserve"> </w:t>
      </w:r>
      <w:r w:rsidR="002F0EEF" w:rsidRPr="008F60AF">
        <w:rPr>
          <w:color w:val="000000" w:themeColor="text1"/>
          <w:lang w:val="nl-NL"/>
        </w:rPr>
        <w:fldChar w:fldCharType="begin"/>
      </w:r>
      <w:r w:rsidR="002F0EEF" w:rsidRPr="008F60AF">
        <w:rPr>
          <w:color w:val="000000" w:themeColor="text1"/>
          <w:lang w:val="nl-NL"/>
        </w:rPr>
        <w:instrText xml:space="preserve"> ADDIN EN.CITE &lt;EndNote&gt;&lt;Cite&gt;&lt;Author&gt;Okano&lt;/Author&gt;&lt;Year&gt;1995&lt;/Year&gt;&lt;RecNum&gt;1407&lt;/RecNum&gt;&lt;DisplayText&gt;(Okano, 1995)&lt;/DisplayText&gt;&lt;record&gt;&lt;rec-number&gt;1407&lt;/rec-number&gt;&lt;foreign-keys&gt;&lt;key app="EN" db-id="tvw0xfa5br0zx0ez0v15dsexazwaa9zrwavw" timestamp="1589707147"&gt;1407&lt;/key&gt;&lt;/foreign-keys&gt;&lt;ref-type name="Book Section"&gt;5&lt;/ref-type&gt;&lt;contributors&gt;&lt;authors&gt;&lt;author&gt;Okano, Haruko&lt;/author&gt;&lt;/authors&gt;&lt;subsidiary-authors&gt;&lt;author&gt;Kumiko Fujimura-Fanselow&lt;/author&gt;&lt;author&gt;Yoko Tsuruta&lt;/author&gt;&lt;/subsidiary-authors&gt;&lt;/contributors&gt;&lt;titles&gt;&lt;title&gt;Women’s Image and Place in Japanese Buddhism&lt;/title&gt;&lt;secondary-title&gt;Japanese women : new feminist perspectives on the past, present, and future&lt;/secondary-title&gt;&lt;/titles&gt;&lt;dates&gt;&lt;year&gt;1995&lt;/year&gt;&lt;/dates&gt;&lt;pub-location&gt;New York&lt;/pub-location&gt;&lt;publisher&gt;Feminist Press at the City University of New York&lt;/publisher&gt;&lt;isbn&gt;1558610936 9781558610934 1558610944 9781558610941 9201047940 9789201047946&lt;/isbn&gt;&lt;urls&gt;&lt;/urls&gt;&lt;remote-database-name&gt;/z-wcorg/&lt;/remote-database-name&gt;&lt;remote-database-provider&gt;http://worldcat.org&lt;/remote-database-provider&gt;&lt;language&gt;English&lt;/language&gt;&lt;/record&gt;&lt;/Cite&gt;&lt;/EndNote&gt;</w:instrText>
      </w:r>
      <w:r w:rsidR="002F0EEF" w:rsidRPr="008F60AF">
        <w:rPr>
          <w:color w:val="000000" w:themeColor="text1"/>
          <w:lang w:val="nl-NL"/>
        </w:rPr>
        <w:fldChar w:fldCharType="separate"/>
      </w:r>
      <w:r w:rsidR="002F0EEF" w:rsidRPr="008F60AF">
        <w:rPr>
          <w:noProof/>
          <w:color w:val="000000" w:themeColor="text1"/>
          <w:lang w:val="nl-NL"/>
        </w:rPr>
        <w:t>(Okano, 1995)</w:t>
      </w:r>
      <w:r w:rsidR="002F0EEF" w:rsidRPr="008F60AF">
        <w:rPr>
          <w:color w:val="000000" w:themeColor="text1"/>
          <w:lang w:val="nl-NL"/>
        </w:rPr>
        <w:fldChar w:fldCharType="end"/>
      </w:r>
      <w:r w:rsidRPr="008F60AF">
        <w:rPr>
          <w:color w:val="000000" w:themeColor="text1"/>
          <w:lang w:val="nl-NL"/>
        </w:rPr>
        <w:t>.</w:t>
      </w:r>
      <w:r w:rsidR="005664E5" w:rsidRPr="008F60AF">
        <w:rPr>
          <w:color w:val="000000" w:themeColor="text1"/>
          <w:lang w:val="nl-NL"/>
        </w:rPr>
        <w:t xml:space="preserve"> Gedurende </w:t>
      </w:r>
      <w:r w:rsidR="002D2396" w:rsidRPr="008F60AF">
        <w:rPr>
          <w:color w:val="000000" w:themeColor="text1"/>
          <w:lang w:val="nl-NL"/>
        </w:rPr>
        <w:t xml:space="preserve">een </w:t>
      </w:r>
      <w:r w:rsidR="005664E5" w:rsidRPr="008F60AF">
        <w:rPr>
          <w:color w:val="000000" w:themeColor="text1"/>
          <w:lang w:val="nl-NL"/>
        </w:rPr>
        <w:t xml:space="preserve">monoloog </w:t>
      </w:r>
      <w:r w:rsidR="001477F3" w:rsidRPr="008F60AF">
        <w:rPr>
          <w:color w:val="000000" w:themeColor="text1"/>
          <w:lang w:val="nl-NL"/>
        </w:rPr>
        <w:t xml:space="preserve">(zie bijlage 3) </w:t>
      </w:r>
      <w:r w:rsidR="00DB56B6" w:rsidRPr="008F60AF">
        <w:rPr>
          <w:color w:val="000000" w:themeColor="text1"/>
          <w:lang w:val="nl-NL"/>
        </w:rPr>
        <w:t xml:space="preserve">vertelt </w:t>
      </w:r>
      <w:r w:rsidR="00EA1B53" w:rsidRPr="008F60AF">
        <w:rPr>
          <w:color w:val="000000" w:themeColor="text1"/>
          <w:lang w:val="nl-NL"/>
        </w:rPr>
        <w:t xml:space="preserve">Major </w:t>
      </w:r>
      <w:r w:rsidR="00016006" w:rsidRPr="008F60AF">
        <w:rPr>
          <w:color w:val="000000" w:themeColor="text1"/>
          <w:lang w:val="nl-NL"/>
        </w:rPr>
        <w:t>over wat van haar de “persoon” maakt die ze is. Dat het niet haar uiterlijk of haar stem is, maar</w:t>
      </w:r>
      <w:r w:rsidR="006F4E67" w:rsidRPr="008F60AF">
        <w:rPr>
          <w:color w:val="000000" w:themeColor="text1"/>
          <w:lang w:val="nl-NL"/>
        </w:rPr>
        <w:t xml:space="preserve"> dat haar herinneringen en het doel in haar leven van haar een uniek i</w:t>
      </w:r>
      <w:r w:rsidR="00D25D2E" w:rsidRPr="008F60AF">
        <w:rPr>
          <w:color w:val="000000" w:themeColor="text1"/>
          <w:lang w:val="nl-NL"/>
        </w:rPr>
        <w:t>ndividu maken</w:t>
      </w:r>
      <w:r w:rsidR="003074AE" w:rsidRPr="008F60AF">
        <w:rPr>
          <w:color w:val="000000" w:themeColor="text1"/>
          <w:lang w:val="nl-NL"/>
        </w:rPr>
        <w:t>. Bijgevolg heeft haar gender niets te maken met wie zij is</w:t>
      </w:r>
      <w:r w:rsidR="007F0186" w:rsidRPr="008F60AF">
        <w:rPr>
          <w:color w:val="000000" w:themeColor="text1"/>
          <w:lang w:val="nl-NL"/>
        </w:rPr>
        <w:t xml:space="preserve">. Correct dat haar gender duidelijk af te leiden is van de huls waarin haar </w:t>
      </w:r>
      <w:r w:rsidR="007F0186" w:rsidRPr="008F60AF">
        <w:rPr>
          <w:i/>
          <w:iCs/>
          <w:color w:val="000000" w:themeColor="text1"/>
          <w:lang w:val="nl-NL"/>
        </w:rPr>
        <w:t xml:space="preserve">ghost </w:t>
      </w:r>
      <w:r w:rsidR="00253EF0" w:rsidRPr="008F60AF">
        <w:rPr>
          <w:color w:val="000000" w:themeColor="text1"/>
          <w:lang w:val="nl-NL"/>
        </w:rPr>
        <w:t xml:space="preserve">schuilgaat. Maar het is deze </w:t>
      </w:r>
      <w:r w:rsidR="00253EF0" w:rsidRPr="008F60AF">
        <w:rPr>
          <w:i/>
          <w:iCs/>
          <w:color w:val="000000" w:themeColor="text1"/>
          <w:lang w:val="nl-NL"/>
        </w:rPr>
        <w:t xml:space="preserve">ghost </w:t>
      </w:r>
      <w:r w:rsidR="00253EF0" w:rsidRPr="008F60AF">
        <w:rPr>
          <w:color w:val="000000" w:themeColor="text1"/>
          <w:lang w:val="nl-NL"/>
        </w:rPr>
        <w:t>die van haar maakt wie ze is</w:t>
      </w:r>
      <w:r w:rsidR="00745BC4" w:rsidRPr="008F60AF">
        <w:rPr>
          <w:color w:val="000000" w:themeColor="text1"/>
          <w:lang w:val="nl-NL"/>
        </w:rPr>
        <w:t xml:space="preserve"> </w:t>
      </w:r>
      <w:r w:rsidR="00701293" w:rsidRPr="008F60AF">
        <w:rPr>
          <w:color w:val="000000" w:themeColor="text1"/>
          <w:lang w:val="nl-NL"/>
        </w:rPr>
        <w:fldChar w:fldCharType="begin"/>
      </w:r>
      <w:r w:rsidR="00F751D4" w:rsidRPr="008F60AF">
        <w:rPr>
          <w:color w:val="000000" w:themeColor="text1"/>
          <w:lang w:val="nl-NL"/>
        </w:rPr>
        <w:instrText xml:space="preserve"> ADDIN EN.CITE &lt;EndNote&gt;&lt;Cite&gt;&lt;Author&gt;Chute&lt;/Author&gt;&lt;Year&gt;2012&lt;/Year&gt;&lt;RecNum&gt;1399&lt;/RecNum&gt;&lt;Pages&gt;3-4&lt;/Pages&gt;&lt;DisplayText&gt;(Chute, 2012, pp. 3-4; Oshii, 1998)&lt;/DisplayText&gt;&lt;record&gt;&lt;rec-number&gt;1399&lt;/rec-number&gt;&lt;foreign-keys&gt;&lt;key app="EN" db-id="tvw0xfa5br0zx0ez0v15dsexazwaa9zrwavw" timestamp="1589553498"&gt;1399&lt;/key&gt;&lt;/foreign-keys&gt;&lt;ref-type name="Thesis"&gt;32&lt;/ref-type&gt;&lt;contributors&gt;&lt;authors&gt;&lt;author&gt;Chute, H&lt;/author&gt;&lt;/authors&gt;&lt;/contributors&gt;&lt;titles&gt;&lt;title&gt;Archetype Reloaded: The Feminist Icon of Ghost in the Shell&lt;/title&gt;&lt;secondary-title&gt;English Studies&lt;/secondary-title&gt;&lt;/titles&gt;&lt;pages&gt;9&lt;/pages&gt;&lt;dates&gt;&lt;year&gt;2012&lt;/year&gt;&lt;pub-dates&gt;&lt;date&gt;10 November 2012&lt;/date&gt;&lt;/pub-dates&gt;&lt;/dates&gt;&lt;publisher&gt;Fitchburg State University&lt;/publisher&gt;&lt;urls&gt;&lt;/urls&gt;&lt;/record&gt;&lt;/Cite&gt;&lt;Cite&gt;&lt;Author&gt;Oshii&lt;/Author&gt;&lt;Year&gt;1998&lt;/Year&gt;&lt;RecNum&gt;1394&lt;/RecNum&gt;&lt;record&gt;&lt;rec-number&gt;1394&lt;/rec-number&gt;&lt;foreign-keys&gt;&lt;key app="EN" db-id="tvw0xfa5br0zx0ez0v15dsexazwaa9zrwavw" timestamp="1589455782"&gt;1394&lt;/key&gt;&lt;/foreign-keys&gt;&lt;ref-type name="Film or Broadcast"&gt;21&lt;/ref-type&gt;&lt;contributors&gt;&lt;authors&gt;&lt;author&gt;Mamoru Oshii&lt;/author&gt;&lt;/authors&gt;&lt;tertiary-authors&gt;&lt;author&gt;Yoshimasa Mizuo&lt;/author&gt;&lt;/tertiary-authors&gt;&lt;/contributors&gt;&lt;titles&gt;&lt;title&gt;Ghost in the shell&lt;/title&gt;&lt;/titles&gt;&lt;dates&gt;&lt;year&gt;1998&lt;/year&gt;&lt;/dates&gt;&lt;pub-location&gt;Japan&lt;/pub-location&gt;&lt;publisher&gt;Lincolnshire, IL. : Manga Entertainment, 1998. ©1995&lt;/publisher&gt;&lt;call-num&gt;PN1997 G484 1998&amp;#xD;DVD-0333&amp;#xD;PN1997.5.G47 O8 2004&amp;#xD;PN1997 .G4935 1998&lt;/call-num&gt;&lt;urls&gt;&lt;related-urls&gt;&lt;url&gt;https://search.library.wisc.edu/catalog/999871976502121&lt;/url&gt;&lt;/related-urls&gt;&lt;/urls&gt;&lt;/record&gt;&lt;/Cite&gt;&lt;/EndNote&gt;</w:instrText>
      </w:r>
      <w:r w:rsidR="00701293" w:rsidRPr="008F60AF">
        <w:rPr>
          <w:color w:val="000000" w:themeColor="text1"/>
          <w:lang w:val="nl-NL"/>
        </w:rPr>
        <w:fldChar w:fldCharType="separate"/>
      </w:r>
      <w:r w:rsidR="00F751D4" w:rsidRPr="008F60AF">
        <w:rPr>
          <w:noProof/>
          <w:color w:val="000000" w:themeColor="text1"/>
          <w:lang w:val="nl-NL"/>
        </w:rPr>
        <w:t>(Chute, 2012, pp. 3-4; Oshii, 1998)</w:t>
      </w:r>
      <w:r w:rsidR="00701293" w:rsidRPr="008F60AF">
        <w:rPr>
          <w:color w:val="000000" w:themeColor="text1"/>
          <w:lang w:val="nl-NL"/>
        </w:rPr>
        <w:fldChar w:fldCharType="end"/>
      </w:r>
      <w:r w:rsidR="00253EF0" w:rsidRPr="008F60AF">
        <w:rPr>
          <w:color w:val="000000" w:themeColor="text1"/>
          <w:lang w:val="nl-NL"/>
        </w:rPr>
        <w:t xml:space="preserve">. </w:t>
      </w:r>
    </w:p>
    <w:p w14:paraId="46B070AE" w14:textId="6EC37143" w:rsidR="009443DA" w:rsidRPr="008F60AF" w:rsidRDefault="009443DA" w:rsidP="00CF26CF">
      <w:pPr>
        <w:rPr>
          <w:color w:val="000000" w:themeColor="text1"/>
          <w:lang w:val="nl-NL"/>
        </w:rPr>
      </w:pPr>
      <w:r w:rsidRPr="008F60AF">
        <w:rPr>
          <w:color w:val="000000" w:themeColor="text1"/>
          <w:lang w:val="nl-NL"/>
        </w:rPr>
        <w:tab/>
        <w:t>Aan het einde van de film</w:t>
      </w:r>
      <w:r w:rsidR="00623B63" w:rsidRPr="008F60AF">
        <w:rPr>
          <w:color w:val="000000" w:themeColor="text1"/>
          <w:lang w:val="nl-NL"/>
        </w:rPr>
        <w:t xml:space="preserve"> geraakt </w:t>
      </w:r>
      <w:r w:rsidR="00103655" w:rsidRPr="008F60AF">
        <w:rPr>
          <w:color w:val="000000" w:themeColor="text1"/>
          <w:lang w:val="nl-NL"/>
        </w:rPr>
        <w:t xml:space="preserve">Major gewond. Het is duidelijk dat </w:t>
      </w:r>
      <w:r w:rsidR="00A5507C" w:rsidRPr="008F60AF">
        <w:rPr>
          <w:color w:val="000000" w:themeColor="text1"/>
          <w:lang w:val="nl-NL"/>
        </w:rPr>
        <w:t>haar “huid” enkel een huls is en wat eronder schuilgaat niets biologisch is en dus ook niets gender-gerelateerd is.</w:t>
      </w:r>
      <w:r w:rsidR="00EF731B" w:rsidRPr="008F60AF">
        <w:rPr>
          <w:color w:val="000000" w:themeColor="text1"/>
          <w:lang w:val="nl-NL"/>
        </w:rPr>
        <w:t xml:space="preserve"> </w:t>
      </w:r>
      <w:r w:rsidR="00E54574" w:rsidRPr="008F60AF">
        <w:rPr>
          <w:color w:val="000000" w:themeColor="text1"/>
          <w:lang w:val="nl-NL"/>
        </w:rPr>
        <w:t xml:space="preserve">Haar </w:t>
      </w:r>
      <w:r w:rsidR="00E54574" w:rsidRPr="008F60AF">
        <w:rPr>
          <w:i/>
          <w:iCs/>
          <w:color w:val="000000" w:themeColor="text1"/>
          <w:lang w:val="nl-NL"/>
        </w:rPr>
        <w:t xml:space="preserve">shell </w:t>
      </w:r>
      <w:r w:rsidR="00E54574" w:rsidRPr="008F60AF">
        <w:rPr>
          <w:color w:val="000000" w:themeColor="text1"/>
          <w:lang w:val="nl-NL"/>
        </w:rPr>
        <w:t xml:space="preserve">heeft </w:t>
      </w:r>
      <w:r w:rsidR="00E54574" w:rsidRPr="008F60AF">
        <w:rPr>
          <w:color w:val="000000" w:themeColor="text1"/>
          <w:lang w:val="nl-NL"/>
        </w:rPr>
        <w:lastRenderedPageBreak/>
        <w:t>zeer duidelijk de vormen van een vrouw.</w:t>
      </w:r>
      <w:r w:rsidR="00795FA2" w:rsidRPr="008F60AF">
        <w:rPr>
          <w:color w:val="000000" w:themeColor="text1"/>
          <w:lang w:val="nl-NL"/>
        </w:rPr>
        <w:t xml:space="preserve"> Als echter naar haar monoloog gekeken wordt, is d</w:t>
      </w:r>
      <w:r w:rsidR="00BB4258" w:rsidRPr="008F60AF">
        <w:rPr>
          <w:color w:val="000000" w:themeColor="text1"/>
          <w:lang w:val="nl-NL"/>
        </w:rPr>
        <w:t xml:space="preserve">at niet wat haar definieert. Daarmee wordt de kritiek geuit door de westerse feministen grotendeels weerlegd. </w:t>
      </w:r>
      <w:r w:rsidR="00652B65" w:rsidRPr="008F60AF">
        <w:rPr>
          <w:color w:val="000000" w:themeColor="text1"/>
          <w:lang w:val="nl-NL"/>
        </w:rPr>
        <w:t>Het is een feit dat haar vrouwelijke vormen expliciet in beeld komen, maar dat is niet de kern van de zaak.</w:t>
      </w:r>
    </w:p>
    <w:p w14:paraId="1217F2CC" w14:textId="7CA22333" w:rsidR="003029B8" w:rsidRPr="008F60AF" w:rsidRDefault="003029B8" w:rsidP="00CF26CF">
      <w:pPr>
        <w:rPr>
          <w:color w:val="000000" w:themeColor="text1"/>
          <w:lang w:val="nl-NL"/>
        </w:rPr>
      </w:pPr>
      <w:r w:rsidRPr="008F60AF">
        <w:rPr>
          <w:color w:val="000000" w:themeColor="text1"/>
          <w:lang w:val="nl-NL"/>
        </w:rPr>
        <w:tab/>
        <w:t>Net zoals Sofia Zoë, zag Darcy de Oliveira de samen</w:t>
      </w:r>
      <w:r w:rsidR="007F434E" w:rsidRPr="008F60AF">
        <w:rPr>
          <w:color w:val="000000" w:themeColor="text1"/>
          <w:lang w:val="nl-NL"/>
        </w:rPr>
        <w:t xml:space="preserve">smelting </w:t>
      </w:r>
      <w:r w:rsidRPr="008F60AF">
        <w:rPr>
          <w:color w:val="000000" w:themeColor="text1"/>
          <w:lang w:val="nl-NL"/>
        </w:rPr>
        <w:t>van Major met The Puppet Master als de macht van de man over de vrouw, dat de vrouw ten prooi valt</w:t>
      </w:r>
      <w:r w:rsidR="001528A5" w:rsidRPr="008F60AF">
        <w:rPr>
          <w:color w:val="000000" w:themeColor="text1"/>
          <w:lang w:val="nl-NL"/>
        </w:rPr>
        <w:t xml:space="preserve"> </w:t>
      </w:r>
      <w:r w:rsidR="001528A5" w:rsidRPr="008F60AF">
        <w:rPr>
          <w:color w:val="000000" w:themeColor="text1"/>
          <w:lang w:val="nl-NL"/>
        </w:rPr>
        <w:fldChar w:fldCharType="begin"/>
      </w:r>
      <w:r w:rsidR="001528A5" w:rsidRPr="008F60AF">
        <w:rPr>
          <w:color w:val="000000" w:themeColor="text1"/>
          <w:lang w:val="nl-NL"/>
        </w:rPr>
        <w:instrText xml:space="preserve"> ADDIN EN.CITE &lt;EndNote&gt;&lt;Cite&gt;&lt;Author&gt;De Oliveira&lt;/Author&gt;&lt;Year&gt;1998&lt;/Year&gt;&lt;RecNum&gt;1400&lt;/RecNum&gt;&lt;DisplayText&gt;(De Oliveira &amp;amp; Sharpe-Valadares, 1998; Sofia, 2000)&lt;/DisplayText&gt;&lt;record&gt;&lt;rec-number&gt;1400&lt;/rec-number&gt;&lt;foreign-keys&gt;&lt;key app="EN" db-id="tvw0xfa5br0zx0ez0v15dsexazwaa9zrwavw" timestamp="1589553587"&gt;1400&lt;/key&gt;&lt;/foreign-keys&gt;&lt;ref-type name="Journal Article"&gt;17&lt;/ref-type&gt;&lt;contributors&gt;&lt;authors&gt;&lt;author&gt;De Oliveira, Rosiska Darcy&lt;/author&gt;&lt;author&gt;Sharpe-Valadares, Peggy&lt;/author&gt;&lt;/authors&gt;&lt;/contributors&gt;&lt;titles&gt;&lt;title&gt;In Praise of Difference the Emergence of a Global Feminism&lt;/title&gt;&lt;/titles&gt;&lt;dates&gt;&lt;year&gt;1998&lt;/year&gt;&lt;/dates&gt;&lt;urls&gt;&lt;/urls&gt;&lt;/record&gt;&lt;/Cite&gt;&lt;Cite&gt;&lt;Author&gt;Sofia&lt;/Author&gt;&lt;Year&gt;2000&lt;/Year&gt;&lt;RecNum&gt;1401&lt;/RecNum&gt;&lt;record&gt;&lt;rec-number&gt;1401&lt;/rec-number&gt;&lt;foreign-keys&gt;&lt;key app="EN" db-id="tvw0xfa5br0zx0ez0v15dsexazwaa9zrwavw" timestamp="1589553683"&gt;1401&lt;/key&gt;&lt;/foreign-keys&gt;&lt;ref-type name="Book"&gt;6&lt;/ref-type&gt;&lt;contributors&gt;&lt;authors&gt;&lt;author&gt;Sofia, Zoë&lt;/author&gt;&lt;/authors&gt;&lt;secondary-authors&gt;&lt;author&gt;Wolmark, Jenny&lt;/author&gt;&lt;/secondary-authors&gt;&lt;/contributors&gt;&lt;titles&gt;&lt;title&gt;Cybersexualities: A Reader in Feminist Theory, Cyborgs and Cyberspace&lt;/title&gt;&lt;/titles&gt;&lt;dates&gt;&lt;year&gt;2000&lt;/year&gt;&lt;/dates&gt;&lt;publisher&gt;Edinburgh University Press&lt;/publisher&gt;&lt;isbn&gt;0748611177&lt;/isbn&gt;&lt;urls&gt;&lt;/urls&gt;&lt;/record&gt;&lt;/Cite&gt;&lt;/EndNote&gt;</w:instrText>
      </w:r>
      <w:r w:rsidR="001528A5" w:rsidRPr="008F60AF">
        <w:rPr>
          <w:color w:val="000000" w:themeColor="text1"/>
          <w:lang w:val="nl-NL"/>
        </w:rPr>
        <w:fldChar w:fldCharType="separate"/>
      </w:r>
      <w:r w:rsidR="001528A5" w:rsidRPr="008F60AF">
        <w:rPr>
          <w:noProof/>
          <w:color w:val="000000" w:themeColor="text1"/>
          <w:lang w:val="nl-NL"/>
        </w:rPr>
        <w:t>(De Oliveira &amp; Sharpe-Valadares, 1998; Sofia, 2000)</w:t>
      </w:r>
      <w:r w:rsidR="001528A5" w:rsidRPr="008F60AF">
        <w:rPr>
          <w:color w:val="000000" w:themeColor="text1"/>
          <w:lang w:val="nl-NL"/>
        </w:rPr>
        <w:fldChar w:fldCharType="end"/>
      </w:r>
      <w:r w:rsidRPr="008F60AF">
        <w:rPr>
          <w:color w:val="000000" w:themeColor="text1"/>
          <w:lang w:val="nl-NL"/>
        </w:rPr>
        <w:t>. Dat is echter niet het geval. Geplaatst in de context van het Japans feminisme, kan in deze situatie een vrouwelijke robot gezien worden die voor zichzelf een beslissing maakt</w:t>
      </w:r>
      <w:r w:rsidR="001528A5" w:rsidRPr="008F60AF">
        <w:rPr>
          <w:color w:val="000000" w:themeColor="text1"/>
          <w:lang w:val="nl-NL"/>
        </w:rPr>
        <w:t>. Het is nogmaals nodig om hier duidelijk te maken dat het westers feminisme niet gelijkstaat aan het Japans feminisme</w:t>
      </w:r>
      <w:r w:rsidRPr="008F60AF">
        <w:rPr>
          <w:color w:val="000000" w:themeColor="text1"/>
          <w:lang w:val="nl-NL"/>
        </w:rPr>
        <w:t xml:space="preserve"> </w:t>
      </w:r>
      <w:r w:rsidR="001528A5" w:rsidRPr="008F60AF">
        <w:rPr>
          <w:color w:val="000000" w:themeColor="text1"/>
          <w:lang w:val="nl-NL"/>
        </w:rPr>
        <w:fldChar w:fldCharType="begin"/>
      </w:r>
      <w:r w:rsidR="00F751D4" w:rsidRPr="008F60AF">
        <w:rPr>
          <w:color w:val="000000" w:themeColor="text1"/>
          <w:lang w:val="nl-NL"/>
        </w:rPr>
        <w:instrText xml:space="preserve"> ADDIN EN.CITE &lt;EndNote&gt;&lt;Cite&gt;&lt;Author&gt;Chute&lt;/Author&gt;&lt;Year&gt;2012&lt;/Year&gt;&lt;RecNum&gt;1399&lt;/RecNum&gt;&lt;Pages&gt;1&lt;/Pages&gt;&lt;DisplayText&gt;(Chute, 2012, p. 1)&lt;/DisplayText&gt;&lt;record&gt;&lt;rec-number&gt;1399&lt;/rec-number&gt;&lt;foreign-keys&gt;&lt;key app="EN" db-id="tvw0xfa5br0zx0ez0v15dsexazwaa9zrwavw" timestamp="1589553498"&gt;1399&lt;/key&gt;&lt;/foreign-keys&gt;&lt;ref-type name="Thesis"&gt;32&lt;/ref-type&gt;&lt;contributors&gt;&lt;authors&gt;&lt;author&gt;Chute, H&lt;/author&gt;&lt;/authors&gt;&lt;/contributors&gt;&lt;titles&gt;&lt;title&gt;Archetype Reloaded: The Feminist Icon of Ghost in the Shell&lt;/title&gt;&lt;secondary-title&gt;English Studies&lt;/secondary-title&gt;&lt;/titles&gt;&lt;pages&gt;9&lt;/pages&gt;&lt;dates&gt;&lt;year&gt;2012&lt;/year&gt;&lt;pub-dates&gt;&lt;date&gt;10 November 2012&lt;/date&gt;&lt;/pub-dates&gt;&lt;/dates&gt;&lt;publisher&gt;Fitchburg State University&lt;/publisher&gt;&lt;urls&gt;&lt;/urls&gt;&lt;/record&gt;&lt;/Cite&gt;&lt;/EndNote&gt;</w:instrText>
      </w:r>
      <w:r w:rsidR="001528A5" w:rsidRPr="008F60AF">
        <w:rPr>
          <w:color w:val="000000" w:themeColor="text1"/>
          <w:lang w:val="nl-NL"/>
        </w:rPr>
        <w:fldChar w:fldCharType="separate"/>
      </w:r>
      <w:r w:rsidR="00F751D4" w:rsidRPr="008F60AF">
        <w:rPr>
          <w:noProof/>
          <w:color w:val="000000" w:themeColor="text1"/>
          <w:lang w:val="nl-NL"/>
        </w:rPr>
        <w:t>(Chute, 2012, p. 1)</w:t>
      </w:r>
      <w:r w:rsidR="001528A5" w:rsidRPr="008F60AF">
        <w:rPr>
          <w:color w:val="000000" w:themeColor="text1"/>
          <w:lang w:val="nl-NL"/>
        </w:rPr>
        <w:fldChar w:fldCharType="end"/>
      </w:r>
      <w:r w:rsidR="001528A5" w:rsidRPr="008F60AF">
        <w:rPr>
          <w:color w:val="000000" w:themeColor="text1"/>
          <w:lang w:val="nl-NL"/>
        </w:rPr>
        <w:t>.</w:t>
      </w:r>
    </w:p>
    <w:p w14:paraId="5DCDB675" w14:textId="680D9309" w:rsidR="00FA7BD0" w:rsidRPr="008F60AF" w:rsidRDefault="001528A5" w:rsidP="00CF26CF">
      <w:pPr>
        <w:rPr>
          <w:color w:val="000000" w:themeColor="text1"/>
          <w:lang w:val="nl-NL"/>
        </w:rPr>
      </w:pPr>
      <w:r w:rsidRPr="008F60AF">
        <w:rPr>
          <w:color w:val="000000" w:themeColor="text1"/>
          <w:lang w:val="nl-NL"/>
        </w:rPr>
        <w:tab/>
        <w:t>Major wordt in Japan als een feministisch icoon gezien omdat ze individualiteit eerst zet. Het is prioritair ten opzichte van de rol die haar gender haar zou dicteren te vervullen. Eerder werd het belang van correcte representatie al aangehaald, dat is ook hier van belang. Dit beeld van de vrouw bereikte vele huishoudens via de televisie,</w:t>
      </w:r>
      <w:r w:rsidR="004D1784" w:rsidRPr="008F60AF">
        <w:rPr>
          <w:color w:val="000000" w:themeColor="text1"/>
          <w:lang w:val="nl-NL"/>
        </w:rPr>
        <w:t xml:space="preserve"> zo ook vele jonge meisjes die een sterke, zelfstandige vrouw zagen </w:t>
      </w:r>
      <w:r w:rsidRPr="008F60AF">
        <w:rPr>
          <w:color w:val="000000" w:themeColor="text1"/>
          <w:lang w:val="nl-NL"/>
        </w:rPr>
        <w:fldChar w:fldCharType="begin"/>
      </w:r>
      <w:r w:rsidR="00F751D4" w:rsidRPr="008F60AF">
        <w:rPr>
          <w:color w:val="000000" w:themeColor="text1"/>
          <w:lang w:val="nl-NL"/>
        </w:rPr>
        <w:instrText xml:space="preserve"> ADDIN EN.CITE &lt;EndNote&gt;&lt;Cite&gt;&lt;Author&gt;Kameda&lt;/Author&gt;&lt;Year&gt;1995&lt;/Year&gt;&lt;RecNum&gt;1402&lt;/RecNum&gt;&lt;Pages&gt;52&lt;/Pages&gt;&lt;DisplayText&gt;(Kameda, 1995, p. 52)&lt;/DisplayText&gt;&lt;record&gt;&lt;rec-number&gt;1402&lt;/rec-number&gt;&lt;foreign-keys&gt;&lt;key app="EN" db-id="tvw0xfa5br0zx0ez0v15dsexazwaa9zrwavw" timestamp="1589554417"&gt;1402&lt;/key&gt;&lt;/foreign-keys&gt;&lt;ref-type name="Journal Article"&gt;17&lt;/ref-type&gt;&lt;contributors&gt;&lt;authors&gt;&lt;author&gt;Kameda, Atsuko&lt;/author&gt;&lt;/authors&gt;&lt;/contributors&gt;&lt;titles&gt;&lt;title&gt;Sexism and gender stereotyping in schools&lt;/title&gt;&lt;secondary-title&gt;Japanese women: New feminist perspectives on the past, present, and future&lt;/secondary-title&gt;&lt;/titles&gt;&lt;periodical&gt;&lt;full-title&gt;Japanese women: New feminist perspectives on the past, present, and future&lt;/full-title&gt;&lt;/periodical&gt;&lt;pages&gt;107-124&lt;/pages&gt;&lt;dates&gt;&lt;year&gt;1995&lt;/year&gt;&lt;/dates&gt;&lt;urls&gt;&lt;/urls&gt;&lt;/record&gt;&lt;/Cite&gt;&lt;/EndNote&gt;</w:instrText>
      </w:r>
      <w:r w:rsidRPr="008F60AF">
        <w:rPr>
          <w:color w:val="000000" w:themeColor="text1"/>
          <w:lang w:val="nl-NL"/>
        </w:rPr>
        <w:fldChar w:fldCharType="separate"/>
      </w:r>
      <w:r w:rsidR="00F751D4" w:rsidRPr="008F60AF">
        <w:rPr>
          <w:noProof/>
          <w:color w:val="000000" w:themeColor="text1"/>
          <w:lang w:val="nl-NL"/>
        </w:rPr>
        <w:t>(Kameda, 1995, p. 52)</w:t>
      </w:r>
      <w:r w:rsidRPr="008F60AF">
        <w:rPr>
          <w:color w:val="000000" w:themeColor="text1"/>
          <w:lang w:val="nl-NL"/>
        </w:rPr>
        <w:fldChar w:fldCharType="end"/>
      </w:r>
      <w:r w:rsidR="004D1784" w:rsidRPr="008F60AF">
        <w:rPr>
          <w:color w:val="000000" w:themeColor="text1"/>
          <w:lang w:val="nl-NL"/>
        </w:rPr>
        <w:t>. Een beeld dat sterk tegenstrijdig was met de rol waarvan voorheen werd verwacht die de vrouw zou vervullen.</w:t>
      </w:r>
    </w:p>
    <w:p w14:paraId="632341B0" w14:textId="77777777" w:rsidR="00347479" w:rsidRPr="008F60AF" w:rsidRDefault="00347479" w:rsidP="00CF26CF">
      <w:pPr>
        <w:rPr>
          <w:color w:val="000000" w:themeColor="text1"/>
          <w:lang w:val="nl-NL"/>
        </w:rPr>
      </w:pPr>
    </w:p>
    <w:p w14:paraId="4A464279" w14:textId="28F98C5B" w:rsidR="00FA7BD0" w:rsidRPr="008F60AF" w:rsidRDefault="00FA7BD0" w:rsidP="00FA7BD0">
      <w:pPr>
        <w:pStyle w:val="Heading3"/>
        <w:rPr>
          <w:lang w:val="nl-NL"/>
        </w:rPr>
      </w:pPr>
      <w:bookmarkStart w:id="34" w:name="_Toc41145385"/>
      <w:r w:rsidRPr="008F60AF">
        <w:rPr>
          <w:lang w:val="nl-NL"/>
        </w:rPr>
        <w:t>De derde golf</w:t>
      </w:r>
      <w:bookmarkEnd w:id="34"/>
    </w:p>
    <w:p w14:paraId="1B4AF049" w14:textId="752F2751" w:rsidR="001528A5" w:rsidRPr="008F60AF" w:rsidRDefault="00FA7BD0" w:rsidP="00CF26CF">
      <w:pPr>
        <w:rPr>
          <w:color w:val="000000" w:themeColor="text1"/>
          <w:lang w:val="nl-NL"/>
        </w:rPr>
      </w:pPr>
      <w:r w:rsidRPr="008F60AF">
        <w:rPr>
          <w:color w:val="000000" w:themeColor="text1"/>
          <w:lang w:val="nl-NL"/>
        </w:rPr>
        <w:t>De derde feministische golf steunde sterk op het geloof dat de genders zich niet beperkte</w:t>
      </w:r>
      <w:r w:rsidR="0072538A" w:rsidRPr="008F60AF">
        <w:rPr>
          <w:color w:val="000000" w:themeColor="text1"/>
          <w:lang w:val="nl-NL"/>
        </w:rPr>
        <w:t>n</w:t>
      </w:r>
      <w:r w:rsidRPr="008F60AF">
        <w:rPr>
          <w:color w:val="000000" w:themeColor="text1"/>
          <w:lang w:val="nl-NL"/>
        </w:rPr>
        <w:t xml:space="preserve"> tot het binair gegeven van man en vrouw. Dat aspect internaliseert </w:t>
      </w:r>
      <w:r w:rsidRPr="008F60AF">
        <w:rPr>
          <w:i/>
          <w:iCs/>
          <w:color w:val="000000" w:themeColor="text1"/>
          <w:lang w:val="nl-NL"/>
        </w:rPr>
        <w:t xml:space="preserve">Ghost in the Shell </w:t>
      </w:r>
      <w:r w:rsidRPr="008F60AF">
        <w:rPr>
          <w:color w:val="000000" w:themeColor="text1"/>
          <w:lang w:val="nl-NL"/>
        </w:rPr>
        <w:t>door middel van het gebruik van robots.</w:t>
      </w:r>
      <w:r w:rsidR="00347479" w:rsidRPr="008F60AF">
        <w:rPr>
          <w:color w:val="000000" w:themeColor="text1"/>
          <w:lang w:val="nl-NL"/>
        </w:rPr>
        <w:t xml:space="preserve"> </w:t>
      </w:r>
      <w:r w:rsidRPr="008F60AF">
        <w:rPr>
          <w:color w:val="000000" w:themeColor="text1"/>
          <w:lang w:val="nl-NL"/>
        </w:rPr>
        <w:t>Major wordt, ondanks haar vrouwelijke vormgeving, als genderneutraal omschreven. Hetzelfde geldt voor The Puppet Master. Naar hem wordt verwezen door middel van mannelijke voornaamwoorden, toch wordt ook hij vrouwelijk gevisualiseerd. Deze stroming was een grote voorvechter voor de vrouw met haar eigen identiteit, ongeacht haar etniciteit. Major Motoko Kusanagi representeer</w:t>
      </w:r>
      <w:r w:rsidR="00035648" w:rsidRPr="008F60AF">
        <w:rPr>
          <w:color w:val="000000" w:themeColor="text1"/>
          <w:lang w:val="nl-NL"/>
        </w:rPr>
        <w:t>t</w:t>
      </w:r>
      <w:r w:rsidRPr="008F60AF">
        <w:rPr>
          <w:color w:val="000000" w:themeColor="text1"/>
          <w:lang w:val="nl-NL"/>
        </w:rPr>
        <w:t xml:space="preserve"> een sterke vrouw die de hulp, noch de redding van een </w:t>
      </w:r>
      <w:r w:rsidR="00FB1A06" w:rsidRPr="008F60AF">
        <w:rPr>
          <w:color w:val="000000" w:themeColor="text1"/>
          <w:lang w:val="nl-NL"/>
        </w:rPr>
        <w:t>man</w:t>
      </w:r>
      <w:r w:rsidRPr="008F60AF">
        <w:rPr>
          <w:color w:val="000000" w:themeColor="text1"/>
          <w:lang w:val="nl-NL"/>
        </w:rPr>
        <w:t xml:space="preserve"> nodig heeft. Dat sluit naadloos aan bij het doel van de derde golf, namelijk de patriarchale orde onderuit te halen. </w:t>
      </w:r>
    </w:p>
    <w:p w14:paraId="7313CFEB" w14:textId="0EF54058" w:rsidR="00FA7BD0" w:rsidRPr="008F60AF" w:rsidRDefault="00FA7BD0" w:rsidP="00CF26CF">
      <w:pPr>
        <w:rPr>
          <w:color w:val="000000" w:themeColor="text1"/>
          <w:lang w:val="nl-NL"/>
        </w:rPr>
      </w:pPr>
      <w:r w:rsidRPr="008F60AF">
        <w:rPr>
          <w:color w:val="000000" w:themeColor="text1"/>
          <w:lang w:val="nl-NL"/>
        </w:rPr>
        <w:tab/>
        <w:t xml:space="preserve">De vorige casussen waren telkens zeer </w:t>
      </w:r>
      <w:r w:rsidR="0085109B" w:rsidRPr="008F60AF">
        <w:rPr>
          <w:color w:val="000000" w:themeColor="text1"/>
          <w:lang w:val="nl-NL"/>
        </w:rPr>
        <w:t>westersgezind</w:t>
      </w:r>
      <w:r w:rsidRPr="008F60AF">
        <w:rPr>
          <w:color w:val="000000" w:themeColor="text1"/>
          <w:lang w:val="nl-NL"/>
        </w:rPr>
        <w:t xml:space="preserve">. </w:t>
      </w:r>
      <w:r w:rsidR="00347479" w:rsidRPr="008F60AF">
        <w:rPr>
          <w:color w:val="000000" w:themeColor="text1"/>
          <w:lang w:val="nl-NL"/>
        </w:rPr>
        <w:t>Het betreft hier een Japans verhaal en animatiefilm. De eerste twee feministische golven waren ook erg gefocust op het westen en grotendeels op de witte vrouw. Daar komt in de derde golf verandering in, er wordt geluisterd naar elke vrouw ongeacht haar herkomst. Zo ook de Japanse vrouw, wiens problematiek sterkt afwijkt van de zaken waar de witte, westerse vrouw mee te maken krijgt.</w:t>
      </w:r>
    </w:p>
    <w:p w14:paraId="43013C79" w14:textId="77777777" w:rsidR="003F7BD4" w:rsidRPr="008F60AF" w:rsidRDefault="003F7BD4" w:rsidP="003F7BD4">
      <w:pPr>
        <w:rPr>
          <w:color w:val="000000" w:themeColor="text1"/>
          <w:lang w:val="nl-NL"/>
        </w:rPr>
      </w:pPr>
    </w:p>
    <w:p w14:paraId="3F0573EC" w14:textId="77777777" w:rsidR="003F7BD4" w:rsidRPr="008F60AF" w:rsidRDefault="003F7BD4">
      <w:pPr>
        <w:spacing w:after="200" w:line="276" w:lineRule="auto"/>
        <w:jc w:val="left"/>
        <w:rPr>
          <w:color w:val="000000" w:themeColor="text1"/>
          <w:lang w:val="nl-NL"/>
        </w:rPr>
      </w:pPr>
      <w:r w:rsidRPr="008F60AF">
        <w:rPr>
          <w:color w:val="000000" w:themeColor="text1"/>
          <w:lang w:val="nl-NL"/>
        </w:rPr>
        <w:br w:type="page"/>
      </w:r>
    </w:p>
    <w:p w14:paraId="0E567827" w14:textId="6F606F19" w:rsidR="00883D06" w:rsidRPr="008F60AF" w:rsidRDefault="00883D06" w:rsidP="003D3F65">
      <w:pPr>
        <w:pStyle w:val="Heading2"/>
        <w:rPr>
          <w:lang w:val="nl-NL"/>
        </w:rPr>
      </w:pPr>
      <w:bookmarkStart w:id="35" w:name="_Toc41145386"/>
      <w:r w:rsidRPr="008F60AF">
        <w:rPr>
          <w:lang w:val="nl-NL"/>
        </w:rPr>
        <w:lastRenderedPageBreak/>
        <w:t>Dirty Computer</w:t>
      </w:r>
      <w:bookmarkEnd w:id="35"/>
    </w:p>
    <w:p w14:paraId="300E0A45" w14:textId="64070501" w:rsidR="00C40DD2" w:rsidRPr="008F60AF" w:rsidRDefault="00011089" w:rsidP="00883D06">
      <w:pPr>
        <w:pStyle w:val="Subtitle"/>
        <w:rPr>
          <w:color w:val="000000" w:themeColor="text1"/>
          <w:lang w:val="nl-NL"/>
        </w:rPr>
      </w:pPr>
      <w:r w:rsidRPr="008F60AF">
        <w:rPr>
          <w:color w:val="000000" w:themeColor="text1"/>
          <w:lang w:val="nl-NL"/>
        </w:rPr>
        <w:t xml:space="preserve">Vierde </w:t>
      </w:r>
      <w:r w:rsidR="00B74438" w:rsidRPr="008F60AF">
        <w:rPr>
          <w:color w:val="000000" w:themeColor="text1"/>
          <w:lang w:val="nl-NL"/>
        </w:rPr>
        <w:t>feministische golf</w:t>
      </w:r>
    </w:p>
    <w:p w14:paraId="07437B36" w14:textId="6A57709C" w:rsidR="001D6070" w:rsidRPr="008F60AF" w:rsidRDefault="001D6070" w:rsidP="001D6070">
      <w:pPr>
        <w:rPr>
          <w:color w:val="000000" w:themeColor="text1"/>
          <w:lang w:val="nl-NL"/>
        </w:rPr>
      </w:pPr>
      <w:r w:rsidRPr="008F60AF">
        <w:rPr>
          <w:color w:val="000000" w:themeColor="text1"/>
          <w:lang w:val="nl-NL"/>
        </w:rPr>
        <w:t xml:space="preserve">In 2018 bracht zangeres Janelle Monáe haar derde studioalbum genaamd </w:t>
      </w:r>
      <w:r w:rsidRPr="008F60AF">
        <w:rPr>
          <w:i/>
          <w:iCs/>
          <w:color w:val="000000" w:themeColor="text1"/>
          <w:lang w:val="nl-NL"/>
        </w:rPr>
        <w:t xml:space="preserve">Dirty Computer </w:t>
      </w:r>
      <w:r w:rsidRPr="008F60AF">
        <w:rPr>
          <w:color w:val="000000" w:themeColor="text1"/>
          <w:lang w:val="nl-NL"/>
        </w:rPr>
        <w:t xml:space="preserve">uit. Een album </w:t>
      </w:r>
      <w:r w:rsidR="00E51176" w:rsidRPr="008F60AF">
        <w:rPr>
          <w:color w:val="000000" w:themeColor="text1"/>
          <w:lang w:val="nl-NL"/>
        </w:rPr>
        <w:t xml:space="preserve">dat </w:t>
      </w:r>
      <w:r w:rsidRPr="008F60AF">
        <w:rPr>
          <w:color w:val="000000" w:themeColor="text1"/>
          <w:lang w:val="nl-NL"/>
        </w:rPr>
        <w:t xml:space="preserve">op handen gedragen </w:t>
      </w:r>
      <w:r w:rsidR="00E51176" w:rsidRPr="008F60AF">
        <w:rPr>
          <w:color w:val="000000" w:themeColor="text1"/>
          <w:lang w:val="nl-NL"/>
        </w:rPr>
        <w:t xml:space="preserve">werd </w:t>
      </w:r>
      <w:r w:rsidRPr="008F60AF">
        <w:rPr>
          <w:color w:val="000000" w:themeColor="text1"/>
          <w:lang w:val="nl-NL"/>
        </w:rPr>
        <w:t>door de critici en waarmee Monáe mee als panseksueel</w:t>
      </w:r>
      <w:r w:rsidRPr="008F60AF">
        <w:rPr>
          <w:rStyle w:val="FootnoteReference"/>
          <w:color w:val="000000" w:themeColor="text1"/>
          <w:lang w:val="nl-NL"/>
        </w:rPr>
        <w:footnoteReference w:id="7"/>
      </w:r>
      <w:r w:rsidRPr="008F60AF">
        <w:rPr>
          <w:color w:val="000000" w:themeColor="text1"/>
          <w:lang w:val="nl-NL"/>
        </w:rPr>
        <w:t xml:space="preserve"> uit de kast kwam.</w:t>
      </w:r>
      <w:r w:rsidR="00E51176" w:rsidRPr="008F60AF">
        <w:rPr>
          <w:color w:val="000000" w:themeColor="text1"/>
          <w:lang w:val="nl-NL"/>
        </w:rPr>
        <w:t xml:space="preserve"> Gepaard met het album kwam een zogenaamde ‘Emotion Picture</w:t>
      </w:r>
      <w:r w:rsidR="00F773EC" w:rsidRPr="008F60AF">
        <w:rPr>
          <w:rStyle w:val="FootnoteReference"/>
          <w:color w:val="000000" w:themeColor="text1"/>
          <w:lang w:val="nl-NL"/>
        </w:rPr>
        <w:footnoteReference w:id="8"/>
      </w:r>
      <w:r w:rsidR="00E51176" w:rsidRPr="008F60AF">
        <w:rPr>
          <w:color w:val="000000" w:themeColor="text1"/>
          <w:lang w:val="nl-NL"/>
        </w:rPr>
        <w:t xml:space="preserve">’ met dezelfde naam. Deze vertelt </w:t>
      </w:r>
      <w:r w:rsidR="00C4736B" w:rsidRPr="008F60AF">
        <w:rPr>
          <w:color w:val="000000" w:themeColor="text1"/>
          <w:lang w:val="nl-NL"/>
        </w:rPr>
        <w:t>het</w:t>
      </w:r>
      <w:r w:rsidR="00E51176" w:rsidRPr="008F60AF">
        <w:rPr>
          <w:color w:val="000000" w:themeColor="text1"/>
          <w:lang w:val="nl-NL"/>
        </w:rPr>
        <w:t xml:space="preserve"> verhaal</w:t>
      </w:r>
      <w:r w:rsidR="00C4736B" w:rsidRPr="008F60AF">
        <w:rPr>
          <w:color w:val="000000" w:themeColor="text1"/>
          <w:lang w:val="nl-NL"/>
        </w:rPr>
        <w:t xml:space="preserve"> </w:t>
      </w:r>
      <w:r w:rsidR="00E51176" w:rsidRPr="008F60AF">
        <w:rPr>
          <w:color w:val="000000" w:themeColor="text1"/>
          <w:lang w:val="nl-NL"/>
        </w:rPr>
        <w:t>van Jane</w:t>
      </w:r>
      <w:r w:rsidR="00CB3B7D" w:rsidRPr="008F60AF">
        <w:rPr>
          <w:color w:val="000000" w:themeColor="text1"/>
          <w:lang w:val="nl-NL"/>
        </w:rPr>
        <w:t>,</w:t>
      </w:r>
      <w:r w:rsidR="00E51176" w:rsidRPr="008F60AF">
        <w:rPr>
          <w:color w:val="000000" w:themeColor="text1"/>
          <w:lang w:val="nl-NL"/>
        </w:rPr>
        <w:t xml:space="preserve"> een zogenaamde ‘Dirty Computer’ omdat ze niet conformeert volgens de (heteroseksuele) normen opgelegd door de maatschappij. </w:t>
      </w:r>
      <w:r w:rsidR="0085109B" w:rsidRPr="008F60AF">
        <w:rPr>
          <w:color w:val="000000" w:themeColor="text1"/>
          <w:lang w:val="nl-NL"/>
        </w:rPr>
        <w:t>Gevangengehouden</w:t>
      </w:r>
      <w:r w:rsidR="00E51176" w:rsidRPr="008F60AF">
        <w:rPr>
          <w:color w:val="000000" w:themeColor="text1"/>
          <w:lang w:val="nl-NL"/>
        </w:rPr>
        <w:t xml:space="preserve"> door een autoriteitsorgaan</w:t>
      </w:r>
      <w:r w:rsidR="003C0BCE" w:rsidRPr="008F60AF">
        <w:rPr>
          <w:color w:val="000000" w:themeColor="text1"/>
          <w:lang w:val="nl-NL"/>
        </w:rPr>
        <w:t xml:space="preserve"> (gespeeld door witte acteurs)</w:t>
      </w:r>
      <w:r w:rsidR="00E51176" w:rsidRPr="008F60AF">
        <w:rPr>
          <w:color w:val="000000" w:themeColor="text1"/>
          <w:lang w:val="nl-NL"/>
        </w:rPr>
        <w:t>, ziet de kijker hoe Jane door een systeem genaamd de ’Nevermind’ ontdaan wordt van al haar onkuise herinneringen om zo opnieuw te worden geprogrammeerd. Tijdens het proces kijkt de kijker mee naar de verschillende herinneringen die stuk voor stuk gewist worden.</w:t>
      </w:r>
    </w:p>
    <w:p w14:paraId="4DAFEC2A" w14:textId="3C9BDFAB" w:rsidR="00E51176" w:rsidRPr="008F60AF" w:rsidRDefault="00E51176" w:rsidP="001D6070">
      <w:pPr>
        <w:rPr>
          <w:color w:val="000000" w:themeColor="text1"/>
          <w:lang w:val="nl-NL"/>
        </w:rPr>
      </w:pPr>
    </w:p>
    <w:p w14:paraId="42E07B03" w14:textId="42D9F6F3" w:rsidR="00E51176" w:rsidRPr="008F60AF" w:rsidRDefault="00E51176" w:rsidP="00E51176">
      <w:pPr>
        <w:pStyle w:val="Heading3"/>
        <w:rPr>
          <w:lang w:val="nl-NL"/>
        </w:rPr>
      </w:pPr>
      <w:bookmarkStart w:id="36" w:name="_Toc41145387"/>
      <w:r w:rsidRPr="008F60AF">
        <w:rPr>
          <w:lang w:val="nl-NL"/>
        </w:rPr>
        <w:t>Dubbele minderheid</w:t>
      </w:r>
      <w:bookmarkEnd w:id="36"/>
    </w:p>
    <w:p w14:paraId="3EE3AFE7" w14:textId="0FE28F19" w:rsidR="00E51176" w:rsidRPr="008F60AF" w:rsidRDefault="00E51176" w:rsidP="00E51176">
      <w:pPr>
        <w:rPr>
          <w:color w:val="000000" w:themeColor="text1"/>
          <w:lang w:val="nl-NL"/>
        </w:rPr>
      </w:pPr>
      <w:r w:rsidRPr="008F60AF">
        <w:rPr>
          <w:color w:val="000000" w:themeColor="text1"/>
          <w:lang w:val="nl-NL"/>
        </w:rPr>
        <w:t xml:space="preserve">Janelle Monáe valt onder de categorie genaamd een ‘dubbele minderheid’. Met deze term wordt verwezen naar personen die behoren tot meerdere categorieën die van de norm afwijken. Zo is zij zwart (afwijkend van de witte norm) en </w:t>
      </w:r>
      <w:r w:rsidRPr="008F60AF">
        <w:rPr>
          <w:i/>
          <w:iCs/>
          <w:color w:val="000000" w:themeColor="text1"/>
          <w:lang w:val="nl-NL"/>
        </w:rPr>
        <w:t>queer</w:t>
      </w:r>
      <w:r w:rsidRPr="008F60AF">
        <w:rPr>
          <w:rStyle w:val="FootnoteReference"/>
          <w:i/>
          <w:iCs/>
          <w:color w:val="000000" w:themeColor="text1"/>
          <w:lang w:val="nl-NL"/>
        </w:rPr>
        <w:footnoteReference w:id="9"/>
      </w:r>
      <w:r w:rsidRPr="008F60AF">
        <w:rPr>
          <w:color w:val="000000" w:themeColor="text1"/>
          <w:lang w:val="nl-NL"/>
        </w:rPr>
        <w:t xml:space="preserve"> (afwijkend van de heteroseksuele norm). Deze minderheid is steeds een cruciaal aspect geweest in haar muziek. In haar eerste twee albums, </w:t>
      </w:r>
      <w:r w:rsidRPr="008F60AF">
        <w:rPr>
          <w:i/>
          <w:iCs/>
          <w:color w:val="000000" w:themeColor="text1"/>
          <w:lang w:val="nl-NL"/>
        </w:rPr>
        <w:t xml:space="preserve">The ArchAndroid </w:t>
      </w:r>
      <w:r w:rsidRPr="008F60AF">
        <w:rPr>
          <w:color w:val="000000" w:themeColor="text1"/>
          <w:lang w:val="nl-NL"/>
        </w:rPr>
        <w:t xml:space="preserve">(2010) en </w:t>
      </w:r>
      <w:r w:rsidRPr="008F60AF">
        <w:rPr>
          <w:i/>
          <w:iCs/>
          <w:color w:val="000000" w:themeColor="text1"/>
          <w:lang w:val="nl-NL"/>
        </w:rPr>
        <w:t xml:space="preserve">The Electric Lady </w:t>
      </w:r>
      <w:r w:rsidRPr="008F60AF">
        <w:rPr>
          <w:color w:val="000000" w:themeColor="text1"/>
          <w:lang w:val="nl-NL"/>
        </w:rPr>
        <w:t>(2013)</w:t>
      </w:r>
      <w:r w:rsidR="00B84CFC" w:rsidRPr="008F60AF">
        <w:rPr>
          <w:color w:val="000000" w:themeColor="text1"/>
          <w:lang w:val="nl-NL"/>
        </w:rPr>
        <w:t>,</w:t>
      </w:r>
      <w:r w:rsidRPr="008F60AF">
        <w:rPr>
          <w:color w:val="000000" w:themeColor="text1"/>
          <w:lang w:val="nl-NL"/>
        </w:rPr>
        <w:t xml:space="preserve"> ging het voornamelijk over de stand van zaken </w:t>
      </w:r>
      <w:r w:rsidR="00B84CFC" w:rsidRPr="008F60AF">
        <w:rPr>
          <w:color w:val="000000" w:themeColor="text1"/>
          <w:lang w:val="nl-NL"/>
        </w:rPr>
        <w:t>rond</w:t>
      </w:r>
      <w:r w:rsidRPr="008F60AF">
        <w:rPr>
          <w:color w:val="000000" w:themeColor="text1"/>
          <w:lang w:val="nl-NL"/>
        </w:rPr>
        <w:t xml:space="preserve"> de </w:t>
      </w:r>
      <w:r w:rsidR="00B84CFC" w:rsidRPr="008F60AF">
        <w:rPr>
          <w:color w:val="000000" w:themeColor="text1"/>
          <w:lang w:val="nl-NL"/>
        </w:rPr>
        <w:t>Afro-Amerikaanse</w:t>
      </w:r>
      <w:r w:rsidRPr="008F60AF">
        <w:rPr>
          <w:color w:val="000000" w:themeColor="text1"/>
          <w:lang w:val="nl-NL"/>
        </w:rPr>
        <w:t xml:space="preserve"> burger. </w:t>
      </w:r>
      <w:r w:rsidR="00CB3B7D" w:rsidRPr="008F60AF">
        <w:rPr>
          <w:color w:val="000000" w:themeColor="text1"/>
          <w:lang w:val="nl-NL"/>
        </w:rPr>
        <w:t>De luisteraar volgt gedurende twee albums Monáe’s alter-ego Jane 57821, een androïde in de stad Metropolis</w:t>
      </w:r>
      <w:r w:rsidR="00B84CFC" w:rsidRPr="008F60AF">
        <w:rPr>
          <w:color w:val="000000" w:themeColor="text1"/>
          <w:lang w:val="nl-NL"/>
        </w:rPr>
        <w:t xml:space="preserve">. Ze wordt </w:t>
      </w:r>
      <w:r w:rsidR="00CB3B7D" w:rsidRPr="008F60AF">
        <w:rPr>
          <w:color w:val="000000" w:themeColor="text1"/>
          <w:lang w:val="nl-NL"/>
        </w:rPr>
        <w:t>verliefd op een mens</w:t>
      </w:r>
      <w:r w:rsidR="00B84CFC" w:rsidRPr="008F60AF">
        <w:rPr>
          <w:color w:val="000000" w:themeColor="text1"/>
          <w:lang w:val="nl-NL"/>
        </w:rPr>
        <w:t>,</w:t>
      </w:r>
      <w:r w:rsidR="00CB3B7D" w:rsidRPr="008F60AF">
        <w:rPr>
          <w:color w:val="000000" w:themeColor="text1"/>
          <w:lang w:val="nl-NL"/>
        </w:rPr>
        <w:t xml:space="preserve"> </w:t>
      </w:r>
      <w:r w:rsidR="00B84CFC" w:rsidRPr="008F60AF">
        <w:rPr>
          <w:color w:val="000000" w:themeColor="text1"/>
          <w:lang w:val="nl-NL"/>
        </w:rPr>
        <w:t>maar robots en mensen mogen geen koppel vormen</w:t>
      </w:r>
      <w:r w:rsidR="00CB3B7D" w:rsidRPr="008F60AF">
        <w:rPr>
          <w:color w:val="000000" w:themeColor="text1"/>
          <w:lang w:val="nl-NL"/>
        </w:rPr>
        <w:t>. Premiejagers worden uitgezonden om Jane te vinden zodat ze gedemonteerd kan worden. Het gegeven van een AI is hier dus ook al aanwezig ter illustratie van een ondergeschikte groep in de maatschappij. De androïden, zoals Jane 57821, zijn enkel bedoeld ter assistentie van de machthebbende groep.</w:t>
      </w:r>
    </w:p>
    <w:p w14:paraId="0C41D4EB" w14:textId="560C48B0" w:rsidR="00CB3B7D" w:rsidRPr="008F60AF" w:rsidRDefault="00CB3B7D" w:rsidP="00E51176">
      <w:pPr>
        <w:rPr>
          <w:color w:val="000000" w:themeColor="text1"/>
          <w:lang w:val="nl-NL"/>
        </w:rPr>
      </w:pPr>
      <w:r w:rsidRPr="008F60AF">
        <w:rPr>
          <w:color w:val="000000" w:themeColor="text1"/>
          <w:lang w:val="nl-NL"/>
        </w:rPr>
        <w:tab/>
      </w:r>
      <w:r w:rsidR="00B84CFC" w:rsidRPr="008F60AF">
        <w:rPr>
          <w:color w:val="000000" w:themeColor="text1"/>
          <w:lang w:val="nl-NL"/>
        </w:rPr>
        <w:t xml:space="preserve">Dat narratief wordt verder doorgetrokken op </w:t>
      </w:r>
      <w:r w:rsidR="00B84CFC" w:rsidRPr="008F60AF">
        <w:rPr>
          <w:i/>
          <w:iCs/>
          <w:color w:val="000000" w:themeColor="text1"/>
          <w:lang w:val="nl-NL"/>
        </w:rPr>
        <w:t xml:space="preserve">Dirty Computer </w:t>
      </w:r>
      <w:r w:rsidR="00B84CFC" w:rsidRPr="008F60AF">
        <w:rPr>
          <w:color w:val="000000" w:themeColor="text1"/>
          <w:lang w:val="nl-NL"/>
        </w:rPr>
        <w:t>dat zich afspeelt in</w:t>
      </w:r>
      <w:r w:rsidR="00C4736B" w:rsidRPr="008F60AF">
        <w:rPr>
          <w:color w:val="000000" w:themeColor="text1"/>
          <w:lang w:val="nl-NL"/>
        </w:rPr>
        <w:t xml:space="preserve"> een </w:t>
      </w:r>
      <w:r w:rsidR="00B84CFC" w:rsidRPr="008F60AF">
        <w:rPr>
          <w:color w:val="000000" w:themeColor="text1"/>
          <w:lang w:val="nl-NL"/>
        </w:rPr>
        <w:t xml:space="preserve">totalitaire </w:t>
      </w:r>
      <w:r w:rsidR="00C4736B" w:rsidRPr="008F60AF">
        <w:rPr>
          <w:color w:val="000000" w:themeColor="text1"/>
          <w:lang w:val="nl-NL"/>
        </w:rPr>
        <w:t xml:space="preserve">samenleving waar naar mensen als computers verwezen. Alleen speelt hier het concept van gender en seksualiteit een zeer expliciete en significante rol. Niet enkel is Jane zwart, ook heeft ze gevoelens voor </w:t>
      </w:r>
      <w:r w:rsidR="008F40CE" w:rsidRPr="008F60AF">
        <w:rPr>
          <w:color w:val="000000" w:themeColor="text1"/>
          <w:lang w:val="nl-NL"/>
        </w:rPr>
        <w:t xml:space="preserve">zowel </w:t>
      </w:r>
      <w:r w:rsidR="00C4736B" w:rsidRPr="008F60AF">
        <w:rPr>
          <w:color w:val="000000" w:themeColor="text1"/>
          <w:lang w:val="nl-NL"/>
        </w:rPr>
        <w:t>de mannelijke Che als</w:t>
      </w:r>
      <w:r w:rsidR="00B84CFC" w:rsidRPr="008F60AF">
        <w:rPr>
          <w:color w:val="000000" w:themeColor="text1"/>
          <w:lang w:val="nl-NL"/>
        </w:rPr>
        <w:t>ook</w:t>
      </w:r>
      <w:r w:rsidR="00C4736B" w:rsidRPr="008F60AF">
        <w:rPr>
          <w:color w:val="000000" w:themeColor="text1"/>
          <w:lang w:val="nl-NL"/>
        </w:rPr>
        <w:t xml:space="preserve"> de vrouwelijke Zen.</w:t>
      </w:r>
      <w:r w:rsidR="008F40CE" w:rsidRPr="008F60AF">
        <w:rPr>
          <w:color w:val="000000" w:themeColor="text1"/>
          <w:lang w:val="nl-NL"/>
        </w:rPr>
        <w:t xml:space="preserve"> In een interview met </w:t>
      </w:r>
      <w:r w:rsidR="008F40CE" w:rsidRPr="008F60AF">
        <w:rPr>
          <w:i/>
          <w:iCs/>
          <w:color w:val="000000" w:themeColor="text1"/>
          <w:lang w:val="nl-NL"/>
        </w:rPr>
        <w:t xml:space="preserve">Rolling Stone </w:t>
      </w:r>
      <w:r w:rsidR="008F40CE" w:rsidRPr="008F60AF">
        <w:rPr>
          <w:color w:val="000000" w:themeColor="text1"/>
          <w:lang w:val="nl-NL"/>
        </w:rPr>
        <w:t xml:space="preserve">onthulde Monáe dat ze schrik had om beoordeeld te worden omwille van haar zogezegde afwijking van de norm die gesteld was voor zwarte artiesten </w:t>
      </w:r>
      <w:r w:rsidR="008F40CE" w:rsidRPr="008F60AF">
        <w:rPr>
          <w:color w:val="000000" w:themeColor="text1"/>
          <w:lang w:val="nl-NL"/>
        </w:rPr>
        <w:fldChar w:fldCharType="begin"/>
      </w:r>
      <w:r w:rsidR="008F40CE" w:rsidRPr="008F60AF">
        <w:rPr>
          <w:color w:val="000000" w:themeColor="text1"/>
          <w:lang w:val="nl-NL"/>
        </w:rPr>
        <w:instrText xml:space="preserve"> ADDIN EN.CITE &lt;EndNote&gt;&lt;Cite&gt;&lt;Author&gt;Spanos&lt;/Author&gt;&lt;Year&gt;2018&lt;/Year&gt;&lt;RecNum&gt;1411&lt;/RecNum&gt;&lt;DisplayText&gt;(Spanos, 2018)&lt;/DisplayText&gt;&lt;record&gt;&lt;rec-number&gt;1411&lt;/rec-number&gt;&lt;foreign-keys&gt;&lt;key app="EN" db-id="tvw0xfa5br0zx0ez0v15dsexazwaa9zrwavw" timestamp="1589827899"&gt;1411&lt;/key&gt;&lt;/foreign-keys&gt;&lt;ref-type name="Blog"&gt;56&lt;/ref-type&gt;&lt;contributors&gt;&lt;authors&gt;&lt;author&gt;Spanos, Brittany&lt;/author&gt;&lt;/authors&gt;&lt;/contributors&gt;&lt;titles&gt;&lt;title&gt;Janelle monáe frees herself&lt;/title&gt;&lt;secondary-title&gt;Rolling Stone&lt;/secondary-title&gt;&lt;/titles&gt;&lt;dates&gt;&lt;year&gt;2018&lt;/year&gt;&lt;pub-dates&gt;&lt;date&gt;2018/04/26/&lt;/date&gt;&lt;/pub-dates&gt;&lt;/dates&gt;&lt;urls&gt;&lt;related-urls&gt;&lt;url&gt;https://www.rollingstone.com/music/music-features/janelle-monae-frees-herself-629204/&lt;/url&gt;&lt;/related-urls&gt;&lt;/urls&gt;&lt;language&gt;English&lt;/language&gt;&lt;/record&gt;&lt;/Cite&gt;&lt;/EndNote&gt;</w:instrText>
      </w:r>
      <w:r w:rsidR="008F40CE" w:rsidRPr="008F60AF">
        <w:rPr>
          <w:color w:val="000000" w:themeColor="text1"/>
          <w:lang w:val="nl-NL"/>
        </w:rPr>
        <w:fldChar w:fldCharType="separate"/>
      </w:r>
      <w:r w:rsidR="008F40CE" w:rsidRPr="008F60AF">
        <w:rPr>
          <w:noProof/>
          <w:color w:val="000000" w:themeColor="text1"/>
          <w:lang w:val="nl-NL"/>
        </w:rPr>
        <w:t>(Spanos, 2018)</w:t>
      </w:r>
      <w:r w:rsidR="008F40CE" w:rsidRPr="008F60AF">
        <w:rPr>
          <w:color w:val="000000" w:themeColor="text1"/>
          <w:lang w:val="nl-NL"/>
        </w:rPr>
        <w:fldChar w:fldCharType="end"/>
      </w:r>
      <w:r w:rsidR="008F40CE" w:rsidRPr="008F60AF">
        <w:rPr>
          <w:color w:val="000000" w:themeColor="text1"/>
          <w:lang w:val="nl-NL"/>
        </w:rPr>
        <w:t xml:space="preserve">. </w:t>
      </w:r>
      <w:r w:rsidR="003C0BCE" w:rsidRPr="008F60AF">
        <w:rPr>
          <w:color w:val="000000" w:themeColor="text1"/>
          <w:lang w:val="nl-NL"/>
        </w:rPr>
        <w:t>Door uit de kast te komen wilde ze zichzelf profileren als rolmodel naar jongeren die worstelen met hun eigen seksualiteit.</w:t>
      </w:r>
    </w:p>
    <w:p w14:paraId="1102151B" w14:textId="4DE14F96" w:rsidR="003C0BCE" w:rsidRPr="008F60AF" w:rsidRDefault="003C0BCE" w:rsidP="00E51176">
      <w:pPr>
        <w:rPr>
          <w:color w:val="000000" w:themeColor="text1"/>
          <w:lang w:val="nl-NL"/>
        </w:rPr>
      </w:pPr>
    </w:p>
    <w:p w14:paraId="57B712DE" w14:textId="1416AE55" w:rsidR="003C0BCE" w:rsidRPr="008F60AF" w:rsidRDefault="003C0BCE" w:rsidP="003C0BCE">
      <w:pPr>
        <w:pStyle w:val="Heading3"/>
        <w:rPr>
          <w:lang w:val="nl-NL"/>
        </w:rPr>
      </w:pPr>
      <w:bookmarkStart w:id="37" w:name="_Toc41145388"/>
      <w:r w:rsidRPr="008F60AF">
        <w:rPr>
          <w:lang w:val="nl-NL"/>
        </w:rPr>
        <w:lastRenderedPageBreak/>
        <w:t>Het internet als belangrijke schakel</w:t>
      </w:r>
      <w:bookmarkEnd w:id="37"/>
    </w:p>
    <w:p w14:paraId="452ABEA2" w14:textId="0E050427" w:rsidR="003C0BCE" w:rsidRPr="008F60AF" w:rsidRDefault="003C0BCE" w:rsidP="003C0BCE">
      <w:pPr>
        <w:rPr>
          <w:color w:val="000000" w:themeColor="text1"/>
          <w:lang w:val="nl-NL"/>
        </w:rPr>
      </w:pPr>
      <w:r w:rsidRPr="008F60AF">
        <w:rPr>
          <w:color w:val="000000" w:themeColor="text1"/>
          <w:lang w:val="nl-NL"/>
        </w:rPr>
        <w:t xml:space="preserve">Het is dankzij het internet dat de Amerikaanse zangeres haar boodschap kon verspreiden. Het internet heeft een democratiserende werking die in het voordeel van Monáe werkte. </w:t>
      </w:r>
      <w:r w:rsidRPr="008F60AF">
        <w:rPr>
          <w:i/>
          <w:iCs/>
          <w:color w:val="000000" w:themeColor="text1"/>
          <w:lang w:val="nl-NL"/>
        </w:rPr>
        <w:t xml:space="preserve">Dirty Computer </w:t>
      </w:r>
      <w:r w:rsidRPr="008F60AF">
        <w:rPr>
          <w:color w:val="000000" w:themeColor="text1"/>
          <w:lang w:val="nl-NL"/>
        </w:rPr>
        <w:t xml:space="preserve">was op elk streamingplatform verkrijgbaar, maar nog belangrijker was de beschikbaarheid van haar </w:t>
      </w:r>
      <w:r w:rsidRPr="008F60AF">
        <w:rPr>
          <w:i/>
          <w:iCs/>
          <w:color w:val="000000" w:themeColor="text1"/>
          <w:lang w:val="nl-NL"/>
        </w:rPr>
        <w:t xml:space="preserve">emotional picture </w:t>
      </w:r>
      <w:r w:rsidRPr="008F60AF">
        <w:rPr>
          <w:color w:val="000000" w:themeColor="text1"/>
          <w:lang w:val="nl-NL"/>
        </w:rPr>
        <w:t>op YouTube</w:t>
      </w:r>
      <w:r w:rsidR="00B84CFC" w:rsidRPr="008F60AF">
        <w:rPr>
          <w:color w:val="000000" w:themeColor="text1"/>
          <w:lang w:val="nl-NL"/>
        </w:rPr>
        <w:t>,</w:t>
      </w:r>
      <w:r w:rsidRPr="008F60AF">
        <w:rPr>
          <w:color w:val="000000" w:themeColor="text1"/>
          <w:lang w:val="nl-NL"/>
        </w:rPr>
        <w:t xml:space="preserve"> waarop iedereen met een internetverbinding de film kon bekijken. Daarmee verruimde ze haar boodschap tot ook het witte publiek </w:t>
      </w:r>
      <w:r w:rsidRPr="008F60AF">
        <w:rPr>
          <w:color w:val="000000" w:themeColor="text1"/>
          <w:lang w:val="nl-NL"/>
        </w:rPr>
        <w:fldChar w:fldCharType="begin"/>
      </w:r>
      <w:r w:rsidR="00F751D4" w:rsidRPr="008F60AF">
        <w:rPr>
          <w:color w:val="000000" w:themeColor="text1"/>
          <w:lang w:val="nl-NL"/>
        </w:rPr>
        <w:instrText xml:space="preserve"> ADDIN EN.CITE &lt;EndNote&gt;&lt;Cite&gt;&lt;Author&gt;David&lt;/Author&gt;&lt;Year&gt;2020&lt;/Year&gt;&lt;RecNum&gt;1412&lt;/RecNum&gt;&lt;Pages&gt;545&lt;/Pages&gt;&lt;DisplayText&gt;(David, 2020, p. 545)&lt;/DisplayText&gt;&lt;record&gt;&lt;rec-number&gt;1412&lt;/rec-number&gt;&lt;foreign-keys&gt;&lt;key app="EN" db-id="tvw0xfa5br0zx0ez0v15dsexazwaa9zrwavw" timestamp="1589828651"&gt;1412&lt;/key&gt;&lt;/foreign-keys&gt;&lt;ref-type name="Journal Article"&gt;17&lt;/ref-type&gt;&lt;contributors&gt;&lt;authors&gt;&lt;author&gt;David, Marlo D.&lt;/author&gt;&lt;/authors&gt;&lt;/contributors&gt;&lt;titles&gt;&lt;title&gt;On Dirty Computers and Dissemblance&lt;/title&gt;&lt;secondary-title&gt;Signs: Journal of Women in Culture &amp;amp; Society&lt;/secondary-title&gt;&lt;/titles&gt;&lt;periodical&gt;&lt;full-title&gt;Signs: Journal of Women in Culture &amp;amp; Society&lt;/full-title&gt;&lt;/periodical&gt;&lt;pages&gt;541&lt;/pages&gt;&lt;volume&gt;45&lt;/volume&gt;&lt;number&gt;3&lt;/number&gt;&lt;keywords&gt;&lt;keyword&gt;RAPE&lt;/keyword&gt;&lt;keyword&gt;TRANSGRESSION (Ethics)&lt;/keyword&gt;&lt;keyword&gt;BLACK women&lt;/keyword&gt;&lt;keyword&gt;FEMINISM&lt;/keyword&gt;&lt;keyword&gt;HINE, Darlene Clark&lt;/keyword&gt;&lt;/keywords&gt;&lt;dates&gt;&lt;year&gt;2020&lt;/year&gt;&lt;pub-dates&gt;&lt;date&gt;//Spring2020&amp;#xD;Spring2020&lt;/date&gt;&lt;/pub-dates&gt;&lt;/dates&gt;&lt;isbn&gt;00979740&lt;/isbn&gt;&lt;urls&gt;&lt;related-urls&gt;&lt;url&gt;https://vpn.uantwerpen.be?url=https%3a%2f%2fsearch.ebscohost.com%2flogin.aspx%3fdirect%3dtrue%26AuthType%3dip%2curl%2cuid%26db%3dedb%26AN%3d142045757%26lang%3dnl%26site%3deds-live&lt;/url&gt;&lt;/related-urls&gt;&lt;/urls&gt;&lt;remote-database-name&gt;Complementary Index&lt;/remote-database-name&gt;&lt;remote-database-provider&gt;EBSCOhost&lt;/remote-database-provider&gt;&lt;/record&gt;&lt;/Cite&gt;&lt;/EndNote&gt;</w:instrText>
      </w:r>
      <w:r w:rsidRPr="008F60AF">
        <w:rPr>
          <w:color w:val="000000" w:themeColor="text1"/>
          <w:lang w:val="nl-NL"/>
        </w:rPr>
        <w:fldChar w:fldCharType="separate"/>
      </w:r>
      <w:r w:rsidR="00F751D4" w:rsidRPr="008F60AF">
        <w:rPr>
          <w:noProof/>
          <w:color w:val="000000" w:themeColor="text1"/>
          <w:lang w:val="nl-NL"/>
        </w:rPr>
        <w:t>(David, 2020, p. 545)</w:t>
      </w:r>
      <w:r w:rsidRPr="008F60AF">
        <w:rPr>
          <w:color w:val="000000" w:themeColor="text1"/>
          <w:lang w:val="nl-NL"/>
        </w:rPr>
        <w:fldChar w:fldCharType="end"/>
      </w:r>
      <w:r w:rsidRPr="008F60AF">
        <w:rPr>
          <w:color w:val="000000" w:themeColor="text1"/>
          <w:lang w:val="nl-NL"/>
        </w:rPr>
        <w:t xml:space="preserve">. </w:t>
      </w:r>
    </w:p>
    <w:p w14:paraId="6719A37B" w14:textId="5E1DC596" w:rsidR="003C0BCE" w:rsidRPr="008F60AF" w:rsidRDefault="003C0BCE" w:rsidP="003C0BCE">
      <w:pPr>
        <w:rPr>
          <w:color w:val="000000" w:themeColor="text1"/>
          <w:lang w:val="nl-NL"/>
        </w:rPr>
      </w:pPr>
    </w:p>
    <w:p w14:paraId="3731FC69" w14:textId="6FEE027D" w:rsidR="003C0BCE" w:rsidRPr="008F60AF" w:rsidRDefault="003C0BCE" w:rsidP="003C0BCE">
      <w:pPr>
        <w:pStyle w:val="Heading3"/>
        <w:rPr>
          <w:lang w:val="nl-NL"/>
        </w:rPr>
      </w:pPr>
      <w:bookmarkStart w:id="38" w:name="_Toc41145389"/>
      <w:r w:rsidRPr="008F60AF">
        <w:rPr>
          <w:lang w:val="nl-NL"/>
        </w:rPr>
        <w:t>Pynk en de feministische boodschap</w:t>
      </w:r>
      <w:bookmarkEnd w:id="38"/>
    </w:p>
    <w:p w14:paraId="18E268E1" w14:textId="11ACDD5C" w:rsidR="003C0BCE" w:rsidRPr="008F60AF" w:rsidRDefault="003C0BCE" w:rsidP="003C0BCE">
      <w:pPr>
        <w:rPr>
          <w:color w:val="000000" w:themeColor="text1"/>
          <w:lang w:val="nl-NL"/>
        </w:rPr>
      </w:pPr>
      <w:r w:rsidRPr="008F60AF">
        <w:rPr>
          <w:color w:val="000000" w:themeColor="text1"/>
          <w:lang w:val="nl-NL"/>
        </w:rPr>
        <w:t xml:space="preserve">Centraal in de setlist van </w:t>
      </w:r>
      <w:r w:rsidRPr="008F60AF">
        <w:rPr>
          <w:i/>
          <w:iCs/>
          <w:color w:val="000000" w:themeColor="text1"/>
          <w:lang w:val="nl-NL"/>
        </w:rPr>
        <w:t xml:space="preserve">Dirty Computer </w:t>
      </w:r>
      <w:r w:rsidRPr="008F60AF">
        <w:rPr>
          <w:color w:val="000000" w:themeColor="text1"/>
          <w:lang w:val="nl-NL"/>
        </w:rPr>
        <w:t xml:space="preserve">staat </w:t>
      </w:r>
      <w:r w:rsidR="000202FF" w:rsidRPr="008F60AF">
        <w:rPr>
          <w:color w:val="000000" w:themeColor="text1"/>
          <w:lang w:val="nl-NL"/>
        </w:rPr>
        <w:t xml:space="preserve">het nummer </w:t>
      </w:r>
      <w:r w:rsidR="000202FF" w:rsidRPr="008F60AF">
        <w:rPr>
          <w:i/>
          <w:iCs/>
          <w:color w:val="000000" w:themeColor="text1"/>
          <w:lang w:val="nl-NL"/>
        </w:rPr>
        <w:t>Pyn</w:t>
      </w:r>
      <w:r w:rsidR="00B84CFC" w:rsidRPr="008F60AF">
        <w:rPr>
          <w:i/>
          <w:iCs/>
          <w:color w:val="000000" w:themeColor="text1"/>
          <w:lang w:val="nl-NL"/>
        </w:rPr>
        <w:t>k</w:t>
      </w:r>
      <w:r w:rsidR="000202FF" w:rsidRPr="008F60AF">
        <w:rPr>
          <w:color w:val="000000" w:themeColor="text1"/>
          <w:lang w:val="nl-NL"/>
        </w:rPr>
        <w:t xml:space="preserve"> waarin Monáe verschillende thema’s met betrekking tot de vrouw aankaart. In de videoclip</w:t>
      </w:r>
      <w:r w:rsidR="00B84CFC" w:rsidRPr="008F60AF">
        <w:rPr>
          <w:color w:val="000000" w:themeColor="text1"/>
          <w:lang w:val="nl-NL"/>
        </w:rPr>
        <w:t>, die</w:t>
      </w:r>
      <w:r w:rsidR="000202FF" w:rsidRPr="008F60AF">
        <w:rPr>
          <w:color w:val="000000" w:themeColor="text1"/>
          <w:lang w:val="nl-NL"/>
        </w:rPr>
        <w:t xml:space="preserve"> baadt in een roze waas, ziet de kijker een groep zwarte vrouwen die een soort van slaapfeestje houden in een motel. De videoclip bevat vele verwijzingen naar de maatschappelijke standaard die de vrouw hoort te volgen, seksueel overschrijdend gedrag, seksuele geaardheid en meer.</w:t>
      </w:r>
    </w:p>
    <w:p w14:paraId="64F2B88F" w14:textId="01152F95" w:rsidR="000202FF" w:rsidRPr="008F60AF" w:rsidRDefault="000202FF" w:rsidP="003C0BCE">
      <w:pPr>
        <w:rPr>
          <w:color w:val="000000" w:themeColor="text1"/>
        </w:rPr>
      </w:pPr>
      <w:r w:rsidRPr="008F60AF">
        <w:rPr>
          <w:color w:val="000000" w:themeColor="text1"/>
          <w:lang w:val="nl-NL"/>
        </w:rPr>
        <w:tab/>
        <w:t>Allereerst is er de verwijzing naar de kleur roze in zowel de titel als</w:t>
      </w:r>
      <w:r w:rsidR="00B84CFC" w:rsidRPr="008F60AF">
        <w:rPr>
          <w:color w:val="000000" w:themeColor="text1"/>
          <w:lang w:val="nl-NL"/>
        </w:rPr>
        <w:t>ook</w:t>
      </w:r>
      <w:r w:rsidRPr="008F60AF">
        <w:rPr>
          <w:color w:val="000000" w:themeColor="text1"/>
          <w:lang w:val="nl-NL"/>
        </w:rPr>
        <w:t xml:space="preserve"> </w:t>
      </w:r>
      <w:r w:rsidR="0085109B" w:rsidRPr="008F60AF">
        <w:rPr>
          <w:color w:val="000000" w:themeColor="text1"/>
          <w:lang w:val="nl-NL"/>
        </w:rPr>
        <w:t>de</w:t>
      </w:r>
      <w:r w:rsidRPr="008F60AF">
        <w:rPr>
          <w:color w:val="000000" w:themeColor="text1"/>
          <w:lang w:val="nl-NL"/>
        </w:rPr>
        <w:t xml:space="preserve"> kleurenpallet van de clip. Roze wordt doorgaans als een vrouwelijke kleur gezien en op het eerste gezicht is dit ook een verwijzing naar de kracht van de vrouw</w:t>
      </w:r>
      <w:r w:rsidR="00B84CFC" w:rsidRPr="008F60AF">
        <w:rPr>
          <w:color w:val="000000" w:themeColor="text1"/>
          <w:lang w:val="nl-NL"/>
        </w:rPr>
        <w:t xml:space="preserve"> </w:t>
      </w:r>
      <w:r w:rsidR="00B84CFC" w:rsidRPr="008F60AF">
        <w:rPr>
          <w:color w:val="000000" w:themeColor="text1"/>
          <w:lang w:val="nl-NL"/>
        </w:rPr>
        <w:fldChar w:fldCharType="begin"/>
      </w:r>
      <w:r w:rsidR="00B84CFC" w:rsidRPr="008F60AF">
        <w:rPr>
          <w:color w:val="000000" w:themeColor="text1"/>
          <w:lang w:val="nl-NL"/>
        </w:rPr>
        <w:instrText xml:space="preserve"> ADDIN EN.CITE &lt;EndNote&gt;&lt;Cite&gt;&lt;Author&gt;Picariello&lt;/Author&gt;&lt;Year&gt;1990&lt;/Year&gt;&lt;RecNum&gt;1415&lt;/RecNum&gt;&lt;DisplayText&gt;(Picariello, Greenberg, &amp;amp; Pillemer, 1990)&lt;/DisplayText&gt;&lt;record&gt;&lt;rec-number&gt;1415&lt;/rec-number&gt;&lt;foreign-keys&gt;&lt;key app="EN" db-id="tvw0xfa5br0zx0ez0v15dsexazwaa9zrwavw" timestamp="1589900593"&gt;1415&lt;/key&gt;&lt;/foreign-keys&gt;&lt;ref-type name="Journal Article"&gt;17&lt;/ref-type&gt;&lt;contributors&gt;&lt;authors&gt;&lt;author&gt;Picariello, Martha L.&lt;/author&gt;&lt;author&gt;Greenberg, Danna N.&lt;/author&gt;&lt;author&gt;Pillemer, David B.&lt;/author&gt;&lt;/authors&gt;&lt;/contributors&gt;&lt;titles&gt;&lt;title&gt;Children&amp;apos;s Sex-Related Stereotyping of Colors&lt;/title&gt;&lt;secondary-title&gt;Child Development&lt;/secondary-title&gt;&lt;/titles&gt;&lt;periodical&gt;&lt;full-title&gt;Child Development&lt;/full-title&gt;&lt;/periodical&gt;&lt;pages&gt;1453-1460&lt;/pages&gt;&lt;volume&gt;61&lt;/volume&gt;&lt;number&gt;5&lt;/number&gt;&lt;dates&gt;&lt;year&gt;1990&lt;/year&gt;&lt;/dates&gt;&lt;publisher&gt;[Wiley, Society for Research in Child Development]&lt;/publisher&gt;&lt;isbn&gt;00093920, 14678624&lt;/isbn&gt;&lt;urls&gt;&lt;related-urls&gt;&lt;url&gt;www.jstor.org/stable/1130755&lt;/url&gt;&lt;/related-urls&gt;&lt;/urls&gt;&lt;custom1&gt;Full publication date: Oct., 1990&lt;/custom1&gt;&lt;electronic-resource-num&gt;10.2307/1130755&lt;/electronic-resource-num&gt;&lt;remote-database-name&gt;JSTOR&lt;/remote-database-name&gt;&lt;access-date&gt;2020/05/19/&lt;/access-date&gt;&lt;/record&gt;&lt;/Cite&gt;&lt;/EndNote&gt;</w:instrText>
      </w:r>
      <w:r w:rsidR="00B84CFC" w:rsidRPr="008F60AF">
        <w:rPr>
          <w:color w:val="000000" w:themeColor="text1"/>
          <w:lang w:val="nl-NL"/>
        </w:rPr>
        <w:fldChar w:fldCharType="separate"/>
      </w:r>
      <w:r w:rsidR="00B84CFC" w:rsidRPr="008F60AF">
        <w:rPr>
          <w:noProof/>
          <w:color w:val="000000" w:themeColor="text1"/>
          <w:lang w:val="nl-NL"/>
        </w:rPr>
        <w:t>(Picariello, Greenberg, &amp; Pillemer, 1990)</w:t>
      </w:r>
      <w:r w:rsidR="00B84CFC" w:rsidRPr="008F60AF">
        <w:rPr>
          <w:color w:val="000000" w:themeColor="text1"/>
          <w:lang w:val="nl-NL"/>
        </w:rPr>
        <w:fldChar w:fldCharType="end"/>
      </w:r>
      <w:r w:rsidRPr="008F60AF">
        <w:rPr>
          <w:color w:val="000000" w:themeColor="text1"/>
          <w:lang w:val="nl-NL"/>
        </w:rPr>
        <w:t xml:space="preserve">. </w:t>
      </w:r>
      <w:r w:rsidR="00DF329D" w:rsidRPr="008F60AF">
        <w:rPr>
          <w:color w:val="000000" w:themeColor="text1"/>
          <w:lang w:val="nl-NL"/>
        </w:rPr>
        <w:t xml:space="preserve">De video toont vrouwen die fysieke </w:t>
      </w:r>
      <w:r w:rsidR="00DF329D" w:rsidRPr="008F60AF">
        <w:rPr>
          <w:i/>
          <w:iCs/>
          <w:color w:val="000000" w:themeColor="text1"/>
          <w:lang w:val="nl-NL"/>
        </w:rPr>
        <w:t xml:space="preserve">workouts </w:t>
      </w:r>
      <w:r w:rsidR="00DF329D" w:rsidRPr="008F60AF">
        <w:rPr>
          <w:color w:val="000000" w:themeColor="text1"/>
          <w:lang w:val="nl-NL"/>
        </w:rPr>
        <w:t xml:space="preserve">aan het doen zijn alsook neon borden die </w:t>
      </w:r>
      <w:r w:rsidR="00DF329D" w:rsidRPr="008F60AF">
        <w:rPr>
          <w:i/>
          <w:iCs/>
          <w:color w:val="000000" w:themeColor="text1"/>
          <w:lang w:val="nl-NL"/>
        </w:rPr>
        <w:t>pussy power</w:t>
      </w:r>
      <w:r w:rsidR="00DF329D" w:rsidRPr="008F60AF">
        <w:rPr>
          <w:color w:val="000000" w:themeColor="text1"/>
          <w:lang w:val="nl-NL"/>
        </w:rPr>
        <w:t xml:space="preserve"> lezen. </w:t>
      </w:r>
      <w:r w:rsidR="00DF329D" w:rsidRPr="008F60AF">
        <w:rPr>
          <w:color w:val="000000" w:themeColor="text1"/>
        </w:rPr>
        <w:t>Daarnaast zingt de zangeres ook:</w:t>
      </w:r>
    </w:p>
    <w:p w14:paraId="7FD1F8F3" w14:textId="421F890B" w:rsidR="00DF329D" w:rsidRPr="008F60AF" w:rsidRDefault="00DF329D" w:rsidP="003C0BCE">
      <w:pPr>
        <w:rPr>
          <w:color w:val="000000" w:themeColor="text1"/>
        </w:rPr>
      </w:pPr>
    </w:p>
    <w:p w14:paraId="3171F2B1" w14:textId="2E9699F2" w:rsidR="00DF329D" w:rsidRPr="008F60AF" w:rsidRDefault="00DF329D" w:rsidP="00DF329D">
      <w:pPr>
        <w:jc w:val="center"/>
        <w:rPr>
          <w:i/>
          <w:iCs/>
          <w:color w:val="000000" w:themeColor="text1"/>
        </w:rPr>
      </w:pPr>
      <w:r w:rsidRPr="008F60AF">
        <w:rPr>
          <w:i/>
          <w:iCs/>
          <w:color w:val="000000" w:themeColor="text1"/>
        </w:rPr>
        <w:t>“Pink like the inside of your, baby (we're all just pink)</w:t>
      </w:r>
      <w:r w:rsidRPr="008F60AF">
        <w:rPr>
          <w:i/>
          <w:iCs/>
          <w:color w:val="000000" w:themeColor="text1"/>
        </w:rPr>
        <w:br/>
        <w:t>Pink like the walls and the doors, maybe (deep inside, we're all just pink)”</w:t>
      </w:r>
    </w:p>
    <w:p w14:paraId="629C953B" w14:textId="4C34172D" w:rsidR="00DF329D" w:rsidRPr="008F60AF" w:rsidRDefault="00DF329D" w:rsidP="00DF329D">
      <w:pPr>
        <w:rPr>
          <w:color w:val="000000" w:themeColor="text1"/>
        </w:rPr>
      </w:pPr>
    </w:p>
    <w:p w14:paraId="056A09F8" w14:textId="126DB316" w:rsidR="00DF329D" w:rsidRPr="008F60AF" w:rsidRDefault="00DF329D" w:rsidP="00DF329D">
      <w:pPr>
        <w:rPr>
          <w:color w:val="000000" w:themeColor="text1"/>
          <w:lang w:val="nl-NL"/>
        </w:rPr>
      </w:pPr>
      <w:r w:rsidRPr="008F60AF">
        <w:rPr>
          <w:color w:val="000000" w:themeColor="text1"/>
          <w:lang w:val="nl-NL"/>
        </w:rPr>
        <w:t xml:space="preserve">Dit gedeelte geeft een extra laag van betekenis aan de kleur roze. Monáe verwijst naar hoe onze fysieke opbouw </w:t>
      </w:r>
      <w:r w:rsidR="00411228" w:rsidRPr="008F60AF">
        <w:rPr>
          <w:color w:val="000000" w:themeColor="text1"/>
          <w:lang w:val="nl-NL"/>
        </w:rPr>
        <w:t>roosgekleurd is</w:t>
      </w:r>
      <w:r w:rsidR="00B84CFC" w:rsidRPr="008F60AF">
        <w:rPr>
          <w:color w:val="000000" w:themeColor="text1"/>
          <w:lang w:val="nl-NL"/>
        </w:rPr>
        <w:t>,</w:t>
      </w:r>
      <w:r w:rsidRPr="008F60AF">
        <w:rPr>
          <w:color w:val="000000" w:themeColor="text1"/>
          <w:lang w:val="nl-NL"/>
        </w:rPr>
        <w:t xml:space="preserve"> en dat dat bij iedereen hetzelfde is. Een boodschap van gelijkheid</w:t>
      </w:r>
      <w:r w:rsidR="00B84CFC" w:rsidRPr="008F60AF">
        <w:rPr>
          <w:color w:val="000000" w:themeColor="text1"/>
          <w:lang w:val="nl-NL"/>
        </w:rPr>
        <w:t>,</w:t>
      </w:r>
      <w:r w:rsidRPr="008F60AF">
        <w:rPr>
          <w:color w:val="000000" w:themeColor="text1"/>
          <w:lang w:val="nl-NL"/>
        </w:rPr>
        <w:t xml:space="preserve"> ongeacht de </w:t>
      </w:r>
      <w:r w:rsidR="00B84CFC" w:rsidRPr="008F60AF">
        <w:rPr>
          <w:color w:val="000000" w:themeColor="text1"/>
          <w:lang w:val="nl-NL"/>
        </w:rPr>
        <w:t>genderidentiteit</w:t>
      </w:r>
      <w:r w:rsidRPr="008F60AF">
        <w:rPr>
          <w:color w:val="000000" w:themeColor="text1"/>
          <w:lang w:val="nl-NL"/>
        </w:rPr>
        <w:t xml:space="preserve"> </w:t>
      </w:r>
      <w:r w:rsidR="00411228" w:rsidRPr="008F60AF">
        <w:rPr>
          <w:color w:val="000000" w:themeColor="text1"/>
          <w:lang w:val="nl-NL"/>
        </w:rPr>
        <w:t xml:space="preserve">of etniciteit </w:t>
      </w:r>
      <w:r w:rsidRPr="008F60AF">
        <w:rPr>
          <w:color w:val="000000" w:themeColor="text1"/>
          <w:lang w:val="nl-NL"/>
        </w:rPr>
        <w:t>waartoe een individu behoort.</w:t>
      </w:r>
    </w:p>
    <w:p w14:paraId="22D16287" w14:textId="5B9712D1" w:rsidR="00DF329D" w:rsidRPr="008F60AF" w:rsidRDefault="00DF329D" w:rsidP="00DF329D">
      <w:pPr>
        <w:rPr>
          <w:color w:val="000000" w:themeColor="text1"/>
          <w:lang w:val="nl-NL"/>
        </w:rPr>
      </w:pPr>
      <w:r w:rsidRPr="008F60AF">
        <w:rPr>
          <w:color w:val="000000" w:themeColor="text1"/>
          <w:lang w:val="nl-NL"/>
        </w:rPr>
        <w:tab/>
        <w:t>Vervolgens zijn er de toespelingen op het seksueel overschrijdend gedrag jegens de vrouw. Zo is er een close</w:t>
      </w:r>
      <w:r w:rsidR="00B84CFC" w:rsidRPr="008F60AF">
        <w:rPr>
          <w:color w:val="000000" w:themeColor="text1"/>
          <w:lang w:val="nl-NL"/>
        </w:rPr>
        <w:t>-</w:t>
      </w:r>
      <w:r w:rsidRPr="008F60AF">
        <w:rPr>
          <w:color w:val="000000" w:themeColor="text1"/>
          <w:lang w:val="nl-NL"/>
        </w:rPr>
        <w:t xml:space="preserve">up van het slipje waarop de tekst </w:t>
      </w:r>
      <w:r w:rsidR="00365CA9" w:rsidRPr="008F60AF">
        <w:rPr>
          <w:color w:val="000000" w:themeColor="text1"/>
          <w:lang w:val="nl-NL"/>
        </w:rPr>
        <w:t>“</w:t>
      </w:r>
      <w:r w:rsidR="00365CA9" w:rsidRPr="008F60AF">
        <w:rPr>
          <w:i/>
          <w:iCs/>
          <w:color w:val="000000" w:themeColor="text1"/>
          <w:lang w:val="nl-NL"/>
        </w:rPr>
        <w:t xml:space="preserve">I grab back” </w:t>
      </w:r>
      <w:r w:rsidR="00365CA9" w:rsidRPr="008F60AF">
        <w:rPr>
          <w:color w:val="000000" w:themeColor="text1"/>
          <w:lang w:val="nl-NL"/>
        </w:rPr>
        <w:t xml:space="preserve">geborduurd staat. Dit is een verwijzing naar de befaamde uitspraak van huidig Amerikaans president </w:t>
      </w:r>
      <w:r w:rsidR="00B84CFC" w:rsidRPr="008F60AF">
        <w:rPr>
          <w:color w:val="000000" w:themeColor="text1"/>
          <w:lang w:val="nl-NL"/>
        </w:rPr>
        <w:t xml:space="preserve">Donald </w:t>
      </w:r>
      <w:r w:rsidR="00365CA9" w:rsidRPr="008F60AF">
        <w:rPr>
          <w:color w:val="000000" w:themeColor="text1"/>
          <w:lang w:val="nl-NL"/>
        </w:rPr>
        <w:t xml:space="preserve">Trump die </w:t>
      </w:r>
      <w:r w:rsidR="00B84CFC" w:rsidRPr="008F60AF">
        <w:rPr>
          <w:color w:val="000000" w:themeColor="text1"/>
          <w:lang w:val="nl-NL"/>
        </w:rPr>
        <w:t xml:space="preserve">claimde </w:t>
      </w:r>
      <w:r w:rsidR="00365CA9" w:rsidRPr="008F60AF">
        <w:rPr>
          <w:color w:val="000000" w:themeColor="text1"/>
          <w:lang w:val="nl-NL"/>
        </w:rPr>
        <w:t xml:space="preserve">een vrouw bij haar intieme delen </w:t>
      </w:r>
      <w:r w:rsidR="00B84CFC" w:rsidRPr="008F60AF">
        <w:rPr>
          <w:color w:val="000000" w:themeColor="text1"/>
          <w:lang w:val="nl-NL"/>
        </w:rPr>
        <w:t>te</w:t>
      </w:r>
      <w:r w:rsidR="00365CA9" w:rsidRPr="008F60AF">
        <w:rPr>
          <w:color w:val="000000" w:themeColor="text1"/>
          <w:lang w:val="nl-NL"/>
        </w:rPr>
        <w:t xml:space="preserve"> mogen grijpen omwille van zijn bekendheid. Daarnaast is Monáe een uitgesproken vertegenwoordiger van de #MeToo-beweging. Gedurende de Grammy’s ceremonie van 2018 kaartte ze de ongelijkheid tussen man en vrouw in de muziekindustrie aan, maar ook seksuele intimidatie</w:t>
      </w:r>
      <w:r w:rsidR="003E719F" w:rsidRPr="008F60AF">
        <w:rPr>
          <w:color w:val="000000" w:themeColor="text1"/>
          <w:lang w:val="nl-NL"/>
        </w:rPr>
        <w:t xml:space="preserve"> </w:t>
      </w:r>
      <w:r w:rsidR="00B84CFC" w:rsidRPr="008F60AF">
        <w:rPr>
          <w:color w:val="000000" w:themeColor="text1"/>
          <w:lang w:val="nl-NL"/>
        </w:rPr>
        <w:fldChar w:fldCharType="begin"/>
      </w:r>
      <w:r w:rsidR="00B84CFC" w:rsidRPr="008F60AF">
        <w:rPr>
          <w:color w:val="000000" w:themeColor="text1"/>
          <w:lang w:val="nl-NL"/>
        </w:rPr>
        <w:instrText xml:space="preserve"> ADDIN EN.CITE &lt;EndNote&gt;&lt;Cite&gt;&lt;Author&gt;Victor&lt;/Author&gt;&lt;Year&gt;2018&lt;/Year&gt;&lt;RecNum&gt;1416&lt;/RecNum&gt;&lt;DisplayText&gt;(Victor, 2018)&lt;/DisplayText&gt;&lt;record&gt;&lt;rec-number&gt;1416&lt;/rec-number&gt;&lt;foreign-keys&gt;&lt;key app="EN" db-id="tvw0xfa5br0zx0ez0v15dsexazwaa9zrwavw" timestamp="1589900852"&gt;1416&lt;/key&gt;&lt;/foreign-keys&gt;&lt;ref-type name="Newspaper Article"&gt;23&lt;/ref-type&gt;&lt;contributors&gt;&lt;authors&gt;&lt;author&gt;Victor, Daniel&lt;/author&gt;&lt;/authors&gt;&lt;/contributors&gt;&lt;titles&gt;&lt;title&gt;Janelle monáe brings a ‘time’s up’ message to the grammy awards&lt;/title&gt;&lt;secondary-title&gt;The New York Times&lt;/secondary-title&gt;&lt;/titles&gt;&lt;section&gt;Arts&lt;/section&gt;&lt;keywords&gt;&lt;keyword&gt;Grammy Awards&lt;/keyword&gt;&lt;keyword&gt;#MeToo Movement&lt;/keyword&gt;&lt;keyword&gt;Monae, Janelle&lt;/keyword&gt;&lt;keyword&gt;Music&lt;/keyword&gt;&lt;keyword&gt;Sexual Harassment&lt;/keyword&gt;&lt;keyword&gt;Kesha&lt;/keyword&gt;&lt;/keywords&gt;&lt;dates&gt;&lt;year&gt;2018&lt;/year&gt;&lt;pub-dates&gt;&lt;date&gt;2018/01/28/T22:48:25-05:00&lt;/date&gt;&lt;/pub-dates&gt;&lt;/dates&gt;&lt;isbn&gt;0362-4331&lt;/isbn&gt;&lt;urls&gt;&lt;related-urls&gt;&lt;url&gt;https://www.nytimes.com/2018/01/28/arts/music/janelle-monae-kesha-grammy-awards-metoo.html&lt;/url&gt;&lt;/related-urls&gt;&lt;/urls&gt;&lt;remote-database-provider&gt;NYTimes.com&lt;/remote-database-provider&gt;&lt;language&gt;en-US&lt;/language&gt;&lt;access-date&gt;2020/05/19/15:07:16&lt;/access-date&gt;&lt;/record&gt;&lt;/Cite&gt;&lt;/EndNote&gt;</w:instrText>
      </w:r>
      <w:r w:rsidR="00B84CFC" w:rsidRPr="008F60AF">
        <w:rPr>
          <w:color w:val="000000" w:themeColor="text1"/>
          <w:lang w:val="nl-NL"/>
        </w:rPr>
        <w:fldChar w:fldCharType="separate"/>
      </w:r>
      <w:r w:rsidR="00B84CFC" w:rsidRPr="008F60AF">
        <w:rPr>
          <w:noProof/>
          <w:color w:val="000000" w:themeColor="text1"/>
          <w:lang w:val="nl-NL"/>
        </w:rPr>
        <w:t>(Victor, 2018)</w:t>
      </w:r>
      <w:r w:rsidR="00B84CFC" w:rsidRPr="008F60AF">
        <w:rPr>
          <w:color w:val="000000" w:themeColor="text1"/>
          <w:lang w:val="nl-NL"/>
        </w:rPr>
        <w:fldChar w:fldCharType="end"/>
      </w:r>
      <w:r w:rsidR="00365CA9" w:rsidRPr="008F60AF">
        <w:rPr>
          <w:color w:val="000000" w:themeColor="text1"/>
          <w:lang w:val="nl-NL"/>
        </w:rPr>
        <w:t>.</w:t>
      </w:r>
    </w:p>
    <w:p w14:paraId="243634A1" w14:textId="783B151D" w:rsidR="00C72FD7" w:rsidRPr="008F60AF" w:rsidRDefault="00365CA9" w:rsidP="00DF329D">
      <w:pPr>
        <w:rPr>
          <w:color w:val="000000" w:themeColor="text1"/>
          <w:lang w:val="nl-NL"/>
        </w:rPr>
      </w:pPr>
      <w:r w:rsidRPr="008F60AF">
        <w:rPr>
          <w:color w:val="000000" w:themeColor="text1"/>
          <w:lang w:val="nl-NL"/>
        </w:rPr>
        <w:tab/>
        <w:t xml:space="preserve">In de videoclip is er ook een </w:t>
      </w:r>
      <w:r w:rsidR="00B84CFC" w:rsidRPr="008F60AF">
        <w:rPr>
          <w:color w:val="000000" w:themeColor="text1"/>
          <w:lang w:val="nl-NL"/>
        </w:rPr>
        <w:t>sequentie</w:t>
      </w:r>
      <w:r w:rsidRPr="008F60AF">
        <w:rPr>
          <w:color w:val="000000" w:themeColor="text1"/>
          <w:lang w:val="nl-NL"/>
        </w:rPr>
        <w:t xml:space="preserve"> waarin gebruikt wordt gemaakt van broeken die “vaginabroeken” gedoopt werden. Op het eerste gezicht kan dit als een grappige verwijzing naar de vagina gelezen worden, maar er schuilt meer achter. Zo is te zien dat niet elke broek dezelfde is, betekenende dat niet alle vagina’s gelijk gevormd zijn. Maar wat mogelijks nog belangrijker is, is dat </w:t>
      </w:r>
      <w:r w:rsidRPr="008F60AF">
        <w:rPr>
          <w:color w:val="000000" w:themeColor="text1"/>
          <w:lang w:val="nl-NL"/>
        </w:rPr>
        <w:lastRenderedPageBreak/>
        <w:t xml:space="preserve">niet elke </w:t>
      </w:r>
      <w:r w:rsidR="002A4544" w:rsidRPr="008F60AF">
        <w:rPr>
          <w:color w:val="000000" w:themeColor="text1"/>
          <w:lang w:val="nl-NL"/>
        </w:rPr>
        <w:t>danseres</w:t>
      </w:r>
      <w:r w:rsidRPr="008F60AF">
        <w:rPr>
          <w:color w:val="000000" w:themeColor="text1"/>
          <w:lang w:val="nl-NL"/>
        </w:rPr>
        <w:t xml:space="preserve"> een broek draagt. De intrinsieke boodschap hierin is dat niet elk individu </w:t>
      </w:r>
      <w:r w:rsidR="002A4544" w:rsidRPr="008F60AF">
        <w:rPr>
          <w:color w:val="000000" w:themeColor="text1"/>
          <w:lang w:val="nl-NL"/>
        </w:rPr>
        <w:t>die</w:t>
      </w:r>
      <w:r w:rsidRPr="008F60AF">
        <w:rPr>
          <w:color w:val="000000" w:themeColor="text1"/>
          <w:lang w:val="nl-NL"/>
        </w:rPr>
        <w:t xml:space="preserve"> zichzelf </w:t>
      </w:r>
      <w:r w:rsidR="002A4544" w:rsidRPr="008F60AF">
        <w:rPr>
          <w:color w:val="000000" w:themeColor="text1"/>
          <w:lang w:val="nl-NL"/>
        </w:rPr>
        <w:t xml:space="preserve">als vrouw </w:t>
      </w:r>
      <w:r w:rsidRPr="008F60AF">
        <w:rPr>
          <w:color w:val="000000" w:themeColor="text1"/>
          <w:lang w:val="nl-NL"/>
        </w:rPr>
        <w:t>identificeert, een vagina heeft. Bijvoorbeeld een transgender vrouw die nog geen vaginaplastiek</w:t>
      </w:r>
      <w:r w:rsidR="00C33330" w:rsidRPr="008F60AF">
        <w:rPr>
          <w:rStyle w:val="FootnoteReference"/>
          <w:color w:val="000000" w:themeColor="text1"/>
          <w:lang w:val="nl-NL"/>
        </w:rPr>
        <w:footnoteReference w:id="10"/>
      </w:r>
      <w:r w:rsidRPr="008F60AF">
        <w:rPr>
          <w:color w:val="000000" w:themeColor="text1"/>
          <w:lang w:val="nl-NL"/>
        </w:rPr>
        <w:t xml:space="preserve"> </w:t>
      </w:r>
      <w:r w:rsidR="00DB1E38" w:rsidRPr="008F60AF">
        <w:rPr>
          <w:color w:val="000000" w:themeColor="text1"/>
          <w:lang w:val="nl-NL"/>
        </w:rPr>
        <w:t>heeft</w:t>
      </w:r>
      <w:r w:rsidRPr="008F60AF">
        <w:rPr>
          <w:color w:val="000000" w:themeColor="text1"/>
          <w:lang w:val="nl-NL"/>
        </w:rPr>
        <w:t xml:space="preserve"> laten uitvoeren. Hiermee ontkoppelt de zangeres zichzelf van het binair en stereotype gedachtegoed dat er slechts twee genders </w:t>
      </w:r>
      <w:r w:rsidR="002A4544" w:rsidRPr="008F60AF">
        <w:rPr>
          <w:color w:val="000000" w:themeColor="text1"/>
          <w:lang w:val="nl-NL"/>
        </w:rPr>
        <w:t>bestaan</w:t>
      </w:r>
      <w:r w:rsidRPr="008F60AF">
        <w:rPr>
          <w:color w:val="000000" w:themeColor="text1"/>
          <w:lang w:val="nl-NL"/>
        </w:rPr>
        <w:t>. Een gedachtegoed dat in de derde feministische golf al sterk leefde en verder werd uitgewerkt doorheen de vierde golf.</w:t>
      </w:r>
    </w:p>
    <w:p w14:paraId="565BE25C" w14:textId="4A09A5A3" w:rsidR="00365CA9" w:rsidRPr="008F60AF" w:rsidRDefault="00C72FD7" w:rsidP="00DF329D">
      <w:pPr>
        <w:rPr>
          <w:color w:val="000000" w:themeColor="text1"/>
          <w:lang w:val="nl-NL"/>
        </w:rPr>
      </w:pPr>
      <w:r w:rsidRPr="008F60AF">
        <w:rPr>
          <w:color w:val="000000" w:themeColor="text1"/>
          <w:lang w:val="nl-NL"/>
        </w:rPr>
        <w:tab/>
        <w:t xml:space="preserve">Als laatste wordt de schoonheidsnorm voor de vrouw onder handen genomen. Het beeld van de lange, slanke, liefst witte vrouw </w:t>
      </w:r>
      <w:r w:rsidR="00B84CFC" w:rsidRPr="008F60AF">
        <w:rPr>
          <w:color w:val="000000" w:themeColor="text1"/>
          <w:lang w:val="nl-NL"/>
        </w:rPr>
        <w:t xml:space="preserve">(hoe de robotversies er in </w:t>
      </w:r>
      <w:r w:rsidR="00B84CFC" w:rsidRPr="008F60AF">
        <w:rPr>
          <w:i/>
          <w:iCs/>
          <w:color w:val="000000" w:themeColor="text1"/>
          <w:lang w:val="nl-NL"/>
        </w:rPr>
        <w:t xml:space="preserve">The Stepford Wives </w:t>
      </w:r>
      <w:r w:rsidR="0085109B" w:rsidRPr="008F60AF">
        <w:rPr>
          <w:color w:val="000000" w:themeColor="text1"/>
          <w:lang w:val="nl-NL"/>
        </w:rPr>
        <w:t>eruitzagen</w:t>
      </w:r>
      <w:r w:rsidR="00B84CFC" w:rsidRPr="008F60AF">
        <w:rPr>
          <w:color w:val="000000" w:themeColor="text1"/>
          <w:lang w:val="nl-NL"/>
        </w:rPr>
        <w:t xml:space="preserve">) </w:t>
      </w:r>
      <w:r w:rsidRPr="008F60AF">
        <w:rPr>
          <w:color w:val="000000" w:themeColor="text1"/>
          <w:lang w:val="nl-NL"/>
        </w:rPr>
        <w:t xml:space="preserve">verdwijnt in </w:t>
      </w:r>
      <w:r w:rsidRPr="008F60AF">
        <w:rPr>
          <w:i/>
          <w:iCs/>
          <w:color w:val="000000" w:themeColor="text1"/>
          <w:lang w:val="nl-NL"/>
        </w:rPr>
        <w:t>Pynk</w:t>
      </w:r>
      <w:r w:rsidRPr="008F60AF">
        <w:rPr>
          <w:color w:val="000000" w:themeColor="text1"/>
          <w:lang w:val="nl-NL"/>
        </w:rPr>
        <w:t xml:space="preserve">. Uitsluitend zwarte vrouwen komen voor en dat in alle vormen en maten. Het gedachtegoed dat </w:t>
      </w:r>
      <w:r w:rsidR="00B84CFC" w:rsidRPr="008F60AF">
        <w:rPr>
          <w:color w:val="000000" w:themeColor="text1"/>
          <w:lang w:val="nl-NL"/>
        </w:rPr>
        <w:t xml:space="preserve">de </w:t>
      </w:r>
      <w:r w:rsidRPr="008F60AF">
        <w:rPr>
          <w:color w:val="000000" w:themeColor="text1"/>
          <w:lang w:val="nl-NL"/>
        </w:rPr>
        <w:t>vrouw haar intieme delen geschoren moet houden, wordt met een close-up van een onderbroek waar schaamhaar langs de zijkanten uitpuilt de wind ingeslagen.</w:t>
      </w:r>
    </w:p>
    <w:p w14:paraId="3896F876" w14:textId="27744195" w:rsidR="00C72FD7" w:rsidRPr="008F60AF" w:rsidRDefault="00C72FD7" w:rsidP="00DF329D">
      <w:pPr>
        <w:rPr>
          <w:color w:val="000000" w:themeColor="text1"/>
          <w:lang w:val="nl-NL"/>
        </w:rPr>
      </w:pPr>
    </w:p>
    <w:p w14:paraId="3204BD68" w14:textId="7B5FC6EC" w:rsidR="00C72FD7" w:rsidRPr="008F60AF" w:rsidRDefault="00C72FD7" w:rsidP="00C72FD7">
      <w:pPr>
        <w:pStyle w:val="Heading3"/>
        <w:rPr>
          <w:lang w:val="nl-NL"/>
        </w:rPr>
      </w:pPr>
      <w:bookmarkStart w:id="39" w:name="_Toc41145390"/>
      <w:r w:rsidRPr="008F60AF">
        <w:rPr>
          <w:lang w:val="nl-NL"/>
        </w:rPr>
        <w:t>De menselijke robot</w:t>
      </w:r>
      <w:bookmarkEnd w:id="39"/>
    </w:p>
    <w:p w14:paraId="245F4186" w14:textId="52A1D461" w:rsidR="00C72FD7" w:rsidRPr="008F60AF" w:rsidRDefault="00C72FD7" w:rsidP="00C72FD7">
      <w:pPr>
        <w:rPr>
          <w:color w:val="000000" w:themeColor="text1"/>
          <w:lang w:val="nl-NL"/>
        </w:rPr>
      </w:pPr>
      <w:r w:rsidRPr="008F60AF">
        <w:rPr>
          <w:color w:val="000000" w:themeColor="text1"/>
          <w:lang w:val="nl-NL"/>
        </w:rPr>
        <w:t xml:space="preserve">De aanwezigheid van robots zou bijna vergeten geraken, aangezien ze identiek zijn aan hoe de mens eruitziet. Toch is het gegeven ervan cruciaal voor de tekst van de film. Doorheen haar vorige albums </w:t>
      </w:r>
      <w:r w:rsidR="00411228" w:rsidRPr="008F60AF">
        <w:rPr>
          <w:color w:val="000000" w:themeColor="text1"/>
          <w:lang w:val="nl-NL"/>
        </w:rPr>
        <w:t>werd het afrofuturistisch</w:t>
      </w:r>
      <w:r w:rsidR="00950072" w:rsidRPr="008F60AF">
        <w:rPr>
          <w:rStyle w:val="FootnoteReference"/>
          <w:color w:val="000000" w:themeColor="text1"/>
          <w:lang w:val="nl-NL"/>
        </w:rPr>
        <w:footnoteReference w:id="11"/>
      </w:r>
      <w:r w:rsidR="00411228" w:rsidRPr="008F60AF">
        <w:rPr>
          <w:color w:val="000000" w:themeColor="text1"/>
          <w:lang w:val="nl-NL"/>
        </w:rPr>
        <w:t xml:space="preserve"> karakter ervan meer expliciet uitgespeeld door de duidelijke toevoeging van mechanische elementen aan de visualisatie van de androïden. </w:t>
      </w:r>
      <w:r w:rsidR="00950072" w:rsidRPr="008F60AF">
        <w:rPr>
          <w:color w:val="000000" w:themeColor="text1"/>
          <w:lang w:val="nl-NL"/>
        </w:rPr>
        <w:t xml:space="preserve">Zo vertoont de cover van </w:t>
      </w:r>
      <w:r w:rsidR="00950072" w:rsidRPr="008F60AF">
        <w:rPr>
          <w:i/>
          <w:iCs/>
          <w:color w:val="000000" w:themeColor="text1"/>
          <w:lang w:val="nl-NL"/>
        </w:rPr>
        <w:t xml:space="preserve">The ArchAndroid </w:t>
      </w:r>
      <w:r w:rsidR="00950072" w:rsidRPr="008F60AF">
        <w:rPr>
          <w:color w:val="000000" w:themeColor="text1"/>
          <w:lang w:val="nl-NL"/>
        </w:rPr>
        <w:t xml:space="preserve">sterke gelijkenissen met de poster van Fritz Lang’s </w:t>
      </w:r>
      <w:r w:rsidR="00950072" w:rsidRPr="008F60AF">
        <w:rPr>
          <w:i/>
          <w:iCs/>
          <w:color w:val="000000" w:themeColor="text1"/>
          <w:lang w:val="nl-NL"/>
        </w:rPr>
        <w:t xml:space="preserve">Metropolis </w:t>
      </w:r>
      <w:r w:rsidR="00950072" w:rsidRPr="008F60AF">
        <w:rPr>
          <w:color w:val="000000" w:themeColor="text1"/>
          <w:lang w:val="nl-NL"/>
        </w:rPr>
        <w:t>(</w:t>
      </w:r>
      <w:r w:rsidR="00004F45" w:rsidRPr="008F60AF">
        <w:rPr>
          <w:color w:val="000000" w:themeColor="text1"/>
          <w:lang w:val="nl-NL"/>
        </w:rPr>
        <w:t>1927) waar</w:t>
      </w:r>
      <w:r w:rsidR="00B84CFC" w:rsidRPr="008F60AF">
        <w:rPr>
          <w:color w:val="000000" w:themeColor="text1"/>
          <w:lang w:val="nl-NL"/>
        </w:rPr>
        <w:t>op</w:t>
      </w:r>
      <w:r w:rsidR="00004F45" w:rsidRPr="008F60AF">
        <w:rPr>
          <w:color w:val="000000" w:themeColor="text1"/>
          <w:lang w:val="nl-NL"/>
        </w:rPr>
        <w:t xml:space="preserve"> de robot Maria op afgebeeld staat</w:t>
      </w:r>
      <w:r w:rsidR="001477F3" w:rsidRPr="008F60AF">
        <w:rPr>
          <w:color w:val="000000" w:themeColor="text1"/>
          <w:lang w:val="nl-NL"/>
        </w:rPr>
        <w:t xml:space="preserve"> (zie bijlage 4)</w:t>
      </w:r>
      <w:r w:rsidR="00004F45" w:rsidRPr="008F60AF">
        <w:rPr>
          <w:color w:val="000000" w:themeColor="text1"/>
          <w:lang w:val="nl-NL"/>
        </w:rPr>
        <w:t xml:space="preserve">. Er kan een </w:t>
      </w:r>
      <w:r w:rsidR="00B84CFC" w:rsidRPr="008F60AF">
        <w:rPr>
          <w:color w:val="000000" w:themeColor="text1"/>
          <w:lang w:val="nl-NL"/>
        </w:rPr>
        <w:t xml:space="preserve">narratieve </w:t>
      </w:r>
      <w:r w:rsidR="00004F45" w:rsidRPr="008F60AF">
        <w:rPr>
          <w:color w:val="000000" w:themeColor="text1"/>
          <w:lang w:val="nl-NL"/>
        </w:rPr>
        <w:t xml:space="preserve">brug geslagen </w:t>
      </w:r>
      <w:r w:rsidR="00B84CFC" w:rsidRPr="008F60AF">
        <w:rPr>
          <w:color w:val="000000" w:themeColor="text1"/>
          <w:lang w:val="nl-NL"/>
        </w:rPr>
        <w:t xml:space="preserve">worden </w:t>
      </w:r>
      <w:r w:rsidR="00004F45" w:rsidRPr="008F60AF">
        <w:rPr>
          <w:color w:val="000000" w:themeColor="text1"/>
          <w:lang w:val="nl-NL"/>
        </w:rPr>
        <w:t>tussen Lang’s werk en dat van Monáe</w:t>
      </w:r>
      <w:r w:rsidR="00446E0B" w:rsidRPr="008F60AF">
        <w:rPr>
          <w:color w:val="000000" w:themeColor="text1"/>
          <w:lang w:val="nl-NL"/>
        </w:rPr>
        <w:t xml:space="preserve">, namelijk </w:t>
      </w:r>
      <w:r w:rsidR="00B84CFC" w:rsidRPr="008F60AF">
        <w:rPr>
          <w:color w:val="000000" w:themeColor="text1"/>
          <w:lang w:val="nl-NL"/>
        </w:rPr>
        <w:t>de gelijkaardige aard van het verhaal</w:t>
      </w:r>
      <w:r w:rsidR="00446E0B" w:rsidRPr="008F60AF">
        <w:rPr>
          <w:color w:val="000000" w:themeColor="text1"/>
          <w:lang w:val="nl-NL"/>
        </w:rPr>
        <w:t>.</w:t>
      </w:r>
      <w:r w:rsidR="00004F45" w:rsidRPr="008F60AF">
        <w:rPr>
          <w:color w:val="000000" w:themeColor="text1"/>
          <w:lang w:val="nl-NL"/>
        </w:rPr>
        <w:t xml:space="preserve"> Maria leidt in </w:t>
      </w:r>
      <w:r w:rsidR="00004F45" w:rsidRPr="008F60AF">
        <w:rPr>
          <w:i/>
          <w:iCs/>
          <w:color w:val="000000" w:themeColor="text1"/>
          <w:lang w:val="nl-NL"/>
        </w:rPr>
        <w:t xml:space="preserve">Metropolis </w:t>
      </w:r>
      <w:r w:rsidR="00004F45" w:rsidRPr="008F60AF">
        <w:rPr>
          <w:color w:val="000000" w:themeColor="text1"/>
          <w:lang w:val="nl-NL"/>
        </w:rPr>
        <w:t xml:space="preserve">de onderdrukte klasse naar de vrijheid, Cindi Mayweather (Monáe’s alter ego) doet hetzelfde voor de ondergeschikte androïden in </w:t>
      </w:r>
      <w:r w:rsidR="00B84CFC" w:rsidRPr="008F60AF">
        <w:rPr>
          <w:color w:val="000000" w:themeColor="text1"/>
          <w:lang w:val="nl-NL"/>
        </w:rPr>
        <w:t>haar</w:t>
      </w:r>
      <w:r w:rsidR="00004F45" w:rsidRPr="008F60AF">
        <w:rPr>
          <w:color w:val="000000" w:themeColor="text1"/>
          <w:lang w:val="nl-NL"/>
        </w:rPr>
        <w:t xml:space="preserve"> stad ook Metropolis genaamd</w:t>
      </w:r>
      <w:r w:rsidR="00412DF6" w:rsidRPr="008F60AF">
        <w:rPr>
          <w:color w:val="000000" w:themeColor="text1"/>
          <w:lang w:val="nl-NL"/>
        </w:rPr>
        <w:t xml:space="preserve"> </w:t>
      </w:r>
      <w:r w:rsidR="00412DF6" w:rsidRPr="008F60AF">
        <w:rPr>
          <w:color w:val="000000" w:themeColor="text1"/>
          <w:lang w:val="nl-NL"/>
        </w:rPr>
        <w:fldChar w:fldCharType="begin"/>
      </w:r>
      <w:r w:rsidR="00412DF6" w:rsidRPr="008F60AF">
        <w:rPr>
          <w:color w:val="000000" w:themeColor="text1"/>
          <w:lang w:val="nl-NL"/>
        </w:rPr>
        <w:instrText xml:space="preserve"> ADDIN EN.CITE &lt;EndNote&gt;&lt;Cite&gt;&lt;Author&gt;Laura&lt;/Author&gt;&lt;Year&gt;2013&lt;/Year&gt;&lt;RecNum&gt;1414&lt;/RecNum&gt;&lt;DisplayText&gt;(Laura, 2013)&lt;/DisplayText&gt;&lt;record&gt;&lt;rec-number&gt;1414&lt;/rec-number&gt;&lt;foreign-keys&gt;&lt;key app="EN" db-id="tvw0xfa5br0zx0ez0v15dsexazwaa9zrwavw" timestamp="1589874140"&gt;1414&lt;/key&gt;&lt;/foreign-keys&gt;&lt;ref-type name="Blog"&gt;56&lt;/ref-type&gt;&lt;contributors&gt;&lt;authors&gt;&lt;author&gt;Sterritt Laura&lt;/author&gt;&lt;/authors&gt;&lt;/contributors&gt;&lt;titles&gt;&lt;title&gt;Metropolis: janelle monáe’s hidden sci-fi epic&lt;/title&gt;&lt;secondary-title&gt;Transchordian&lt;/secondary-title&gt;&lt;short-title&gt;Metropolis&lt;/short-title&gt;&lt;/titles&gt;&lt;number&gt;October 24, 2013&lt;/number&gt;&lt;dates&gt;&lt;year&gt;2013&lt;/year&gt;&lt;/dates&gt;&lt;urls&gt;&lt;related-urls&gt;&lt;url&gt;http://www.transchordian.com/2013/10/metropolis-janelle-monaes-hidden-sci-fi-epic/&lt;/url&gt;&lt;/related-urls&gt;&lt;/urls&gt;&lt;language&gt;en-US&lt;/language&gt;&lt;/record&gt;&lt;/Cite&gt;&lt;/EndNote&gt;</w:instrText>
      </w:r>
      <w:r w:rsidR="00412DF6" w:rsidRPr="008F60AF">
        <w:rPr>
          <w:color w:val="000000" w:themeColor="text1"/>
          <w:lang w:val="nl-NL"/>
        </w:rPr>
        <w:fldChar w:fldCharType="separate"/>
      </w:r>
      <w:r w:rsidR="00412DF6" w:rsidRPr="008F60AF">
        <w:rPr>
          <w:noProof/>
          <w:color w:val="000000" w:themeColor="text1"/>
          <w:lang w:val="nl-NL"/>
        </w:rPr>
        <w:t>(Laura, 2013)</w:t>
      </w:r>
      <w:r w:rsidR="00412DF6" w:rsidRPr="008F60AF">
        <w:rPr>
          <w:color w:val="000000" w:themeColor="text1"/>
          <w:lang w:val="nl-NL"/>
        </w:rPr>
        <w:fldChar w:fldCharType="end"/>
      </w:r>
      <w:r w:rsidR="00446E0B" w:rsidRPr="008F60AF">
        <w:rPr>
          <w:color w:val="000000" w:themeColor="text1"/>
          <w:lang w:val="nl-NL"/>
        </w:rPr>
        <w:t xml:space="preserve">. </w:t>
      </w:r>
    </w:p>
    <w:p w14:paraId="4DFFC9E7" w14:textId="3CCD3E8C" w:rsidR="00446E0B" w:rsidRPr="008F60AF" w:rsidRDefault="00446E0B" w:rsidP="00C72FD7">
      <w:pPr>
        <w:rPr>
          <w:color w:val="000000" w:themeColor="text1"/>
          <w:lang w:val="nl-NL"/>
        </w:rPr>
      </w:pPr>
      <w:r w:rsidRPr="008F60AF">
        <w:rPr>
          <w:color w:val="000000" w:themeColor="text1"/>
          <w:lang w:val="nl-NL"/>
        </w:rPr>
        <w:tab/>
        <w:t xml:space="preserve">Waar in </w:t>
      </w:r>
      <w:r w:rsidRPr="008F60AF">
        <w:rPr>
          <w:i/>
          <w:iCs/>
          <w:color w:val="000000" w:themeColor="text1"/>
          <w:lang w:val="nl-NL"/>
        </w:rPr>
        <w:t xml:space="preserve">The ArchAndroid </w:t>
      </w:r>
      <w:r w:rsidRPr="008F60AF">
        <w:rPr>
          <w:color w:val="000000" w:themeColor="text1"/>
          <w:lang w:val="nl-NL"/>
        </w:rPr>
        <w:t xml:space="preserve">(2010) en </w:t>
      </w:r>
      <w:r w:rsidRPr="008F60AF">
        <w:rPr>
          <w:i/>
          <w:iCs/>
          <w:color w:val="000000" w:themeColor="text1"/>
          <w:lang w:val="nl-NL"/>
        </w:rPr>
        <w:t xml:space="preserve">The Electric Lady </w:t>
      </w:r>
      <w:r w:rsidRPr="008F60AF">
        <w:rPr>
          <w:color w:val="000000" w:themeColor="text1"/>
          <w:lang w:val="nl-NL"/>
        </w:rPr>
        <w:t xml:space="preserve">(2013) duidelijke verwijzingen zijn naar de mechanische aard van Cindi Mayweather, verdwijnen deze volledig in </w:t>
      </w:r>
      <w:r w:rsidRPr="008F60AF">
        <w:rPr>
          <w:i/>
          <w:iCs/>
          <w:color w:val="000000" w:themeColor="text1"/>
          <w:lang w:val="nl-NL"/>
        </w:rPr>
        <w:t xml:space="preserve">Dirty Computer </w:t>
      </w:r>
      <w:r w:rsidRPr="008F60AF">
        <w:rPr>
          <w:color w:val="000000" w:themeColor="text1"/>
          <w:lang w:val="nl-NL"/>
        </w:rPr>
        <w:t xml:space="preserve">(2018). Er kan </w:t>
      </w:r>
      <w:r w:rsidR="00B84CFC" w:rsidRPr="008F60AF">
        <w:rPr>
          <w:color w:val="000000" w:themeColor="text1"/>
          <w:lang w:val="nl-NL"/>
        </w:rPr>
        <w:t>verondersteld</w:t>
      </w:r>
      <w:r w:rsidRPr="008F60AF">
        <w:rPr>
          <w:color w:val="000000" w:themeColor="text1"/>
          <w:lang w:val="nl-NL"/>
        </w:rPr>
        <w:t xml:space="preserve"> worden dat het gedachtegoed van androïden achterwege gelaten werd, toch wordt nog expliciet naar mensen als “computers” verwezen, en naar zij die van de norm afwijken als “dirty computers”</w:t>
      </w:r>
      <w:r w:rsidR="00B84CFC" w:rsidRPr="008F60AF">
        <w:rPr>
          <w:color w:val="000000" w:themeColor="text1"/>
          <w:lang w:val="nl-NL"/>
        </w:rPr>
        <w:t>.</w:t>
      </w:r>
      <w:r w:rsidRPr="008F60AF">
        <w:rPr>
          <w:color w:val="000000" w:themeColor="text1"/>
          <w:lang w:val="nl-NL"/>
        </w:rPr>
        <w:t xml:space="preserve"> </w:t>
      </w:r>
      <w:r w:rsidR="00B84CFC" w:rsidRPr="008F60AF">
        <w:rPr>
          <w:color w:val="000000" w:themeColor="text1"/>
          <w:lang w:val="nl-NL"/>
        </w:rPr>
        <w:t>D</w:t>
      </w:r>
      <w:r w:rsidRPr="008F60AF">
        <w:rPr>
          <w:color w:val="000000" w:themeColor="text1"/>
          <w:lang w:val="nl-NL"/>
        </w:rPr>
        <w:t>e notie van artificiële intelligentie is er dus nog wel. Een lezing hiervan kan zijn dat ook op dit vlak Monáe voor gelijkheid wil gaan</w:t>
      </w:r>
      <w:r w:rsidR="00B84CFC" w:rsidRPr="008F60AF">
        <w:rPr>
          <w:color w:val="000000" w:themeColor="text1"/>
          <w:lang w:val="nl-NL"/>
        </w:rPr>
        <w:t xml:space="preserve">: </w:t>
      </w:r>
      <w:r w:rsidRPr="008F60AF">
        <w:rPr>
          <w:color w:val="000000" w:themeColor="text1"/>
          <w:lang w:val="nl-NL"/>
        </w:rPr>
        <w:t xml:space="preserve">wie afwijkt van de norm </w:t>
      </w:r>
      <w:r w:rsidR="00B84CFC" w:rsidRPr="008F60AF">
        <w:rPr>
          <w:color w:val="000000" w:themeColor="text1"/>
          <w:lang w:val="nl-NL"/>
        </w:rPr>
        <w:t xml:space="preserve">is </w:t>
      </w:r>
      <w:r w:rsidRPr="008F60AF">
        <w:rPr>
          <w:color w:val="000000" w:themeColor="text1"/>
          <w:lang w:val="nl-NL"/>
        </w:rPr>
        <w:t>nog steeds gelijk aan zijn onderdrukker</w:t>
      </w:r>
      <w:r w:rsidR="00B84CFC" w:rsidRPr="008F60AF">
        <w:rPr>
          <w:color w:val="000000" w:themeColor="text1"/>
          <w:lang w:val="nl-NL"/>
        </w:rPr>
        <w:t xml:space="preserve">, en </w:t>
      </w:r>
      <w:r w:rsidRPr="008F60AF">
        <w:rPr>
          <w:color w:val="000000" w:themeColor="text1"/>
          <w:lang w:val="nl-NL"/>
        </w:rPr>
        <w:t xml:space="preserve">dat iedereen gelijk is. </w:t>
      </w:r>
    </w:p>
    <w:p w14:paraId="03BAA76B" w14:textId="5D8B0FCD" w:rsidR="00446E0B" w:rsidRPr="008F60AF" w:rsidRDefault="00446E0B" w:rsidP="00C72FD7">
      <w:pPr>
        <w:rPr>
          <w:color w:val="000000" w:themeColor="text1"/>
          <w:lang w:val="nl-NL"/>
        </w:rPr>
      </w:pPr>
    </w:p>
    <w:p w14:paraId="3AEA0A2F" w14:textId="20051F86" w:rsidR="00446E0B" w:rsidRPr="008F60AF" w:rsidRDefault="00446E0B" w:rsidP="00446E0B">
      <w:pPr>
        <w:pStyle w:val="Heading3"/>
        <w:rPr>
          <w:lang w:val="nl-NL"/>
        </w:rPr>
      </w:pPr>
      <w:bookmarkStart w:id="40" w:name="_Toc41145391"/>
      <w:r w:rsidRPr="008F60AF">
        <w:rPr>
          <w:lang w:val="nl-NL"/>
        </w:rPr>
        <w:t>De vierde golf</w:t>
      </w:r>
      <w:bookmarkEnd w:id="40"/>
    </w:p>
    <w:p w14:paraId="7F971F28" w14:textId="0491B5B9" w:rsidR="00446E0B" w:rsidRPr="008F60AF" w:rsidRDefault="00446E0B" w:rsidP="00446E0B">
      <w:pPr>
        <w:rPr>
          <w:color w:val="000000" w:themeColor="text1"/>
          <w:lang w:val="nl-NL"/>
        </w:rPr>
      </w:pPr>
      <w:r w:rsidRPr="008F60AF">
        <w:rPr>
          <w:color w:val="000000" w:themeColor="text1"/>
          <w:lang w:val="nl-NL"/>
        </w:rPr>
        <w:t xml:space="preserve">De vierde feministische golf is er een met zijn wortels diep in het internettijdperk. Het creëert de mogelijkheid dat feminisme overal ter wereld in verbinding met elkaar kan staan. Dat is al terug te </w:t>
      </w:r>
      <w:r w:rsidRPr="008F60AF">
        <w:rPr>
          <w:color w:val="000000" w:themeColor="text1"/>
          <w:lang w:val="nl-NL"/>
        </w:rPr>
        <w:lastRenderedPageBreak/>
        <w:t xml:space="preserve">vinden in Janelle Monáe’s eerste twee albums, maar wordt glashelder in haar derde werk. </w:t>
      </w:r>
      <w:r w:rsidR="00BD1D5D" w:rsidRPr="008F60AF">
        <w:rPr>
          <w:color w:val="000000" w:themeColor="text1"/>
          <w:lang w:val="nl-NL"/>
        </w:rPr>
        <w:t>De zangeres behandelt thema’s als seksuele intimidatie (</w:t>
      </w:r>
      <w:r w:rsidR="00BD1D5D" w:rsidRPr="008F60AF">
        <w:rPr>
          <w:i/>
          <w:iCs/>
          <w:color w:val="000000" w:themeColor="text1"/>
          <w:lang w:val="nl-NL"/>
        </w:rPr>
        <w:t>Pynk</w:t>
      </w:r>
      <w:r w:rsidR="00BD1D5D" w:rsidRPr="008F60AF">
        <w:rPr>
          <w:color w:val="000000" w:themeColor="text1"/>
          <w:lang w:val="nl-NL"/>
        </w:rPr>
        <w:t xml:space="preserve">), </w:t>
      </w:r>
      <w:r w:rsidR="00BD1D5D" w:rsidRPr="008F60AF">
        <w:rPr>
          <w:i/>
          <w:iCs/>
          <w:color w:val="000000" w:themeColor="text1"/>
          <w:lang w:val="nl-NL"/>
        </w:rPr>
        <w:t xml:space="preserve">black queerness </w:t>
      </w:r>
      <w:r w:rsidR="00BD1D5D" w:rsidRPr="008F60AF">
        <w:rPr>
          <w:color w:val="000000" w:themeColor="text1"/>
          <w:lang w:val="nl-NL"/>
        </w:rPr>
        <w:t>(</w:t>
      </w:r>
      <w:r w:rsidR="00BD1D5D" w:rsidRPr="008F60AF">
        <w:rPr>
          <w:i/>
          <w:iCs/>
          <w:color w:val="000000" w:themeColor="text1"/>
          <w:lang w:val="nl-NL"/>
        </w:rPr>
        <w:t>I Got the Juice, Make Me Feel</w:t>
      </w:r>
      <w:r w:rsidR="00BD1D5D" w:rsidRPr="008F60AF">
        <w:rPr>
          <w:color w:val="000000" w:themeColor="text1"/>
          <w:lang w:val="nl-NL"/>
        </w:rPr>
        <w:t>) en zelfzekerheid (</w:t>
      </w:r>
      <w:r w:rsidR="00BD1D5D" w:rsidRPr="008F60AF">
        <w:rPr>
          <w:i/>
          <w:iCs/>
          <w:color w:val="000000" w:themeColor="text1"/>
          <w:lang w:val="nl-NL"/>
        </w:rPr>
        <w:t>I Like That</w:t>
      </w:r>
      <w:r w:rsidR="00BD1D5D" w:rsidRPr="008F60AF">
        <w:rPr>
          <w:color w:val="000000" w:themeColor="text1"/>
          <w:lang w:val="nl-NL"/>
        </w:rPr>
        <w:t xml:space="preserve">). Onderwerpen die lang in de schaduw leefden en die zij nu openlijk maakt. Dankzij het internet </w:t>
      </w:r>
      <w:r w:rsidR="0085109B" w:rsidRPr="008F60AF">
        <w:rPr>
          <w:color w:val="000000" w:themeColor="text1"/>
          <w:lang w:val="nl-NL"/>
        </w:rPr>
        <w:t>verruimt</w:t>
      </w:r>
      <w:r w:rsidR="00BD1D5D" w:rsidRPr="008F60AF">
        <w:rPr>
          <w:color w:val="000000" w:themeColor="text1"/>
          <w:lang w:val="nl-NL"/>
        </w:rPr>
        <w:t xml:space="preserve"> haar bereik zich tot niet enkel haar persoonlijke cirkel, maar wordt het wereldwijd. </w:t>
      </w:r>
    </w:p>
    <w:p w14:paraId="48FB1CE7" w14:textId="77777777" w:rsidR="00A43774" w:rsidRPr="008F60AF" w:rsidRDefault="00BD1D5D" w:rsidP="00446E0B">
      <w:pPr>
        <w:rPr>
          <w:color w:val="000000" w:themeColor="text1"/>
          <w:lang w:val="nl-NL"/>
        </w:rPr>
      </w:pPr>
      <w:r w:rsidRPr="008F60AF">
        <w:rPr>
          <w:color w:val="000000" w:themeColor="text1"/>
          <w:lang w:val="nl-NL"/>
        </w:rPr>
        <w:tab/>
        <w:t>Monáe’s werk reflecteert de tijd waarin het gemaakt werd alsook de vierde feministische golf. De fluïditeit van gender en de positie van niet enkel de vrouw, ook de zwarte gemeenschap in zijn geheel in de 21</w:t>
      </w:r>
      <w:r w:rsidRPr="008F60AF">
        <w:rPr>
          <w:color w:val="000000" w:themeColor="text1"/>
          <w:vertAlign w:val="superscript"/>
          <w:lang w:val="nl-NL"/>
        </w:rPr>
        <w:t>e</w:t>
      </w:r>
      <w:r w:rsidRPr="008F60AF">
        <w:rPr>
          <w:color w:val="000000" w:themeColor="text1"/>
          <w:lang w:val="nl-NL"/>
        </w:rPr>
        <w:t xml:space="preserve"> eeuw worden in een afrofuturisti</w:t>
      </w:r>
      <w:r w:rsidR="00D76653" w:rsidRPr="008F60AF">
        <w:rPr>
          <w:color w:val="000000" w:themeColor="text1"/>
          <w:lang w:val="nl-NL"/>
        </w:rPr>
        <w:t>s</w:t>
      </w:r>
      <w:r w:rsidRPr="008F60AF">
        <w:rPr>
          <w:color w:val="000000" w:themeColor="text1"/>
          <w:lang w:val="nl-NL"/>
        </w:rPr>
        <w:t xml:space="preserve">che vorm gegoten door middel van het gebruik van computers en androïden om de ervaren onderdrukking naar de buitenwereld toe te communiceren. </w:t>
      </w:r>
    </w:p>
    <w:p w14:paraId="6A11A789" w14:textId="2A721E35" w:rsidR="006B77C0" w:rsidRPr="008F60AF" w:rsidRDefault="009F3E89" w:rsidP="000B55D0">
      <w:pPr>
        <w:rPr>
          <w:color w:val="000000" w:themeColor="text1"/>
          <w:lang w:val="nl-NL"/>
        </w:rPr>
      </w:pPr>
      <w:r w:rsidRPr="008F60AF">
        <w:rPr>
          <w:color w:val="000000" w:themeColor="text1"/>
          <w:lang w:val="nl-NL"/>
        </w:rPr>
        <w:tab/>
        <w:t xml:space="preserve">Een belangrijke evolutie die moet worden aangekaart is dat het feministisch activisme uit zijn schaduw getreden is. </w:t>
      </w:r>
      <w:r w:rsidR="00A00585" w:rsidRPr="008F60AF">
        <w:rPr>
          <w:color w:val="000000" w:themeColor="text1"/>
          <w:lang w:val="nl-NL"/>
        </w:rPr>
        <w:t xml:space="preserve">Het betreft niet langer een reactie tegen de populaire cultuur, feminisme is deel gaan uitmaken van de </w:t>
      </w:r>
      <w:r w:rsidR="00A00585" w:rsidRPr="008F60AF">
        <w:rPr>
          <w:i/>
          <w:iCs/>
          <w:color w:val="000000" w:themeColor="text1"/>
          <w:lang w:val="nl-NL"/>
        </w:rPr>
        <w:t>mainstream</w:t>
      </w:r>
      <w:r w:rsidR="00A00585" w:rsidRPr="008F60AF">
        <w:rPr>
          <w:color w:val="000000" w:themeColor="text1"/>
          <w:lang w:val="nl-NL"/>
        </w:rPr>
        <w:t xml:space="preserve">. Commercialiteit en feminisme gaan hand in hand. Bewijs hiervan zijn niet alleen de verschillende popsterren (Beyoncé, Taylor Swift, Miley Cyrus) die zichzelf als feminist bestempelen. </w:t>
      </w:r>
      <w:r w:rsidR="00F95963" w:rsidRPr="008F60AF">
        <w:rPr>
          <w:color w:val="000000" w:themeColor="text1"/>
          <w:lang w:val="nl-NL"/>
        </w:rPr>
        <w:t>O</w:t>
      </w:r>
      <w:r w:rsidR="00A00585" w:rsidRPr="008F60AF">
        <w:rPr>
          <w:color w:val="000000" w:themeColor="text1"/>
          <w:lang w:val="nl-NL"/>
        </w:rPr>
        <w:t xml:space="preserve">ok </w:t>
      </w:r>
      <w:r w:rsidR="00F95963" w:rsidRPr="008F60AF">
        <w:rPr>
          <w:color w:val="000000" w:themeColor="text1"/>
          <w:lang w:val="nl-NL"/>
        </w:rPr>
        <w:t>onder andere</w:t>
      </w:r>
      <w:r w:rsidR="00A00585" w:rsidRPr="008F60AF">
        <w:rPr>
          <w:color w:val="000000" w:themeColor="text1"/>
          <w:lang w:val="nl-NL"/>
        </w:rPr>
        <w:t xml:space="preserve"> </w:t>
      </w:r>
      <w:r w:rsidR="00A00585" w:rsidRPr="008F60AF">
        <w:rPr>
          <w:i/>
          <w:iCs/>
          <w:color w:val="000000" w:themeColor="text1"/>
          <w:lang w:val="nl-NL"/>
        </w:rPr>
        <w:t xml:space="preserve">fast fashion </w:t>
      </w:r>
      <w:r w:rsidR="00A00585" w:rsidRPr="008F60AF">
        <w:rPr>
          <w:color w:val="000000" w:themeColor="text1"/>
          <w:lang w:val="nl-NL"/>
        </w:rPr>
        <w:t xml:space="preserve">ketens als H&amp;M scharen zich achter de beweging door </w:t>
      </w:r>
      <w:r w:rsidR="0085109B" w:rsidRPr="008F60AF">
        <w:rPr>
          <w:color w:val="000000" w:themeColor="text1"/>
          <w:lang w:val="nl-NL"/>
        </w:rPr>
        <w:t>T-shirt</w:t>
      </w:r>
      <w:r w:rsidR="00A00585" w:rsidRPr="008F60AF">
        <w:rPr>
          <w:color w:val="000000" w:themeColor="text1"/>
          <w:lang w:val="nl-NL"/>
        </w:rPr>
        <w:t xml:space="preserve"> te verkopen waarop de leuze “</w:t>
      </w:r>
      <w:r w:rsidR="00A00585" w:rsidRPr="008F60AF">
        <w:rPr>
          <w:i/>
          <w:iCs/>
          <w:color w:val="000000" w:themeColor="text1"/>
          <w:lang w:val="nl-NL"/>
        </w:rPr>
        <w:t>The Future is Female</w:t>
      </w:r>
      <w:r w:rsidR="00A00585" w:rsidRPr="008F60AF">
        <w:rPr>
          <w:color w:val="000000" w:themeColor="text1"/>
          <w:lang w:val="nl-NL"/>
        </w:rPr>
        <w:t xml:space="preserve">” geprint staat. In het geval van deze ketens, hangt er echter wel een problematische kant aan vast. Namelijk dat vele van deze bedrijven in handen zijn van mannen </w:t>
      </w:r>
      <w:r w:rsidR="00AB083F" w:rsidRPr="008F60AF">
        <w:rPr>
          <w:color w:val="000000" w:themeColor="text1"/>
          <w:lang w:val="nl-NL"/>
        </w:rPr>
        <w:t xml:space="preserve">en zichzelf als feministisch profileren, louter om winst te boeken </w:t>
      </w:r>
      <w:r w:rsidR="00AB083F" w:rsidRPr="008F60AF">
        <w:rPr>
          <w:color w:val="000000" w:themeColor="text1"/>
          <w:lang w:val="nl-NL"/>
        </w:rPr>
        <w:fldChar w:fldCharType="begin"/>
      </w:r>
      <w:r w:rsidR="00AB083F" w:rsidRPr="008F60AF">
        <w:rPr>
          <w:color w:val="000000" w:themeColor="text1"/>
          <w:lang w:val="nl-NL"/>
        </w:rPr>
        <w:instrText xml:space="preserve"> ADDIN EN.CITE &lt;EndNote&gt;&lt;Cite&gt;&lt;Author&gt;Bond&lt;/Author&gt;&lt;Year&gt;2019&lt;/Year&gt;&lt;RecNum&gt;1417&lt;/RecNum&gt;&lt;DisplayText&gt;(Bond, 2019)&lt;/DisplayText&gt;&lt;record&gt;&lt;rec-number&gt;1417&lt;/rec-number&gt;&lt;foreign-keys&gt;&lt;key app="EN" db-id="tvw0xfa5br0zx0ez0v15dsexazwaa9zrwavw" timestamp="1590066224"&gt;1417&lt;/key&gt;&lt;/foreign-keys&gt;&lt;ref-type name="Journal Article"&gt;17&lt;/ref-type&gt;&lt;contributors&gt;&lt;authors&gt;&lt;author&gt;Bond, Casey&lt;/author&gt;&lt;/authors&gt;&lt;/contributors&gt;&lt;titles&gt;&lt;title&gt;Is the feminist t-shirt you bought doing more harm than good for women?&lt;/title&gt;&lt;secondary-title&gt;HuffPost&lt;/secondary-title&gt;&lt;/titles&gt;&lt;periodical&gt;&lt;full-title&gt;HuffPost&lt;/full-title&gt;&lt;/periodical&gt;&lt;dates&gt;&lt;year&gt;2019&lt;/year&gt;&lt;pub-dates&gt;&lt;date&gt;2019/10/31/T17:16:11Z&lt;/date&gt;&lt;/pub-dates&gt;&lt;/dates&gt;&lt;urls&gt;&lt;related-urls&gt;&lt;url&gt;https://www.huffpost.com/entry/feminist-clothing-harm-women_l_5db9debde4b0bb1ea373e237&lt;/url&gt;&lt;/related-urls&gt;&lt;/urls&gt;&lt;language&gt;en&lt;/language&gt;&lt;access-date&gt;2020/05/21/13:02:58&lt;/access-date&gt;&lt;/record&gt;&lt;/Cite&gt;&lt;/EndNote&gt;</w:instrText>
      </w:r>
      <w:r w:rsidR="00AB083F" w:rsidRPr="008F60AF">
        <w:rPr>
          <w:color w:val="000000" w:themeColor="text1"/>
          <w:lang w:val="nl-NL"/>
        </w:rPr>
        <w:fldChar w:fldCharType="separate"/>
      </w:r>
      <w:r w:rsidR="00AB083F" w:rsidRPr="008F60AF">
        <w:rPr>
          <w:noProof/>
          <w:color w:val="000000" w:themeColor="text1"/>
          <w:lang w:val="nl-NL"/>
        </w:rPr>
        <w:t>(Bond, 2019)</w:t>
      </w:r>
      <w:r w:rsidR="00AB083F" w:rsidRPr="008F60AF">
        <w:rPr>
          <w:color w:val="000000" w:themeColor="text1"/>
          <w:lang w:val="nl-NL"/>
        </w:rPr>
        <w:fldChar w:fldCharType="end"/>
      </w:r>
      <w:r w:rsidR="00AB083F" w:rsidRPr="008F60AF">
        <w:rPr>
          <w:color w:val="000000" w:themeColor="text1"/>
          <w:lang w:val="nl-NL"/>
        </w:rPr>
        <w:t>.</w:t>
      </w:r>
      <w:r w:rsidR="00F95963" w:rsidRPr="008F60AF">
        <w:rPr>
          <w:color w:val="000000" w:themeColor="text1"/>
          <w:lang w:val="nl-NL"/>
        </w:rPr>
        <w:t xml:space="preserve"> </w:t>
      </w:r>
      <w:r w:rsidR="00A43774" w:rsidRPr="008F60AF">
        <w:rPr>
          <w:color w:val="000000" w:themeColor="text1"/>
          <w:lang w:val="nl-NL"/>
        </w:rPr>
        <w:t xml:space="preserve">In deze thesis ligt de focus niet op deze praktijken. Wat er echter wel mee aangetoond kan worden is dat het feminisme haar plek heeft weten </w:t>
      </w:r>
      <w:r w:rsidR="00C47309" w:rsidRPr="008F60AF">
        <w:rPr>
          <w:color w:val="000000" w:themeColor="text1"/>
          <w:lang w:val="nl-NL"/>
        </w:rPr>
        <w:t>te verzekeren in de mainstream</w:t>
      </w:r>
      <w:r w:rsidR="00BF4FFB" w:rsidRPr="008F60AF">
        <w:rPr>
          <w:color w:val="000000" w:themeColor="text1"/>
          <w:lang w:val="nl-NL"/>
        </w:rPr>
        <w:t xml:space="preserve"> en dat deze mainstream gebruikt wordt om het feministisch gedachtegoed wereldwijd te verspreiden via het internet.</w:t>
      </w:r>
    </w:p>
    <w:p w14:paraId="12D4E77C" w14:textId="513C68F5" w:rsidR="00BF4FFB" w:rsidRPr="008F60AF" w:rsidRDefault="00BF4FFB" w:rsidP="00446E0B">
      <w:pPr>
        <w:rPr>
          <w:color w:val="000000" w:themeColor="text1"/>
          <w:lang w:val="nl-NL"/>
        </w:rPr>
      </w:pPr>
      <w:r w:rsidRPr="008F60AF">
        <w:rPr>
          <w:color w:val="000000" w:themeColor="text1"/>
          <w:lang w:val="nl-NL"/>
        </w:rPr>
        <w:tab/>
        <w:t xml:space="preserve">Dat het internet ingeschakeld wordt voor de verspreiding van de boodschap is sterk tijdsgebonden. In de negentiende eeuw was er nog geen sprake van het wereldwijde web, maar wel van romans. Dat medium werd dan onder andere door Mary Shelley gebruikt om de positie van de vrouw in de kijker te zetten door middel van </w:t>
      </w:r>
      <w:r w:rsidRPr="008F60AF">
        <w:rPr>
          <w:i/>
          <w:iCs/>
          <w:color w:val="000000" w:themeColor="text1"/>
          <w:lang w:val="nl-NL"/>
        </w:rPr>
        <w:t>Frankenstein</w:t>
      </w:r>
      <w:r w:rsidRPr="008F60AF">
        <w:rPr>
          <w:color w:val="000000" w:themeColor="text1"/>
          <w:lang w:val="nl-NL"/>
        </w:rPr>
        <w:t xml:space="preserve">. Gedurende de tweede golf gebeurde dat door middel van de filmindustrie met onder andere </w:t>
      </w:r>
      <w:r w:rsidRPr="008F60AF">
        <w:rPr>
          <w:i/>
          <w:iCs/>
          <w:color w:val="000000" w:themeColor="text1"/>
          <w:lang w:val="nl-NL"/>
        </w:rPr>
        <w:t xml:space="preserve">The Stepford Wives </w:t>
      </w:r>
      <w:r w:rsidRPr="008F60AF">
        <w:rPr>
          <w:color w:val="000000" w:themeColor="text1"/>
          <w:lang w:val="nl-NL"/>
        </w:rPr>
        <w:t xml:space="preserve">en in de derde stroming geraakte de wereld geglobaliseerd waardoor het mogelijk was inzicht te krijgen in de positie van de vrouw in Japan dankzij </w:t>
      </w:r>
      <w:r w:rsidRPr="008F60AF">
        <w:rPr>
          <w:i/>
          <w:iCs/>
          <w:color w:val="000000" w:themeColor="text1"/>
          <w:lang w:val="nl-NL"/>
        </w:rPr>
        <w:t>Ghost in the Shell</w:t>
      </w:r>
      <w:r w:rsidRPr="008F60AF">
        <w:rPr>
          <w:color w:val="000000" w:themeColor="text1"/>
          <w:lang w:val="nl-NL"/>
        </w:rPr>
        <w:t>. Het is een opmerkelijke trend dat telkens gebruik wordt gemaakt van de middelen beschikbaar.</w:t>
      </w:r>
    </w:p>
    <w:p w14:paraId="69C63039" w14:textId="3A748338" w:rsidR="00BF04E0" w:rsidRPr="008F60AF" w:rsidRDefault="00BD1D5D" w:rsidP="00446E0B">
      <w:pPr>
        <w:rPr>
          <w:color w:val="000000" w:themeColor="text1"/>
          <w:lang w:val="nl-NL"/>
        </w:rPr>
      </w:pPr>
      <w:r w:rsidRPr="008F60AF">
        <w:rPr>
          <w:color w:val="000000" w:themeColor="text1"/>
          <w:lang w:val="nl-NL"/>
        </w:rPr>
        <w:tab/>
        <w:t>Waar de eerste twee golven bekrit</w:t>
      </w:r>
      <w:r w:rsidR="00EF52A0" w:rsidRPr="008F60AF">
        <w:rPr>
          <w:color w:val="000000" w:themeColor="text1"/>
          <w:lang w:val="nl-NL"/>
        </w:rPr>
        <w:t xml:space="preserve">iseerd werden omwille van hun sterke focus op de witte gemeenschap, is met deze kritiek resoluut komaf gemaakt. </w:t>
      </w:r>
      <w:r w:rsidR="00EF52A0" w:rsidRPr="008F60AF">
        <w:rPr>
          <w:i/>
          <w:iCs/>
          <w:color w:val="000000" w:themeColor="text1"/>
          <w:lang w:val="nl-NL"/>
        </w:rPr>
        <w:t xml:space="preserve">Dirty Computer </w:t>
      </w:r>
      <w:r w:rsidR="00EF52A0" w:rsidRPr="008F60AF">
        <w:rPr>
          <w:color w:val="000000" w:themeColor="text1"/>
          <w:lang w:val="nl-NL"/>
        </w:rPr>
        <w:t>behelst iedereen, ongeacht de huidskleur of etniciteit. Een witte persoon</w:t>
      </w:r>
      <w:r w:rsidR="00201F50" w:rsidRPr="008F60AF">
        <w:rPr>
          <w:color w:val="000000" w:themeColor="text1"/>
          <w:lang w:val="nl-NL"/>
        </w:rPr>
        <w:t xml:space="preserve">, alsook een individu met </w:t>
      </w:r>
      <w:r w:rsidR="004E2FD9" w:rsidRPr="008F60AF">
        <w:rPr>
          <w:color w:val="000000" w:themeColor="text1"/>
          <w:lang w:val="nl-NL"/>
        </w:rPr>
        <w:t xml:space="preserve">bijvoorbeeld </w:t>
      </w:r>
      <w:r w:rsidR="00201F50" w:rsidRPr="008F60AF">
        <w:rPr>
          <w:color w:val="000000" w:themeColor="text1"/>
          <w:lang w:val="nl-NL"/>
        </w:rPr>
        <w:t xml:space="preserve">Aziatische roots </w:t>
      </w:r>
      <w:r w:rsidR="00EF52A0" w:rsidRPr="008F60AF">
        <w:rPr>
          <w:color w:val="000000" w:themeColor="text1"/>
          <w:lang w:val="nl-NL"/>
        </w:rPr>
        <w:t xml:space="preserve">kan </w:t>
      </w:r>
      <w:r w:rsidR="00201F50" w:rsidRPr="008F60AF">
        <w:rPr>
          <w:color w:val="000000" w:themeColor="text1"/>
          <w:lang w:val="nl-NL"/>
        </w:rPr>
        <w:t>zichzelf identificeren met elementen uit het werk. Het behelst niet langer enkel de hogere, witte lagen van de maatschappij</w:t>
      </w:r>
      <w:r w:rsidR="00B84CFC" w:rsidRPr="008F60AF">
        <w:rPr>
          <w:color w:val="000000" w:themeColor="text1"/>
          <w:lang w:val="nl-NL"/>
        </w:rPr>
        <w:t>.</w:t>
      </w:r>
      <w:r w:rsidR="00201F50" w:rsidRPr="008F60AF">
        <w:rPr>
          <w:color w:val="000000" w:themeColor="text1"/>
          <w:lang w:val="nl-NL"/>
        </w:rPr>
        <w:t xml:space="preserve"> </w:t>
      </w:r>
      <w:r w:rsidR="00A43774" w:rsidRPr="008F60AF">
        <w:rPr>
          <w:color w:val="000000" w:themeColor="text1"/>
          <w:lang w:val="nl-NL"/>
        </w:rPr>
        <w:t>Een belangrijk begrip dat hier bijgevolg naar voor komt is “intersectionaliteit”. Seksualiteit en genderidentiteit zijn zaken die geen rol meer spelen. In vergelijking met de andere stromingen, vertoont de vierde het meest een divers en wijdverspreid karakter.</w:t>
      </w:r>
    </w:p>
    <w:p w14:paraId="22DABBB6" w14:textId="77777777" w:rsidR="00BF04E0" w:rsidRPr="008F60AF" w:rsidRDefault="00BF04E0">
      <w:pPr>
        <w:spacing w:after="200" w:line="276" w:lineRule="auto"/>
        <w:jc w:val="left"/>
        <w:rPr>
          <w:color w:val="000000" w:themeColor="text1"/>
          <w:lang w:val="nl-NL"/>
        </w:rPr>
      </w:pPr>
      <w:r w:rsidRPr="008F60AF">
        <w:rPr>
          <w:color w:val="000000" w:themeColor="text1"/>
          <w:lang w:val="nl-NL"/>
        </w:rPr>
        <w:br w:type="page"/>
      </w:r>
    </w:p>
    <w:p w14:paraId="4ED9352D" w14:textId="037442F2" w:rsidR="00DF329D" w:rsidRPr="008F60AF" w:rsidRDefault="00BF04E0" w:rsidP="00C45791">
      <w:pPr>
        <w:pStyle w:val="Heading1"/>
        <w:rPr>
          <w:lang w:val="nl-NL"/>
        </w:rPr>
      </w:pPr>
      <w:bookmarkStart w:id="41" w:name="_Toc41145392"/>
      <w:r w:rsidRPr="008F60AF">
        <w:rPr>
          <w:lang w:val="nl-NL"/>
        </w:rPr>
        <w:lastRenderedPageBreak/>
        <w:t>Conclusie</w:t>
      </w:r>
      <w:bookmarkEnd w:id="41"/>
    </w:p>
    <w:p w14:paraId="50704FF1" w14:textId="635924EE" w:rsidR="000B55D0" w:rsidRPr="008F60AF" w:rsidRDefault="00C45791" w:rsidP="000B55D0">
      <w:pPr>
        <w:rPr>
          <w:color w:val="000000" w:themeColor="text1"/>
          <w:lang w:val="nl-NL"/>
        </w:rPr>
      </w:pPr>
      <w:r w:rsidRPr="008F60AF">
        <w:rPr>
          <w:color w:val="000000" w:themeColor="text1"/>
          <w:lang w:val="nl-NL"/>
        </w:rPr>
        <w:t xml:space="preserve">In de inleiding van dit onderzoek werden twee onderzoeksvragen gesteld. Enerzijds hoe de representatie van de vrouwelijke AI in de behandelde cases precies gebeurde. Anderzijds op welke manier deze casussen en de aanwezigheid van robotica het feministisch gedachtegoed internaliseren dat leefde in de tijd waarin de (audiovisuele) producten tot stand kwamen. </w:t>
      </w:r>
    </w:p>
    <w:p w14:paraId="7A09A76F" w14:textId="4062AA81" w:rsidR="00892F0A" w:rsidRPr="008F60AF" w:rsidRDefault="000B55D0" w:rsidP="000B55D0">
      <w:pPr>
        <w:rPr>
          <w:color w:val="000000" w:themeColor="text1"/>
          <w:lang w:val="nl-NL"/>
        </w:rPr>
      </w:pPr>
      <w:r w:rsidRPr="008F60AF">
        <w:rPr>
          <w:color w:val="000000" w:themeColor="text1"/>
          <w:lang w:val="nl-NL"/>
        </w:rPr>
        <w:tab/>
        <w:t xml:space="preserve">Eerst en vooral met betrekking tot de representatie van de vrouw. Deze representatie was accuraat voor de leefwereld waarin de verschillende casussen tot stand kwamen. </w:t>
      </w:r>
      <w:r w:rsidR="00DF55D6" w:rsidRPr="008F60AF">
        <w:rPr>
          <w:color w:val="000000" w:themeColor="text1"/>
          <w:lang w:val="nl-NL"/>
        </w:rPr>
        <w:t>De leefwereld van Mary Shelly was bijlange niet zo divers als die van Janelle Monáe. Daarom ook dat zwart</w:t>
      </w:r>
      <w:r w:rsidR="00466BB7" w:rsidRPr="008F60AF">
        <w:rPr>
          <w:color w:val="000000" w:themeColor="text1"/>
          <w:lang w:val="nl-NL"/>
        </w:rPr>
        <w:t>e</w:t>
      </w:r>
      <w:r w:rsidR="00DF55D6" w:rsidRPr="008F60AF">
        <w:rPr>
          <w:color w:val="000000" w:themeColor="text1"/>
          <w:lang w:val="nl-NL"/>
        </w:rPr>
        <w:t xml:space="preserve"> personage</w:t>
      </w:r>
      <w:r w:rsidR="00466BB7" w:rsidRPr="008F60AF">
        <w:rPr>
          <w:color w:val="000000" w:themeColor="text1"/>
          <w:lang w:val="nl-NL"/>
        </w:rPr>
        <w:t xml:space="preserve">s </w:t>
      </w:r>
      <w:r w:rsidR="00DF55D6" w:rsidRPr="008F60AF">
        <w:rPr>
          <w:color w:val="000000" w:themeColor="text1"/>
          <w:lang w:val="nl-NL"/>
        </w:rPr>
        <w:t>niet voorkom</w:t>
      </w:r>
      <w:r w:rsidR="00466BB7" w:rsidRPr="008F60AF">
        <w:rPr>
          <w:color w:val="000000" w:themeColor="text1"/>
          <w:lang w:val="nl-NL"/>
        </w:rPr>
        <w:t>en</w:t>
      </w:r>
      <w:r w:rsidR="00DF55D6" w:rsidRPr="008F60AF">
        <w:rPr>
          <w:color w:val="000000" w:themeColor="text1"/>
          <w:lang w:val="nl-NL"/>
        </w:rPr>
        <w:t xml:space="preserve"> in </w:t>
      </w:r>
      <w:r w:rsidR="00DF55D6" w:rsidRPr="008F60AF">
        <w:rPr>
          <w:i/>
          <w:iCs/>
          <w:color w:val="000000" w:themeColor="text1"/>
          <w:lang w:val="nl-NL"/>
        </w:rPr>
        <w:t>Frankenstein</w:t>
      </w:r>
      <w:r w:rsidR="00DF55D6" w:rsidRPr="008F60AF">
        <w:rPr>
          <w:color w:val="000000" w:themeColor="text1"/>
          <w:lang w:val="nl-NL"/>
        </w:rPr>
        <w:t xml:space="preserve">. Dat gebrek aan diversiteit was een kritiek die weerklonk tegen de eerste golf. Deze golf </w:t>
      </w:r>
      <w:r w:rsidR="00466BB7" w:rsidRPr="008F60AF">
        <w:rPr>
          <w:color w:val="000000" w:themeColor="text1"/>
          <w:lang w:val="nl-NL"/>
        </w:rPr>
        <w:t>focuste louter</w:t>
      </w:r>
      <w:r w:rsidR="00DF55D6" w:rsidRPr="008F60AF">
        <w:rPr>
          <w:color w:val="000000" w:themeColor="text1"/>
          <w:lang w:val="nl-NL"/>
        </w:rPr>
        <w:t xml:space="preserve"> op de welgestelde, witte vrouw. Ook Shelley was een welgestelde, opgeleide vrouw </w:t>
      </w:r>
      <w:r w:rsidR="00466BB7" w:rsidRPr="008F60AF">
        <w:rPr>
          <w:color w:val="000000" w:themeColor="text1"/>
          <w:lang w:val="nl-NL"/>
        </w:rPr>
        <w:t xml:space="preserve">die </w:t>
      </w:r>
      <w:r w:rsidR="00DF55D6" w:rsidRPr="008F60AF">
        <w:rPr>
          <w:color w:val="000000" w:themeColor="text1"/>
          <w:lang w:val="nl-NL"/>
        </w:rPr>
        <w:t xml:space="preserve">onder eigen naam publiceerde. Ondanks die bevoordeelde positie wist ze een accuraat beeld van de vrouw in haar boek te schetsen: een individu </w:t>
      </w:r>
      <w:r w:rsidR="00466BB7" w:rsidRPr="008F60AF">
        <w:rPr>
          <w:color w:val="000000" w:themeColor="text1"/>
          <w:lang w:val="nl-NL"/>
        </w:rPr>
        <w:t>verstoten</w:t>
      </w:r>
      <w:r w:rsidR="00DF55D6" w:rsidRPr="008F60AF">
        <w:rPr>
          <w:color w:val="000000" w:themeColor="text1"/>
          <w:lang w:val="nl-NL"/>
        </w:rPr>
        <w:t xml:space="preserve"> uit de samenleving die zelfstandigheid ontnomen wordt. In </w:t>
      </w:r>
      <w:r w:rsidR="00DF55D6" w:rsidRPr="008F60AF">
        <w:rPr>
          <w:i/>
          <w:iCs/>
          <w:color w:val="000000" w:themeColor="text1"/>
          <w:lang w:val="nl-NL"/>
        </w:rPr>
        <w:t xml:space="preserve">The Stepford Wives </w:t>
      </w:r>
      <w:r w:rsidR="00DF55D6" w:rsidRPr="008F60AF">
        <w:rPr>
          <w:color w:val="000000" w:themeColor="text1"/>
          <w:lang w:val="nl-NL"/>
        </w:rPr>
        <w:t xml:space="preserve">wordt voornamelijk een beeld geschetst van hoe de samenleving de vrouw graag zou zien, als een fysiek perfect wezen dat gehoorzaamt aan haar man. </w:t>
      </w:r>
      <w:r w:rsidR="00466BB7" w:rsidRPr="008F60AF">
        <w:rPr>
          <w:color w:val="000000" w:themeColor="text1"/>
          <w:lang w:val="nl-NL"/>
        </w:rPr>
        <w:t xml:space="preserve">Ira Levin’s verhaal was een hyperbool van de situatie dat zich </w:t>
      </w:r>
      <w:r w:rsidR="00DF55D6" w:rsidRPr="008F60AF">
        <w:rPr>
          <w:color w:val="000000" w:themeColor="text1"/>
          <w:lang w:val="nl-NL"/>
        </w:rPr>
        <w:t>aan de andere kant van het feministisch spectrum</w:t>
      </w:r>
      <w:r w:rsidR="00466BB7" w:rsidRPr="008F60AF">
        <w:rPr>
          <w:color w:val="000000" w:themeColor="text1"/>
          <w:lang w:val="nl-NL"/>
        </w:rPr>
        <w:t xml:space="preserve"> bevond. O</w:t>
      </w:r>
      <w:r w:rsidR="00DF55D6" w:rsidRPr="008F60AF">
        <w:rPr>
          <w:color w:val="000000" w:themeColor="text1"/>
          <w:lang w:val="nl-NL"/>
        </w:rPr>
        <w:t xml:space="preserve">p deze manier </w:t>
      </w:r>
      <w:r w:rsidR="00466BB7" w:rsidRPr="008F60AF">
        <w:rPr>
          <w:color w:val="000000" w:themeColor="text1"/>
          <w:lang w:val="nl-NL"/>
        </w:rPr>
        <w:t xml:space="preserve">trachtte hij </w:t>
      </w:r>
      <w:r w:rsidR="00DF55D6" w:rsidRPr="008F60AF">
        <w:rPr>
          <w:color w:val="000000" w:themeColor="text1"/>
          <w:lang w:val="nl-NL"/>
        </w:rPr>
        <w:t xml:space="preserve">een trend in de maatschappij bloot te leggen. </w:t>
      </w:r>
      <w:r w:rsidR="00466BB7" w:rsidRPr="008F60AF">
        <w:rPr>
          <w:color w:val="000000" w:themeColor="text1"/>
          <w:lang w:val="nl-NL"/>
        </w:rPr>
        <w:t>20 jaar later wordt in</w:t>
      </w:r>
      <w:r w:rsidR="00644D81" w:rsidRPr="008F60AF">
        <w:rPr>
          <w:color w:val="000000" w:themeColor="text1"/>
          <w:lang w:val="nl-NL"/>
        </w:rPr>
        <w:t xml:space="preserve"> </w:t>
      </w:r>
      <w:r w:rsidR="00644D81" w:rsidRPr="008F60AF">
        <w:rPr>
          <w:i/>
          <w:iCs/>
          <w:color w:val="000000" w:themeColor="text1"/>
          <w:lang w:val="nl-NL"/>
        </w:rPr>
        <w:t xml:space="preserve">Ghost in the Shell </w:t>
      </w:r>
      <w:r w:rsidR="00644D81" w:rsidRPr="008F60AF">
        <w:rPr>
          <w:color w:val="000000" w:themeColor="text1"/>
          <w:lang w:val="nl-NL"/>
        </w:rPr>
        <w:t xml:space="preserve">een vrouwelijke AI getoond die op hetzelfde machtsniveau staat als haar mannelijke collega’s. </w:t>
      </w:r>
      <w:r w:rsidR="0081212F" w:rsidRPr="008F60AF">
        <w:rPr>
          <w:color w:val="000000" w:themeColor="text1"/>
          <w:lang w:val="nl-NL"/>
        </w:rPr>
        <w:t xml:space="preserve">Ook zag het feminisme met </w:t>
      </w:r>
      <w:r w:rsidR="00466BB7" w:rsidRPr="008F60AF">
        <w:rPr>
          <w:color w:val="000000" w:themeColor="text1"/>
          <w:lang w:val="nl-NL"/>
        </w:rPr>
        <w:t xml:space="preserve">het Japanse </w:t>
      </w:r>
      <w:r w:rsidR="0081212F" w:rsidRPr="008F60AF">
        <w:rPr>
          <w:i/>
          <w:iCs/>
          <w:color w:val="000000" w:themeColor="text1"/>
          <w:lang w:val="nl-NL"/>
        </w:rPr>
        <w:t xml:space="preserve">Ghost in the Shell </w:t>
      </w:r>
      <w:r w:rsidR="0081212F" w:rsidRPr="008F60AF">
        <w:rPr>
          <w:color w:val="000000" w:themeColor="text1"/>
          <w:lang w:val="nl-NL"/>
        </w:rPr>
        <w:t>een verruiming van zijn diversiteit. Die diversiteit werd tot nog een hoger niveau getild in de vierde golf</w:t>
      </w:r>
      <w:r w:rsidR="00466BB7" w:rsidRPr="008F60AF">
        <w:rPr>
          <w:color w:val="000000" w:themeColor="text1"/>
          <w:lang w:val="nl-NL"/>
        </w:rPr>
        <w:t xml:space="preserve"> met</w:t>
      </w:r>
      <w:r w:rsidR="0081212F" w:rsidRPr="008F60AF">
        <w:rPr>
          <w:color w:val="000000" w:themeColor="text1"/>
          <w:lang w:val="nl-NL"/>
        </w:rPr>
        <w:t xml:space="preserve"> </w:t>
      </w:r>
      <w:r w:rsidR="0081212F" w:rsidRPr="008F60AF">
        <w:rPr>
          <w:i/>
          <w:iCs/>
          <w:color w:val="000000" w:themeColor="text1"/>
          <w:lang w:val="nl-NL"/>
        </w:rPr>
        <w:t xml:space="preserve">Dirty Computer </w:t>
      </w:r>
      <w:r w:rsidR="00466BB7" w:rsidRPr="008F60AF">
        <w:rPr>
          <w:color w:val="000000" w:themeColor="text1"/>
          <w:lang w:val="nl-NL"/>
        </w:rPr>
        <w:t>als</w:t>
      </w:r>
      <w:r w:rsidR="00466BB7" w:rsidRPr="008F60AF">
        <w:rPr>
          <w:i/>
          <w:iCs/>
          <w:color w:val="000000" w:themeColor="text1"/>
          <w:lang w:val="nl-NL"/>
        </w:rPr>
        <w:t xml:space="preserve"> </w:t>
      </w:r>
      <w:r w:rsidR="0081212F" w:rsidRPr="008F60AF">
        <w:rPr>
          <w:color w:val="000000" w:themeColor="text1"/>
          <w:lang w:val="nl-NL"/>
        </w:rPr>
        <w:t xml:space="preserve">voorbeeld. Intersectionaliteit is </w:t>
      </w:r>
      <w:r w:rsidR="00466BB7" w:rsidRPr="008F60AF">
        <w:rPr>
          <w:color w:val="000000" w:themeColor="text1"/>
          <w:lang w:val="nl-NL"/>
        </w:rPr>
        <w:t>het</w:t>
      </w:r>
      <w:r w:rsidR="0081212F" w:rsidRPr="008F60AF">
        <w:rPr>
          <w:color w:val="000000" w:themeColor="text1"/>
          <w:lang w:val="nl-NL"/>
        </w:rPr>
        <w:t xml:space="preserve"> begrip dat deze golf perfect omschrijft. De grenzen van gender en seksualiteit </w:t>
      </w:r>
      <w:r w:rsidR="00466BB7" w:rsidRPr="008F60AF">
        <w:rPr>
          <w:color w:val="000000" w:themeColor="text1"/>
          <w:lang w:val="nl-NL"/>
        </w:rPr>
        <w:t>vervagen</w:t>
      </w:r>
      <w:r w:rsidR="0081212F" w:rsidRPr="008F60AF">
        <w:rPr>
          <w:color w:val="000000" w:themeColor="text1"/>
          <w:lang w:val="nl-NL"/>
        </w:rPr>
        <w:t xml:space="preserve"> en elk individu </w:t>
      </w:r>
      <w:r w:rsidR="00892F0A" w:rsidRPr="008F60AF">
        <w:rPr>
          <w:color w:val="000000" w:themeColor="text1"/>
          <w:lang w:val="nl-NL"/>
        </w:rPr>
        <w:t xml:space="preserve">leeft een eigen leven, los van vooropgestelde regels </w:t>
      </w:r>
      <w:r w:rsidR="00466BB7" w:rsidRPr="008F60AF">
        <w:rPr>
          <w:color w:val="000000" w:themeColor="text1"/>
          <w:lang w:val="nl-NL"/>
        </w:rPr>
        <w:t>door</w:t>
      </w:r>
      <w:r w:rsidR="00892F0A" w:rsidRPr="008F60AF">
        <w:rPr>
          <w:color w:val="000000" w:themeColor="text1"/>
          <w:lang w:val="nl-NL"/>
        </w:rPr>
        <w:t xml:space="preserve"> de samenleving.</w:t>
      </w:r>
    </w:p>
    <w:p w14:paraId="1A9026E5" w14:textId="233B14AC" w:rsidR="00607142" w:rsidRPr="008F60AF" w:rsidRDefault="00892F0A" w:rsidP="000B55D0">
      <w:pPr>
        <w:rPr>
          <w:color w:val="000000" w:themeColor="text1"/>
          <w:lang w:val="nl-NL"/>
        </w:rPr>
      </w:pPr>
      <w:r w:rsidRPr="008F60AF">
        <w:rPr>
          <w:color w:val="000000" w:themeColor="text1"/>
          <w:lang w:val="nl-NL"/>
        </w:rPr>
        <w:tab/>
        <w:t xml:space="preserve">Vervolgens moet ook gekeken worden naar de reden dat artificiële intelligentie een vaak gebruikt concept is </w:t>
      </w:r>
      <w:r w:rsidR="00E47EA5" w:rsidRPr="008F60AF">
        <w:rPr>
          <w:color w:val="000000" w:themeColor="text1"/>
          <w:lang w:val="nl-NL"/>
        </w:rPr>
        <w:t>ter reflectie van het</w:t>
      </w:r>
      <w:r w:rsidRPr="008F60AF">
        <w:rPr>
          <w:color w:val="000000" w:themeColor="text1"/>
          <w:lang w:val="nl-NL"/>
        </w:rPr>
        <w:t xml:space="preserve"> feministisch g</w:t>
      </w:r>
      <w:r w:rsidR="00E47EA5" w:rsidRPr="008F60AF">
        <w:rPr>
          <w:color w:val="000000" w:themeColor="text1"/>
          <w:lang w:val="nl-NL"/>
        </w:rPr>
        <w:t xml:space="preserve">edachtegoed. In </w:t>
      </w:r>
      <w:r w:rsidR="00E47EA5" w:rsidRPr="008F60AF">
        <w:rPr>
          <w:i/>
          <w:iCs/>
          <w:color w:val="000000" w:themeColor="text1"/>
          <w:lang w:val="nl-NL"/>
        </w:rPr>
        <w:t xml:space="preserve">Frankenstein </w:t>
      </w:r>
      <w:r w:rsidR="00E47EA5" w:rsidRPr="008F60AF">
        <w:rPr>
          <w:color w:val="000000" w:themeColor="text1"/>
          <w:lang w:val="nl-NL"/>
        </w:rPr>
        <w:t xml:space="preserve">is er het monster, maar evenwel het vrouwelijke monster door Frankenstein gecreëerd als gezelschap voor het monster. In </w:t>
      </w:r>
      <w:r w:rsidR="00466BB7" w:rsidRPr="008F60AF">
        <w:rPr>
          <w:color w:val="000000" w:themeColor="text1"/>
          <w:lang w:val="nl-NL"/>
        </w:rPr>
        <w:t>de</w:t>
      </w:r>
      <w:r w:rsidR="00E47EA5" w:rsidRPr="008F60AF">
        <w:rPr>
          <w:color w:val="000000" w:themeColor="text1"/>
          <w:lang w:val="nl-NL"/>
        </w:rPr>
        <w:t xml:space="preserve"> creatie</w:t>
      </w:r>
      <w:r w:rsidR="00466BB7" w:rsidRPr="008F60AF">
        <w:rPr>
          <w:color w:val="000000" w:themeColor="text1"/>
          <w:lang w:val="nl-NL"/>
        </w:rPr>
        <w:t xml:space="preserve"> van deze laatste</w:t>
      </w:r>
      <w:r w:rsidR="00E47EA5" w:rsidRPr="008F60AF">
        <w:rPr>
          <w:color w:val="000000" w:themeColor="text1"/>
          <w:lang w:val="nl-NL"/>
        </w:rPr>
        <w:t xml:space="preserve"> ligt de verklaring voor het gebruik van artificiële intelligentie. Het leven van het vrouwelijke monster ligt in de handen van haar mannelijke schepper, die haar uiteindelijk doodt uit schrik dat ze te machtig zou worden. In </w:t>
      </w:r>
      <w:r w:rsidR="00E47EA5" w:rsidRPr="008F60AF">
        <w:rPr>
          <w:i/>
          <w:iCs/>
          <w:color w:val="000000" w:themeColor="text1"/>
          <w:lang w:val="nl-NL"/>
        </w:rPr>
        <w:t xml:space="preserve">The Stepford Wives </w:t>
      </w:r>
      <w:r w:rsidR="00E47EA5" w:rsidRPr="008F60AF">
        <w:rPr>
          <w:color w:val="000000" w:themeColor="text1"/>
          <w:lang w:val="nl-NL"/>
        </w:rPr>
        <w:t xml:space="preserve">gaat het vooral over de seksualiteit van de vrouwelijke robots. Zij worden, volgens de lusten van de mannen, geschapen als bloedmooie, welgevormde producten, zonder enige intellectuele inhoud en volledig </w:t>
      </w:r>
      <w:r w:rsidR="00466BB7" w:rsidRPr="008F60AF">
        <w:rPr>
          <w:color w:val="000000" w:themeColor="text1"/>
          <w:lang w:val="nl-NL"/>
        </w:rPr>
        <w:t xml:space="preserve">ten dienste van </w:t>
      </w:r>
      <w:r w:rsidR="00E47EA5" w:rsidRPr="008F60AF">
        <w:rPr>
          <w:color w:val="000000" w:themeColor="text1"/>
          <w:lang w:val="nl-NL"/>
        </w:rPr>
        <w:t>hun man. Gedurende de derde golf w</w:t>
      </w:r>
      <w:r w:rsidR="0071560F" w:rsidRPr="008F60AF">
        <w:rPr>
          <w:color w:val="000000" w:themeColor="text1"/>
          <w:lang w:val="nl-NL"/>
        </w:rPr>
        <w:t xml:space="preserve">ordt afstand genomen van het binaire denken dat in de eerste twee golven nog sterk leefde. Zoals het hoofdpersonage in </w:t>
      </w:r>
      <w:r w:rsidR="0071560F" w:rsidRPr="008F60AF">
        <w:rPr>
          <w:i/>
          <w:iCs/>
          <w:color w:val="000000" w:themeColor="text1"/>
          <w:lang w:val="nl-NL"/>
        </w:rPr>
        <w:t xml:space="preserve">Ghost in the Shell </w:t>
      </w:r>
      <w:r w:rsidR="0071560F" w:rsidRPr="008F60AF">
        <w:rPr>
          <w:color w:val="000000" w:themeColor="text1"/>
          <w:lang w:val="nl-NL"/>
        </w:rPr>
        <w:t xml:space="preserve">zelf zegt, </w:t>
      </w:r>
      <w:r w:rsidR="001758C6" w:rsidRPr="008F60AF">
        <w:rPr>
          <w:color w:val="000000" w:themeColor="text1"/>
          <w:lang w:val="nl-NL"/>
        </w:rPr>
        <w:t>wordt ze niet bepaald door haar gezicht</w:t>
      </w:r>
      <w:r w:rsidR="00466BB7" w:rsidRPr="008F60AF">
        <w:rPr>
          <w:color w:val="000000" w:themeColor="text1"/>
          <w:lang w:val="nl-NL"/>
        </w:rPr>
        <w:t xml:space="preserve">, </w:t>
      </w:r>
      <w:r w:rsidR="001758C6" w:rsidRPr="008F60AF">
        <w:rPr>
          <w:color w:val="000000" w:themeColor="text1"/>
          <w:lang w:val="nl-NL"/>
        </w:rPr>
        <w:t>stem</w:t>
      </w:r>
      <w:r w:rsidR="00466BB7" w:rsidRPr="008F60AF">
        <w:rPr>
          <w:color w:val="000000" w:themeColor="text1"/>
          <w:lang w:val="nl-NL"/>
        </w:rPr>
        <w:t xml:space="preserve"> of gender</w:t>
      </w:r>
      <w:r w:rsidR="001758C6" w:rsidRPr="008F60AF">
        <w:rPr>
          <w:color w:val="000000" w:themeColor="text1"/>
          <w:lang w:val="nl-NL"/>
        </w:rPr>
        <w:t xml:space="preserve"> die haar natuurlijk onderscheiden van anderen. Het zijn haar levensdoelen</w:t>
      </w:r>
      <w:r w:rsidR="00595263" w:rsidRPr="008F60AF">
        <w:rPr>
          <w:color w:val="000000" w:themeColor="text1"/>
          <w:lang w:val="nl-NL"/>
        </w:rPr>
        <w:t>, gedachten en herinneringen die haar als persoon bepalen.</w:t>
      </w:r>
      <w:r w:rsidR="00466BB7" w:rsidRPr="008F60AF">
        <w:rPr>
          <w:color w:val="000000" w:themeColor="text1"/>
          <w:lang w:val="nl-NL"/>
        </w:rPr>
        <w:t xml:space="preserve"> Het gegeven van een robot</w:t>
      </w:r>
      <w:r w:rsidR="00595263" w:rsidRPr="008F60AF">
        <w:rPr>
          <w:color w:val="000000" w:themeColor="text1"/>
          <w:lang w:val="nl-NL"/>
        </w:rPr>
        <w:t xml:space="preserve"> </w:t>
      </w:r>
      <w:r w:rsidR="00466BB7" w:rsidRPr="008F60AF">
        <w:rPr>
          <w:color w:val="000000" w:themeColor="text1"/>
          <w:lang w:val="nl-NL"/>
        </w:rPr>
        <w:t>sluit b</w:t>
      </w:r>
      <w:r w:rsidR="00595263" w:rsidRPr="008F60AF">
        <w:rPr>
          <w:color w:val="000000" w:themeColor="text1"/>
          <w:lang w:val="nl-NL"/>
        </w:rPr>
        <w:t xml:space="preserve">ij deze manier van denken </w:t>
      </w:r>
      <w:r w:rsidR="00880B74" w:rsidRPr="008F60AF">
        <w:rPr>
          <w:color w:val="000000" w:themeColor="text1"/>
          <w:lang w:val="nl-NL"/>
        </w:rPr>
        <w:t>feilloos aan.</w:t>
      </w:r>
    </w:p>
    <w:p w14:paraId="3D9B6B0E" w14:textId="763CA50D" w:rsidR="008C74CC" w:rsidRPr="008F60AF" w:rsidRDefault="00607142" w:rsidP="000B55D0">
      <w:pPr>
        <w:rPr>
          <w:color w:val="000000" w:themeColor="text1"/>
          <w:lang w:val="nl-NL"/>
        </w:rPr>
      </w:pPr>
      <w:r w:rsidRPr="008F60AF">
        <w:rPr>
          <w:color w:val="000000" w:themeColor="text1"/>
          <w:lang w:val="nl-NL"/>
        </w:rPr>
        <w:lastRenderedPageBreak/>
        <w:tab/>
      </w:r>
      <w:r w:rsidR="00466BB7" w:rsidRPr="008F60AF">
        <w:rPr>
          <w:color w:val="000000" w:themeColor="text1"/>
          <w:lang w:val="nl-NL"/>
        </w:rPr>
        <w:t>Angst speelt ook een belangrijke rol in de keuze te</w:t>
      </w:r>
      <w:r w:rsidRPr="008F60AF">
        <w:rPr>
          <w:color w:val="000000" w:themeColor="text1"/>
          <w:lang w:val="nl-NL"/>
        </w:rPr>
        <w:t xml:space="preserve"> grijpen naar AI om de rol van de vrouw in de samenleving te representeren</w:t>
      </w:r>
      <w:r w:rsidR="001F643B" w:rsidRPr="008F60AF">
        <w:rPr>
          <w:color w:val="000000" w:themeColor="text1"/>
          <w:lang w:val="nl-NL"/>
        </w:rPr>
        <w:t xml:space="preserve">. De rol van </w:t>
      </w:r>
      <w:r w:rsidR="00466BB7" w:rsidRPr="008F60AF">
        <w:rPr>
          <w:color w:val="000000" w:themeColor="text1"/>
          <w:lang w:val="nl-NL"/>
        </w:rPr>
        <w:t>schrik</w:t>
      </w:r>
      <w:r w:rsidR="001F643B" w:rsidRPr="008F60AF">
        <w:rPr>
          <w:color w:val="000000" w:themeColor="text1"/>
          <w:lang w:val="nl-NL"/>
        </w:rPr>
        <w:t xml:space="preserve"> wordt in het gedeelte over </w:t>
      </w:r>
      <w:r w:rsidR="001F643B" w:rsidRPr="008F60AF">
        <w:rPr>
          <w:i/>
          <w:iCs/>
          <w:color w:val="000000" w:themeColor="text1"/>
          <w:lang w:val="nl-NL"/>
        </w:rPr>
        <w:t>Gender Representatie</w:t>
      </w:r>
      <w:r w:rsidR="001F643B" w:rsidRPr="008F60AF">
        <w:rPr>
          <w:color w:val="000000" w:themeColor="text1"/>
          <w:lang w:val="nl-NL"/>
        </w:rPr>
        <w:t xml:space="preserve"> uitgebreider aangehaald. Er schuilt een wezenlijke angst bij de man</w:t>
      </w:r>
      <w:r w:rsidR="00466BB7" w:rsidRPr="008F60AF">
        <w:rPr>
          <w:color w:val="000000" w:themeColor="text1"/>
          <w:lang w:val="nl-NL"/>
        </w:rPr>
        <w:t>,</w:t>
      </w:r>
      <w:r w:rsidR="001F643B" w:rsidRPr="008F60AF">
        <w:rPr>
          <w:color w:val="000000" w:themeColor="text1"/>
          <w:lang w:val="nl-NL"/>
        </w:rPr>
        <w:t xml:space="preserve"> in de samenleving ten aanzien van de vrouw. Deze angst is voornamelijk in </w:t>
      </w:r>
      <w:r w:rsidR="001F643B" w:rsidRPr="008F60AF">
        <w:rPr>
          <w:i/>
          <w:iCs/>
          <w:color w:val="000000" w:themeColor="text1"/>
          <w:lang w:val="nl-NL"/>
        </w:rPr>
        <w:t xml:space="preserve">Frankenstein </w:t>
      </w:r>
      <w:r w:rsidR="001F643B" w:rsidRPr="008F60AF">
        <w:rPr>
          <w:color w:val="000000" w:themeColor="text1"/>
          <w:lang w:val="nl-NL"/>
        </w:rPr>
        <w:t xml:space="preserve">en </w:t>
      </w:r>
      <w:r w:rsidR="001F643B" w:rsidRPr="008F60AF">
        <w:rPr>
          <w:i/>
          <w:iCs/>
          <w:color w:val="000000" w:themeColor="text1"/>
          <w:lang w:val="nl-NL"/>
        </w:rPr>
        <w:t xml:space="preserve">The Stepford Wives </w:t>
      </w:r>
      <w:r w:rsidR="001F643B" w:rsidRPr="008F60AF">
        <w:rPr>
          <w:color w:val="000000" w:themeColor="text1"/>
          <w:lang w:val="nl-NL"/>
        </w:rPr>
        <w:t xml:space="preserve">voelbaar. In de eerste is Victor Frankenstein bang dat het vrouwelijke monster machtiger zou worden dan hijzelf en vreest hij haar mogelijkheid tot voortplanting. </w:t>
      </w:r>
      <w:r w:rsidR="00472A28" w:rsidRPr="008F60AF">
        <w:rPr>
          <w:color w:val="000000" w:themeColor="text1"/>
          <w:lang w:val="nl-NL"/>
        </w:rPr>
        <w:t xml:space="preserve">In </w:t>
      </w:r>
      <w:r w:rsidR="00472A28" w:rsidRPr="008F60AF">
        <w:rPr>
          <w:i/>
          <w:iCs/>
          <w:color w:val="000000" w:themeColor="text1"/>
          <w:lang w:val="nl-NL"/>
        </w:rPr>
        <w:t>The Stepford Wives</w:t>
      </w:r>
      <w:r w:rsidR="001F643B" w:rsidRPr="008F60AF">
        <w:rPr>
          <w:color w:val="000000" w:themeColor="text1"/>
          <w:lang w:val="nl-NL"/>
        </w:rPr>
        <w:t xml:space="preserve"> is er de </w:t>
      </w:r>
      <w:r w:rsidR="00466BB7" w:rsidRPr="008F60AF">
        <w:rPr>
          <w:color w:val="000000" w:themeColor="text1"/>
          <w:lang w:val="nl-NL"/>
        </w:rPr>
        <w:t>vrees</w:t>
      </w:r>
      <w:r w:rsidR="001F643B" w:rsidRPr="008F60AF">
        <w:rPr>
          <w:color w:val="000000" w:themeColor="text1"/>
          <w:lang w:val="nl-NL"/>
        </w:rPr>
        <w:t xml:space="preserve"> voor de intellectuele</w:t>
      </w:r>
      <w:r w:rsidR="00472A28" w:rsidRPr="008F60AF">
        <w:rPr>
          <w:color w:val="000000" w:themeColor="text1"/>
          <w:lang w:val="nl-NL"/>
        </w:rPr>
        <w:t xml:space="preserve"> vrouw</w:t>
      </w:r>
      <w:r w:rsidR="00422ABF" w:rsidRPr="008F60AF">
        <w:rPr>
          <w:color w:val="000000" w:themeColor="text1"/>
          <w:lang w:val="nl-NL"/>
        </w:rPr>
        <w:t xml:space="preserve"> en de grip van de man hierop te </w:t>
      </w:r>
      <w:r w:rsidR="0085109B" w:rsidRPr="008F60AF">
        <w:rPr>
          <w:color w:val="000000" w:themeColor="text1"/>
          <w:lang w:val="nl-NL"/>
        </w:rPr>
        <w:t>verliezen</w:t>
      </w:r>
      <w:r w:rsidR="00422ABF" w:rsidRPr="008F60AF">
        <w:rPr>
          <w:color w:val="000000" w:themeColor="text1"/>
          <w:lang w:val="nl-NL"/>
        </w:rPr>
        <w:t>.</w:t>
      </w:r>
      <w:r w:rsidR="00472A28" w:rsidRPr="008F60AF">
        <w:rPr>
          <w:color w:val="000000" w:themeColor="text1"/>
          <w:lang w:val="nl-NL"/>
        </w:rPr>
        <w:t xml:space="preserve"> D</w:t>
      </w:r>
      <w:r w:rsidR="00707947" w:rsidRPr="008F60AF">
        <w:rPr>
          <w:color w:val="000000" w:themeColor="text1"/>
          <w:lang w:val="nl-NL"/>
        </w:rPr>
        <w:t xml:space="preserve">it vrezen </w:t>
      </w:r>
      <w:r w:rsidR="00472A28" w:rsidRPr="008F60AF">
        <w:rPr>
          <w:color w:val="000000" w:themeColor="text1"/>
          <w:lang w:val="nl-NL"/>
        </w:rPr>
        <w:t>wordt samengebald en op een AI geprojecteerd. Robots kunnen als lege hulzen gezien worden die klaar zijn om eender welke vorm aan te nemen. Daarbovenop is een AI telkens een creatie van de men</w:t>
      </w:r>
      <w:r w:rsidR="00707947" w:rsidRPr="008F60AF">
        <w:rPr>
          <w:color w:val="000000" w:themeColor="text1"/>
          <w:lang w:val="nl-NL"/>
        </w:rPr>
        <w:t>s</w:t>
      </w:r>
      <w:r w:rsidR="00472A28" w:rsidRPr="008F60AF">
        <w:rPr>
          <w:color w:val="000000" w:themeColor="text1"/>
          <w:lang w:val="nl-NL"/>
        </w:rPr>
        <w:t>, waardoor een machtsverhouding ontstaat. Dezelfde machtsverhouding zit in de alle vier de casussen vervat</w:t>
      </w:r>
      <w:r w:rsidR="000D7528" w:rsidRPr="008F60AF">
        <w:rPr>
          <w:color w:val="000000" w:themeColor="text1"/>
          <w:lang w:val="nl-NL"/>
        </w:rPr>
        <w:t xml:space="preserve">, maar wordt </w:t>
      </w:r>
      <w:r w:rsidR="00707947" w:rsidRPr="008F60AF">
        <w:rPr>
          <w:color w:val="000000" w:themeColor="text1"/>
          <w:lang w:val="nl-NL"/>
        </w:rPr>
        <w:t>op verschillende manieren</w:t>
      </w:r>
      <w:r w:rsidR="000D7528" w:rsidRPr="008F60AF">
        <w:rPr>
          <w:color w:val="000000" w:themeColor="text1"/>
          <w:lang w:val="nl-NL"/>
        </w:rPr>
        <w:t xml:space="preserve"> uitgespeeld</w:t>
      </w:r>
      <w:r w:rsidR="00472A28" w:rsidRPr="008F60AF">
        <w:rPr>
          <w:color w:val="000000" w:themeColor="text1"/>
          <w:lang w:val="nl-NL"/>
        </w:rPr>
        <w:t xml:space="preserve">. Victor Frankenstein </w:t>
      </w:r>
      <w:r w:rsidR="000D7528" w:rsidRPr="008F60AF">
        <w:rPr>
          <w:color w:val="000000" w:themeColor="text1"/>
          <w:lang w:val="nl-NL"/>
        </w:rPr>
        <w:t xml:space="preserve">is superieur ten opzichte van zowel het mannelijke als het vrouwelijke monster en de mannen in Stepford zijn dat over hun vrouwen. In </w:t>
      </w:r>
      <w:r w:rsidR="00707947" w:rsidRPr="008F60AF">
        <w:rPr>
          <w:color w:val="000000" w:themeColor="text1"/>
          <w:lang w:val="nl-NL"/>
        </w:rPr>
        <w:t>beide</w:t>
      </w:r>
      <w:r w:rsidR="000D7528" w:rsidRPr="008F60AF">
        <w:rPr>
          <w:color w:val="000000" w:themeColor="text1"/>
          <w:lang w:val="nl-NL"/>
        </w:rPr>
        <w:t xml:space="preserve"> gevallen is er een duidelijke oppressie van de man en een onderdanigheid van de vrouw. Dat verandert in de derde en vierde golf. Nog steeds is er een machtsdiscrepantie, toch wordt er anders mee omgegaan. Major uit </w:t>
      </w:r>
      <w:r w:rsidR="000D7528" w:rsidRPr="008F60AF">
        <w:rPr>
          <w:i/>
          <w:iCs/>
          <w:color w:val="000000" w:themeColor="text1"/>
          <w:lang w:val="nl-NL"/>
        </w:rPr>
        <w:t xml:space="preserve">Ghost in the Shell </w:t>
      </w:r>
      <w:r w:rsidR="000D7528" w:rsidRPr="008F60AF">
        <w:rPr>
          <w:color w:val="000000" w:themeColor="text1"/>
          <w:lang w:val="nl-NL"/>
        </w:rPr>
        <w:t xml:space="preserve">kiest er actief voor om niet onder te doen voor haar mannelijke collega’s. Ondanks haar mechanische, vrouwelijke lichaam, kiest ze er actief voor </w:t>
      </w:r>
      <w:r w:rsidR="00707947" w:rsidRPr="008F60AF">
        <w:rPr>
          <w:color w:val="000000" w:themeColor="text1"/>
          <w:lang w:val="nl-NL"/>
        </w:rPr>
        <w:t>dat deze elementen haar niet bepalen</w:t>
      </w:r>
      <w:r w:rsidR="000D7528" w:rsidRPr="008F60AF">
        <w:rPr>
          <w:color w:val="000000" w:themeColor="text1"/>
          <w:lang w:val="nl-NL"/>
        </w:rPr>
        <w:t xml:space="preserve">. Hetzelfde geldt in </w:t>
      </w:r>
      <w:r w:rsidR="000D7528" w:rsidRPr="008F60AF">
        <w:rPr>
          <w:i/>
          <w:iCs/>
          <w:color w:val="000000" w:themeColor="text1"/>
          <w:lang w:val="nl-NL"/>
        </w:rPr>
        <w:t>Dirty Computer</w:t>
      </w:r>
      <w:r w:rsidR="000D7528" w:rsidRPr="008F60AF">
        <w:rPr>
          <w:color w:val="000000" w:themeColor="text1"/>
          <w:lang w:val="nl-NL"/>
        </w:rPr>
        <w:t>. Jane 57821 is zich bewust van de onderdrukking door de witte autoriteiten, maar kiest resoluut voor vrijheid</w:t>
      </w:r>
      <w:r w:rsidR="008C74CC" w:rsidRPr="008F60AF">
        <w:rPr>
          <w:color w:val="000000" w:themeColor="text1"/>
          <w:lang w:val="nl-NL"/>
        </w:rPr>
        <w:t>. Er valt een evolutie te bespeuren van autonomie. Gaande van volledig ondergeschikt naar vrijgevochten individu.</w:t>
      </w:r>
    </w:p>
    <w:p w14:paraId="0F94D83E" w14:textId="486CAABA" w:rsidR="00F151DA" w:rsidRPr="008F60AF" w:rsidRDefault="00F151DA" w:rsidP="000B55D0">
      <w:pPr>
        <w:rPr>
          <w:color w:val="000000" w:themeColor="text1"/>
          <w:lang w:val="nl-NL"/>
        </w:rPr>
      </w:pPr>
      <w:r w:rsidRPr="008F60AF">
        <w:rPr>
          <w:color w:val="000000" w:themeColor="text1"/>
          <w:lang w:val="nl-NL"/>
        </w:rPr>
        <w:tab/>
        <w:t xml:space="preserve">Als laatste is er het gegeven van “empathie”. In zowel het geval van </w:t>
      </w:r>
      <w:r w:rsidRPr="008F60AF">
        <w:rPr>
          <w:i/>
          <w:iCs/>
          <w:color w:val="000000" w:themeColor="text1"/>
          <w:lang w:val="nl-NL"/>
        </w:rPr>
        <w:t xml:space="preserve">Frankenstein, Ghost in the Shell </w:t>
      </w:r>
      <w:r w:rsidRPr="008F60AF">
        <w:rPr>
          <w:color w:val="000000" w:themeColor="text1"/>
          <w:lang w:val="nl-NL"/>
        </w:rPr>
        <w:t xml:space="preserve">en </w:t>
      </w:r>
      <w:r w:rsidRPr="008F60AF">
        <w:rPr>
          <w:i/>
          <w:iCs/>
          <w:color w:val="000000" w:themeColor="text1"/>
          <w:lang w:val="nl-NL"/>
        </w:rPr>
        <w:t xml:space="preserve">Dirty Computer </w:t>
      </w:r>
      <w:r w:rsidRPr="008F60AF">
        <w:rPr>
          <w:color w:val="000000" w:themeColor="text1"/>
          <w:lang w:val="nl-NL"/>
        </w:rPr>
        <w:t xml:space="preserve">wordt er verwacht van de kijker dat deze </w:t>
      </w:r>
      <w:proofErr w:type="spellStart"/>
      <w:r w:rsidRPr="008F60AF">
        <w:rPr>
          <w:color w:val="000000" w:themeColor="text1"/>
          <w:lang w:val="nl-NL"/>
        </w:rPr>
        <w:t>empathiseert</w:t>
      </w:r>
      <w:proofErr w:type="spellEnd"/>
      <w:r w:rsidRPr="008F60AF">
        <w:rPr>
          <w:color w:val="000000" w:themeColor="text1"/>
          <w:lang w:val="nl-NL"/>
        </w:rPr>
        <w:t xml:space="preserve"> met de AI en in het geval van </w:t>
      </w:r>
      <w:r w:rsidRPr="008F60AF">
        <w:rPr>
          <w:i/>
          <w:iCs/>
          <w:color w:val="000000" w:themeColor="text1"/>
          <w:lang w:val="nl-NL"/>
        </w:rPr>
        <w:t xml:space="preserve">Frankenstein </w:t>
      </w:r>
      <w:r w:rsidRPr="008F60AF">
        <w:rPr>
          <w:color w:val="000000" w:themeColor="text1"/>
          <w:lang w:val="nl-NL"/>
        </w:rPr>
        <w:t>en</w:t>
      </w:r>
      <w:r w:rsidRPr="008F60AF">
        <w:rPr>
          <w:i/>
          <w:iCs/>
          <w:color w:val="000000" w:themeColor="text1"/>
          <w:lang w:val="nl-NL"/>
        </w:rPr>
        <w:t xml:space="preserve"> Dirty Computer</w:t>
      </w:r>
      <w:r w:rsidRPr="008F60AF">
        <w:rPr>
          <w:color w:val="000000" w:themeColor="text1"/>
          <w:lang w:val="nl-NL"/>
        </w:rPr>
        <w:t xml:space="preserve"> een gevoel van afgunst heeft ten aanzien van zijn maker</w:t>
      </w:r>
      <w:r w:rsidR="007E5BF7" w:rsidRPr="008F60AF">
        <w:rPr>
          <w:color w:val="000000" w:themeColor="text1"/>
          <w:lang w:val="nl-NL"/>
        </w:rPr>
        <w:t xml:space="preserve">. Voorheen werd al duidelijk gemaakt dat AI onderdrukten in de maatschappij representeerden. Niet enkel staan zij symbool voor deze bevolkingsgroep, daarbovenop wordt ook verwacht dat de kijker meeleeft met deze personages. Bijgevolg kan gesteld worden dat de kijker verwacht wordt medeleven te tonen met de onderdrukte groep in de samenleving aan de hand van het gebruik van robotica. Opmerkelijk is dat dit </w:t>
      </w:r>
      <w:r w:rsidR="00B97905" w:rsidRPr="008F60AF">
        <w:rPr>
          <w:color w:val="000000" w:themeColor="text1"/>
          <w:lang w:val="nl-NL"/>
        </w:rPr>
        <w:t xml:space="preserve">narratief </w:t>
      </w:r>
      <w:r w:rsidR="007E5BF7" w:rsidRPr="008F60AF">
        <w:rPr>
          <w:color w:val="000000" w:themeColor="text1"/>
          <w:lang w:val="nl-NL"/>
        </w:rPr>
        <w:t xml:space="preserve">doorheen de eeuwen, van </w:t>
      </w:r>
      <w:r w:rsidR="007E5BF7" w:rsidRPr="008F60AF">
        <w:rPr>
          <w:i/>
          <w:iCs/>
          <w:color w:val="000000" w:themeColor="text1"/>
          <w:lang w:val="nl-NL"/>
        </w:rPr>
        <w:t xml:space="preserve">Frankenstein </w:t>
      </w:r>
      <w:r w:rsidR="007E5BF7" w:rsidRPr="008F60AF">
        <w:rPr>
          <w:color w:val="000000" w:themeColor="text1"/>
          <w:lang w:val="nl-NL"/>
        </w:rPr>
        <w:t xml:space="preserve">in de negentiende eeuw, tot </w:t>
      </w:r>
      <w:r w:rsidR="007E5BF7" w:rsidRPr="008F60AF">
        <w:rPr>
          <w:i/>
          <w:iCs/>
          <w:color w:val="000000" w:themeColor="text1"/>
          <w:lang w:val="nl-NL"/>
        </w:rPr>
        <w:t xml:space="preserve">Dirty Computer </w:t>
      </w:r>
      <w:r w:rsidR="007E5BF7" w:rsidRPr="008F60AF">
        <w:rPr>
          <w:color w:val="000000" w:themeColor="text1"/>
          <w:lang w:val="nl-NL"/>
        </w:rPr>
        <w:t>in de eenentwintigste eeuw</w:t>
      </w:r>
      <w:r w:rsidR="00B97905" w:rsidRPr="008F60AF">
        <w:rPr>
          <w:color w:val="000000" w:themeColor="text1"/>
          <w:lang w:val="nl-NL"/>
        </w:rPr>
        <w:t xml:space="preserve">, praktisch ongewijzigd is gebleven. </w:t>
      </w:r>
    </w:p>
    <w:p w14:paraId="22B8DE62" w14:textId="1DD1C1C9" w:rsidR="00921217" w:rsidRPr="008F60AF" w:rsidRDefault="00C33330" w:rsidP="00B97905">
      <w:pPr>
        <w:rPr>
          <w:color w:val="000000" w:themeColor="text1"/>
          <w:lang w:val="nl-NL"/>
        </w:rPr>
      </w:pPr>
      <w:r w:rsidRPr="008F60AF">
        <w:rPr>
          <w:color w:val="000000" w:themeColor="text1"/>
          <w:lang w:val="nl-NL"/>
        </w:rPr>
        <w:tab/>
        <w:t>Concluderend kan uit dit onderzoek gesteld worden dat artificiële intelligentie veelvuldig gebruikt wordt ter illustratie van een onderdrukte groep in de samenleving</w:t>
      </w:r>
      <w:r w:rsidR="00422ABF" w:rsidRPr="008F60AF">
        <w:rPr>
          <w:color w:val="000000" w:themeColor="text1"/>
          <w:lang w:val="nl-NL"/>
        </w:rPr>
        <w:t xml:space="preserve">, in het geval van deze thesis namelijk de vrouw. Doorheen de geschiedenis valt een evolutie van de bevrijding van dit mechanisch wezen op te merken. Elke casus vertoonde een tikkeltje meer vrijheid. Van volledige verwijdering uit de samenleving naar proberen de vrouw in haar stereotype rol te forceren om in de jaren 90 het gendergericht denken achterwege te laten en een AI te zien die haar eigen identiteit beleeft. Dat wordt nog verder uitgewerkt in de vierde golf waarin intersectionaliteit de norm is. </w:t>
      </w:r>
      <w:r w:rsidR="00EF0BCB" w:rsidRPr="008F60AF">
        <w:rPr>
          <w:color w:val="000000" w:themeColor="text1"/>
          <w:lang w:val="nl-NL"/>
        </w:rPr>
        <w:t xml:space="preserve">Er kan als het ware een omgekeerde trechterbeweging vastgesteld worden die gaat van de minimale vrijheid weggelegd voor de vrouw, naar de mogelijkheid dat zij mag zijn wie ze wil aan de hand van </w:t>
      </w:r>
      <w:r w:rsidR="00924D39" w:rsidRPr="008F60AF">
        <w:rPr>
          <w:color w:val="000000" w:themeColor="text1"/>
          <w:lang w:val="nl-NL"/>
        </w:rPr>
        <w:t>artificiële intelligentie.</w:t>
      </w:r>
    </w:p>
    <w:p w14:paraId="05B398AA" w14:textId="77777777" w:rsidR="00921217" w:rsidRPr="008F60AF" w:rsidRDefault="00921217" w:rsidP="00921217">
      <w:pPr>
        <w:pStyle w:val="Heading1"/>
        <w:rPr>
          <w:lang w:val="nl-NL"/>
        </w:rPr>
      </w:pPr>
      <w:r w:rsidRPr="008F60AF">
        <w:rPr>
          <w:lang w:val="nl-NL"/>
        </w:rPr>
        <w:lastRenderedPageBreak/>
        <w:t>Dankwoord</w:t>
      </w:r>
    </w:p>
    <w:p w14:paraId="28B35CDE" w14:textId="1B79DA07" w:rsidR="00921217" w:rsidRPr="008F60AF" w:rsidRDefault="00921217" w:rsidP="00921217">
      <w:pPr>
        <w:rPr>
          <w:color w:val="000000" w:themeColor="text1"/>
          <w:lang w:val="nl-NL"/>
        </w:rPr>
      </w:pPr>
      <w:r w:rsidRPr="008F60AF">
        <w:rPr>
          <w:color w:val="000000" w:themeColor="text1"/>
          <w:lang w:val="nl-NL"/>
        </w:rPr>
        <w:t>Dit onderzoek had niet kunnen plaatsvinden zonder bepaalde mensen die ervoor zorgden dat ik bleef doorzetten gedurende ongeziene</w:t>
      </w:r>
      <w:r w:rsidR="00982AC6" w:rsidRPr="008F60AF">
        <w:rPr>
          <w:color w:val="000000" w:themeColor="text1"/>
          <w:lang w:val="nl-NL"/>
        </w:rPr>
        <w:t xml:space="preserve"> en vooral </w:t>
      </w:r>
      <w:r w:rsidRPr="008F60AF">
        <w:rPr>
          <w:color w:val="000000" w:themeColor="text1"/>
          <w:lang w:val="nl-NL"/>
        </w:rPr>
        <w:t xml:space="preserve">onzekere tijden. </w:t>
      </w:r>
    </w:p>
    <w:p w14:paraId="07FD6549" w14:textId="77777777" w:rsidR="00921217" w:rsidRPr="008F60AF" w:rsidRDefault="00921217" w:rsidP="00921217">
      <w:pPr>
        <w:rPr>
          <w:color w:val="000000" w:themeColor="text1"/>
          <w:lang w:val="nl-NL"/>
        </w:rPr>
      </w:pPr>
    </w:p>
    <w:p w14:paraId="52D4713A" w14:textId="69757A25" w:rsidR="00921217" w:rsidRPr="008F60AF" w:rsidRDefault="00921217" w:rsidP="00921217">
      <w:pPr>
        <w:rPr>
          <w:color w:val="000000" w:themeColor="text1"/>
          <w:lang w:val="nl-NL"/>
        </w:rPr>
      </w:pPr>
      <w:r w:rsidRPr="008F60AF">
        <w:rPr>
          <w:color w:val="000000" w:themeColor="text1"/>
          <w:lang w:val="nl-NL"/>
        </w:rPr>
        <w:t>Eerst en vooral dankjewel aan mijn promotor Prof. Dr. Steven Malliet die telkens klaarstond voor feedback, mijn werk na te lezen en zijn bedenkingen over Skype te delen. Het onderzoek had zijn scherpe en enorm interessante focus niet gehand zonder d</w:t>
      </w:r>
      <w:r w:rsidR="00982AC6" w:rsidRPr="008F60AF">
        <w:rPr>
          <w:color w:val="000000" w:themeColor="text1"/>
          <w:lang w:val="nl-NL"/>
        </w:rPr>
        <w:t xml:space="preserve">ie eerste </w:t>
      </w:r>
      <w:r w:rsidRPr="008F60AF">
        <w:rPr>
          <w:color w:val="000000" w:themeColor="text1"/>
          <w:lang w:val="nl-NL"/>
        </w:rPr>
        <w:t>brainstormsessies.</w:t>
      </w:r>
    </w:p>
    <w:p w14:paraId="5D238391" w14:textId="77777777" w:rsidR="00921217" w:rsidRPr="008F60AF" w:rsidRDefault="00921217" w:rsidP="00921217">
      <w:pPr>
        <w:rPr>
          <w:color w:val="000000" w:themeColor="text1"/>
          <w:lang w:val="nl-NL"/>
        </w:rPr>
      </w:pPr>
    </w:p>
    <w:p w14:paraId="3CEDB84A" w14:textId="6C1BFD6F" w:rsidR="00921217" w:rsidRPr="008F60AF" w:rsidRDefault="00921217" w:rsidP="00921217">
      <w:pPr>
        <w:rPr>
          <w:color w:val="000000" w:themeColor="text1"/>
          <w:lang w:val="nl-NL"/>
        </w:rPr>
      </w:pPr>
      <w:r w:rsidRPr="008F60AF">
        <w:rPr>
          <w:color w:val="000000" w:themeColor="text1"/>
          <w:lang w:val="nl-NL"/>
        </w:rPr>
        <w:t xml:space="preserve">Vervolgens dankjewel aan mijn ouders, Martijn, Leen en </w:t>
      </w:r>
      <w:proofErr w:type="spellStart"/>
      <w:r w:rsidRPr="008F60AF">
        <w:rPr>
          <w:color w:val="000000" w:themeColor="text1"/>
          <w:lang w:val="nl-NL"/>
        </w:rPr>
        <w:t>Lambik</w:t>
      </w:r>
      <w:proofErr w:type="spellEnd"/>
      <w:r w:rsidRPr="008F60AF">
        <w:rPr>
          <w:color w:val="000000" w:themeColor="text1"/>
          <w:lang w:val="nl-NL"/>
        </w:rPr>
        <w:t xml:space="preserve">, </w:t>
      </w:r>
      <w:proofErr w:type="spellStart"/>
      <w:r w:rsidRPr="008F60AF">
        <w:rPr>
          <w:color w:val="000000" w:themeColor="text1"/>
          <w:lang w:val="nl-NL"/>
        </w:rPr>
        <w:t>Gretl</w:t>
      </w:r>
      <w:proofErr w:type="spellEnd"/>
      <w:r w:rsidRPr="008F60AF">
        <w:rPr>
          <w:color w:val="000000" w:themeColor="text1"/>
          <w:lang w:val="nl-NL"/>
        </w:rPr>
        <w:t xml:space="preserve"> en Jasper en Ties en Jeff om me te motiveren toen ik mijn drijfveer zelf even kwijt was. Merci voor de telefoontjes en de wekelijkse </w:t>
      </w:r>
      <w:proofErr w:type="spellStart"/>
      <w:r w:rsidRPr="008F60AF">
        <w:rPr>
          <w:color w:val="000000" w:themeColor="text1"/>
          <w:lang w:val="nl-NL"/>
        </w:rPr>
        <w:t>FaceTime</w:t>
      </w:r>
      <w:proofErr w:type="spellEnd"/>
      <w:r w:rsidRPr="008F60AF">
        <w:rPr>
          <w:color w:val="000000" w:themeColor="text1"/>
          <w:lang w:val="nl-NL"/>
        </w:rPr>
        <w:t>-momenten die me verplichtte om even het schoolwerk opzij te leggen.</w:t>
      </w:r>
    </w:p>
    <w:p w14:paraId="0E817BD7" w14:textId="77777777" w:rsidR="00921217" w:rsidRPr="008F60AF" w:rsidRDefault="00921217" w:rsidP="00921217">
      <w:pPr>
        <w:rPr>
          <w:color w:val="000000" w:themeColor="text1"/>
          <w:lang w:val="nl-NL"/>
        </w:rPr>
      </w:pPr>
    </w:p>
    <w:p w14:paraId="7017C463" w14:textId="77777777" w:rsidR="00982AC6" w:rsidRPr="008F60AF" w:rsidRDefault="00921217" w:rsidP="00921217">
      <w:pPr>
        <w:rPr>
          <w:color w:val="000000" w:themeColor="text1"/>
          <w:lang w:val="nl-NL"/>
        </w:rPr>
      </w:pPr>
      <w:r w:rsidRPr="008F60AF">
        <w:rPr>
          <w:color w:val="000000" w:themeColor="text1"/>
          <w:lang w:val="nl-NL"/>
        </w:rPr>
        <w:t xml:space="preserve">Dankjewel Annabelle voor de steun, </w:t>
      </w:r>
      <w:proofErr w:type="spellStart"/>
      <w:r w:rsidRPr="008F60AF">
        <w:rPr>
          <w:color w:val="000000" w:themeColor="text1"/>
          <w:lang w:val="nl-NL"/>
        </w:rPr>
        <w:t>memes</w:t>
      </w:r>
      <w:proofErr w:type="spellEnd"/>
      <w:r w:rsidRPr="008F60AF">
        <w:rPr>
          <w:color w:val="000000" w:themeColor="text1"/>
          <w:lang w:val="nl-NL"/>
        </w:rPr>
        <w:t xml:space="preserve">, </w:t>
      </w:r>
      <w:proofErr w:type="spellStart"/>
      <w:r w:rsidRPr="008F60AF">
        <w:rPr>
          <w:color w:val="000000" w:themeColor="text1"/>
          <w:lang w:val="nl-NL"/>
        </w:rPr>
        <w:t>TikToks</w:t>
      </w:r>
      <w:proofErr w:type="spellEnd"/>
      <w:r w:rsidRPr="008F60AF">
        <w:rPr>
          <w:color w:val="000000" w:themeColor="text1"/>
          <w:lang w:val="nl-NL"/>
        </w:rPr>
        <w:t>, berichten en vele anekdotes</w:t>
      </w:r>
      <w:r w:rsidR="00982AC6" w:rsidRPr="008F60AF">
        <w:rPr>
          <w:color w:val="000000" w:themeColor="text1"/>
          <w:lang w:val="nl-NL"/>
        </w:rPr>
        <w:t xml:space="preserve"> die me dagelijks deden lachen. En ook een gigantische </w:t>
      </w:r>
      <w:proofErr w:type="spellStart"/>
      <w:r w:rsidR="00982AC6" w:rsidRPr="008F60AF">
        <w:rPr>
          <w:color w:val="000000" w:themeColor="text1"/>
          <w:lang w:val="nl-NL"/>
        </w:rPr>
        <w:t>danku</w:t>
      </w:r>
      <w:proofErr w:type="spellEnd"/>
      <w:r w:rsidR="00982AC6" w:rsidRPr="008F60AF">
        <w:rPr>
          <w:color w:val="000000" w:themeColor="text1"/>
          <w:lang w:val="nl-NL"/>
        </w:rPr>
        <w:t xml:space="preserve"> aan </w:t>
      </w:r>
      <w:proofErr w:type="spellStart"/>
      <w:r w:rsidR="00982AC6" w:rsidRPr="008F60AF">
        <w:rPr>
          <w:color w:val="000000" w:themeColor="text1"/>
          <w:lang w:val="nl-NL"/>
        </w:rPr>
        <w:t>Lunia</w:t>
      </w:r>
      <w:proofErr w:type="spellEnd"/>
      <w:r w:rsidR="00982AC6" w:rsidRPr="008F60AF">
        <w:rPr>
          <w:color w:val="000000" w:themeColor="text1"/>
          <w:lang w:val="nl-NL"/>
        </w:rPr>
        <w:t xml:space="preserve"> die me tolereerde, voor me kookte, naar me luisterde, over mijn rug wreef als stress de bovenhand nam.</w:t>
      </w:r>
    </w:p>
    <w:p w14:paraId="59A18215" w14:textId="77777777" w:rsidR="00982AC6" w:rsidRPr="008F60AF" w:rsidRDefault="00982AC6" w:rsidP="00921217">
      <w:pPr>
        <w:rPr>
          <w:color w:val="000000" w:themeColor="text1"/>
          <w:lang w:val="nl-NL"/>
        </w:rPr>
      </w:pPr>
    </w:p>
    <w:p w14:paraId="1395FE97" w14:textId="3E1ABF76" w:rsidR="00F42EFB" w:rsidRPr="008F60AF" w:rsidRDefault="00982AC6" w:rsidP="00921217">
      <w:pPr>
        <w:rPr>
          <w:color w:val="000000" w:themeColor="text1"/>
          <w:lang w:val="nl-NL"/>
        </w:rPr>
      </w:pPr>
      <w:r w:rsidRPr="008F60AF">
        <w:rPr>
          <w:color w:val="000000" w:themeColor="text1"/>
          <w:lang w:val="nl-NL"/>
        </w:rPr>
        <w:t>Als laatste dankjewel Niels om elke versie na te lezen en dat met veel plezier te doen. Om mij moed in te spreken wanneer ik vond dat wat ik geschreven op niets trok. Voor de waardevolle feedback. Jouw pen zit ook deels doorheen deze thesis gewoven.</w:t>
      </w:r>
      <w:r w:rsidR="00AE36FE" w:rsidRPr="008F60AF">
        <w:rPr>
          <w:color w:val="000000" w:themeColor="text1"/>
          <w:lang w:val="nl-NL"/>
        </w:rPr>
        <w:br w:type="page"/>
      </w:r>
    </w:p>
    <w:p w14:paraId="2EEC3F51" w14:textId="40446FF8" w:rsidR="00ED588F" w:rsidRPr="008F60AF" w:rsidRDefault="00ED588F" w:rsidP="00ED588F">
      <w:pPr>
        <w:pStyle w:val="Heading1"/>
      </w:pPr>
      <w:bookmarkStart w:id="42" w:name="_Toc41145393"/>
      <w:proofErr w:type="spellStart"/>
      <w:r w:rsidRPr="008F60AF">
        <w:lastRenderedPageBreak/>
        <w:t>Bibliografie</w:t>
      </w:r>
      <w:bookmarkEnd w:id="42"/>
      <w:proofErr w:type="spellEnd"/>
    </w:p>
    <w:p w14:paraId="70D569A3" w14:textId="77777777" w:rsidR="002B4DA4" w:rsidRPr="008F60AF" w:rsidRDefault="00F42EFB" w:rsidP="002B4DA4">
      <w:pPr>
        <w:pStyle w:val="EndNoteBibliography"/>
        <w:ind w:left="720" w:hanging="720"/>
        <w:rPr>
          <w:noProof/>
          <w:color w:val="000000" w:themeColor="text1"/>
        </w:rPr>
      </w:pPr>
      <w:r w:rsidRPr="008F60AF">
        <w:rPr>
          <w:color w:val="000000" w:themeColor="text1"/>
          <w:lang w:val="nl-NL"/>
        </w:rPr>
        <w:fldChar w:fldCharType="begin"/>
      </w:r>
      <w:r w:rsidRPr="008F60AF">
        <w:rPr>
          <w:color w:val="000000" w:themeColor="text1"/>
        </w:rPr>
        <w:instrText xml:space="preserve"> ADDIN EN.REFLIST </w:instrText>
      </w:r>
      <w:r w:rsidRPr="008F60AF">
        <w:rPr>
          <w:color w:val="000000" w:themeColor="text1"/>
          <w:lang w:val="nl-NL"/>
        </w:rPr>
        <w:fldChar w:fldCharType="separate"/>
      </w:r>
      <w:r w:rsidR="002B4DA4" w:rsidRPr="008F60AF">
        <w:rPr>
          <w:noProof/>
          <w:color w:val="000000" w:themeColor="text1"/>
        </w:rPr>
        <w:t xml:space="preserve">Adams, R. (2019). Helen A’Loy and other tales of female automata: a gendered reading of the narratives of hopes and fears of intelligent machines and artificial intelligence. </w:t>
      </w:r>
      <w:r w:rsidR="002B4DA4" w:rsidRPr="008F60AF">
        <w:rPr>
          <w:i/>
          <w:noProof/>
          <w:color w:val="000000" w:themeColor="text1"/>
        </w:rPr>
        <w:t>AI &amp; SOCIETY: Journal of Knowledge, Culture and Communication, 1</w:t>
      </w:r>
      <w:r w:rsidR="002B4DA4" w:rsidRPr="008F60AF">
        <w:rPr>
          <w:noProof/>
          <w:color w:val="000000" w:themeColor="text1"/>
        </w:rPr>
        <w:t>. doi:10.1007/s00146-019-00918-7</w:t>
      </w:r>
    </w:p>
    <w:p w14:paraId="7EADD604"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Al Ibrahim, H. (2019). Feminism and the Elimination of Female Characters in Mary Shelley's Frankenstein.</w:t>
      </w:r>
      <w:r w:rsidRPr="008F60AF">
        <w:rPr>
          <w:i/>
          <w:noProof/>
          <w:color w:val="000000" w:themeColor="text1"/>
        </w:rPr>
        <w:t xml:space="preserve"> 21</w:t>
      </w:r>
      <w:r w:rsidRPr="008F60AF">
        <w:rPr>
          <w:noProof/>
          <w:color w:val="000000" w:themeColor="text1"/>
        </w:rPr>
        <w:t xml:space="preserve">, 302. </w:t>
      </w:r>
    </w:p>
    <w:p w14:paraId="6C756C1F"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Amico, E. B. (2020). Betty Friedan. In: Salem Press.</w:t>
      </w:r>
    </w:p>
    <w:p w14:paraId="029A1670"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Anna Krugovoy, S. (2014). The Cyborg Mystique: The Stepford Wives and Second Wave Feminism.</w:t>
      </w:r>
      <w:r w:rsidRPr="008F60AF">
        <w:rPr>
          <w:i/>
          <w:noProof/>
          <w:color w:val="000000" w:themeColor="text1"/>
        </w:rPr>
        <w:t xml:space="preserve"> 58</w:t>
      </w:r>
      <w:r w:rsidRPr="008F60AF">
        <w:rPr>
          <w:noProof/>
          <w:color w:val="000000" w:themeColor="text1"/>
        </w:rPr>
        <w:t>(1), 109-126. doi:10.1353/arq.2002.0007</w:t>
      </w:r>
    </w:p>
    <w:p w14:paraId="0E4D5935"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Apollonius of, R. (1829). </w:t>
      </w:r>
      <w:r w:rsidRPr="008F60AF">
        <w:rPr>
          <w:i/>
          <w:noProof/>
          <w:color w:val="000000" w:themeColor="text1"/>
        </w:rPr>
        <w:t>Argonautica</w:t>
      </w:r>
      <w:r w:rsidRPr="008F60AF">
        <w:rPr>
          <w:noProof/>
          <w:color w:val="000000" w:themeColor="text1"/>
        </w:rPr>
        <w:t>: Tauchnitz.</w:t>
      </w:r>
    </w:p>
    <w:p w14:paraId="093B4CA0" w14:textId="679E7691"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Armand, C. (1981). Banû Mûsa [=les fils de Moûsa], Kitâb al-hiyal, The Book of ingenious devices [le livre des dispositifs ingénieux], transl. and annotated by Donald R. Hill. </w:t>
      </w:r>
      <w:r w:rsidRPr="008F60AF">
        <w:rPr>
          <w:i/>
          <w:noProof/>
          <w:color w:val="000000" w:themeColor="text1"/>
        </w:rPr>
        <w:t>Revue d'histoire des sciences, 34</w:t>
      </w:r>
      <w:r w:rsidRPr="008F60AF">
        <w:rPr>
          <w:noProof/>
          <w:color w:val="000000" w:themeColor="text1"/>
        </w:rPr>
        <w:t xml:space="preserve">(1), 81-81. Retrieved from </w:t>
      </w:r>
      <w:hyperlink r:id="rId14" w:history="1">
        <w:r w:rsidRPr="008F60AF">
          <w:rPr>
            <w:rStyle w:val="Hyperlink"/>
            <w:noProof/>
            <w:color w:val="000000" w:themeColor="text1"/>
          </w:rPr>
          <w:t>https://vpn.uantwerpen.be?url=https%3a%2f%2fsearch.ebscohost.com%2flogin.aspx%3fdirect%3dtrue%26AuthType%3dip%2curl%2cuid%26db%3dedsper%26AN%3dedsper.rhs.0151.4105.1981.num.34.1.1751%26lang%3dnl%26site%3deds-live</w:t>
        </w:r>
      </w:hyperlink>
    </w:p>
    <w:p w14:paraId="2476231E"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Balsamo, A. M. (1996). </w:t>
      </w:r>
      <w:r w:rsidRPr="008F60AF">
        <w:rPr>
          <w:i/>
          <w:noProof/>
          <w:color w:val="000000" w:themeColor="text1"/>
        </w:rPr>
        <w:t>Technologies of the gendered body : reading cyborg women</w:t>
      </w:r>
      <w:r w:rsidRPr="008F60AF">
        <w:rPr>
          <w:noProof/>
          <w:color w:val="000000" w:themeColor="text1"/>
        </w:rPr>
        <w:t>.</w:t>
      </w:r>
    </w:p>
    <w:p w14:paraId="3B8526D4"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Bedini, S. A. (1964). The Role of Automata in the History of Technology. </w:t>
      </w:r>
      <w:r w:rsidRPr="008F60AF">
        <w:rPr>
          <w:i/>
          <w:noProof/>
          <w:color w:val="000000" w:themeColor="text1"/>
        </w:rPr>
        <w:t>Technology and Culture, 5</w:t>
      </w:r>
      <w:r w:rsidRPr="008F60AF">
        <w:rPr>
          <w:noProof/>
          <w:color w:val="000000" w:themeColor="text1"/>
        </w:rPr>
        <w:t>(1), 24-42. doi:10.2307/3101120</w:t>
      </w:r>
    </w:p>
    <w:p w14:paraId="797EC11C"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Bell, G. (2018). Making life: a brief history of human-robot interaction. In (Vol. 21, pp. 22-41).</w:t>
      </w:r>
    </w:p>
    <w:p w14:paraId="768C5ED3"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Bergen, H. (2016). ‘I’d blush if i could’: Digital assistants, disembodied cyborgs and the problem of gender. </w:t>
      </w:r>
      <w:r w:rsidRPr="008F60AF">
        <w:rPr>
          <w:i/>
          <w:noProof/>
          <w:color w:val="000000" w:themeColor="text1"/>
        </w:rPr>
        <w:t>Word and Text, 6</w:t>
      </w:r>
      <w:r w:rsidRPr="008F60AF">
        <w:rPr>
          <w:noProof/>
          <w:color w:val="000000" w:themeColor="text1"/>
        </w:rPr>
        <w:t xml:space="preserve">, 95-113. </w:t>
      </w:r>
    </w:p>
    <w:p w14:paraId="24C3011D" w14:textId="591D2AE1"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Bond, C. (2019). Is the feminist t-shirt you bought doing more harm than good for women? </w:t>
      </w:r>
      <w:r w:rsidRPr="008F60AF">
        <w:rPr>
          <w:i/>
          <w:noProof/>
          <w:color w:val="000000" w:themeColor="text1"/>
        </w:rPr>
        <w:t>HuffPost</w:t>
      </w:r>
      <w:r w:rsidRPr="008F60AF">
        <w:rPr>
          <w:noProof/>
          <w:color w:val="000000" w:themeColor="text1"/>
        </w:rPr>
        <w:t xml:space="preserve">. Retrieved from </w:t>
      </w:r>
      <w:hyperlink r:id="rId15" w:history="1">
        <w:r w:rsidRPr="008F60AF">
          <w:rPr>
            <w:rStyle w:val="Hyperlink"/>
            <w:noProof/>
            <w:color w:val="000000" w:themeColor="text1"/>
          </w:rPr>
          <w:t>https://www.huffpost.com/entry/feminist-clothing-harm-women_l_5db9debde4b0bb1ea373e237</w:t>
        </w:r>
      </w:hyperlink>
    </w:p>
    <w:p w14:paraId="0AAC1446"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Bordwell, D., Smith, J., &amp; Thompson, K. (2017). </w:t>
      </w:r>
      <w:r w:rsidRPr="008F60AF">
        <w:rPr>
          <w:i/>
          <w:noProof/>
          <w:color w:val="000000" w:themeColor="text1"/>
        </w:rPr>
        <w:t>Film art. an introduction</w:t>
      </w:r>
      <w:r w:rsidRPr="008F60AF">
        <w:rPr>
          <w:noProof/>
          <w:color w:val="000000" w:themeColor="text1"/>
        </w:rPr>
        <w:t xml:space="preserve"> (11 ed. ed.): McGraw-Hill.</w:t>
      </w:r>
    </w:p>
    <w:p w14:paraId="3A28EAA3" w14:textId="10D43D7F"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Boruskowski, L. (1987). “The Stepford Wives” The Re-Created Woman. </w:t>
      </w:r>
      <w:r w:rsidRPr="008F60AF">
        <w:rPr>
          <w:i/>
          <w:noProof/>
          <w:color w:val="000000" w:themeColor="text1"/>
        </w:rPr>
        <w:t>Jump Cut</w:t>
      </w:r>
      <w:r w:rsidRPr="008F60AF">
        <w:rPr>
          <w:noProof/>
          <w:color w:val="000000" w:themeColor="text1"/>
        </w:rPr>
        <w:t xml:space="preserve">(32), 3. Retrieved from </w:t>
      </w:r>
      <w:hyperlink r:id="rId16" w:history="1">
        <w:r w:rsidRPr="008F60AF">
          <w:rPr>
            <w:rStyle w:val="Hyperlink"/>
            <w:noProof/>
            <w:color w:val="000000" w:themeColor="text1"/>
          </w:rPr>
          <w:t>https://www.ejumpcut.org/archive/onlinessays/JC32folder/stepfordWives.html</w:t>
        </w:r>
      </w:hyperlink>
    </w:p>
    <w:p w14:paraId="64E29180"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Brand, G. (2019). Euripides. In: Salem Press.</w:t>
      </w:r>
    </w:p>
    <w:p w14:paraId="6635DEB7" w14:textId="7815E049"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Breton, R. (2005). Ghosts in the Machina: Plotting in Chartist and Working-Class Fiction. </w:t>
      </w:r>
      <w:r w:rsidRPr="008F60AF">
        <w:rPr>
          <w:i/>
          <w:noProof/>
          <w:color w:val="000000" w:themeColor="text1"/>
        </w:rPr>
        <w:t>Victorian Studies, 47</w:t>
      </w:r>
      <w:r w:rsidRPr="008F60AF">
        <w:rPr>
          <w:noProof/>
          <w:color w:val="000000" w:themeColor="text1"/>
        </w:rPr>
        <w:t xml:space="preserve">(4), 557-575. Retrieved from </w:t>
      </w:r>
      <w:hyperlink r:id="rId17" w:history="1">
        <w:r w:rsidRPr="008F60AF">
          <w:rPr>
            <w:rStyle w:val="Hyperlink"/>
            <w:noProof/>
            <w:color w:val="000000" w:themeColor="text1"/>
          </w:rPr>
          <w:t>www.jstor.org/stable/3829646</w:t>
        </w:r>
      </w:hyperlink>
    </w:p>
    <w:p w14:paraId="3082CF5E" w14:textId="0F1E9DE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Brown, A. (2018). New formation: janelle monáe’s radical emotion pictures. </w:t>
      </w:r>
      <w:r w:rsidRPr="008F60AF">
        <w:rPr>
          <w:i/>
          <w:noProof/>
          <w:color w:val="000000" w:themeColor="text1"/>
        </w:rPr>
        <w:t>Los Angeles Review of Books</w:t>
      </w:r>
      <w:r w:rsidRPr="008F60AF">
        <w:rPr>
          <w:noProof/>
          <w:color w:val="000000" w:themeColor="text1"/>
        </w:rPr>
        <w:t xml:space="preserve">. Retrieved from </w:t>
      </w:r>
      <w:hyperlink r:id="rId18" w:history="1">
        <w:r w:rsidRPr="008F60AF">
          <w:rPr>
            <w:rStyle w:val="Hyperlink"/>
            <w:noProof/>
            <w:color w:val="000000" w:themeColor="text1"/>
          </w:rPr>
          <w:t>https://lareviewofbooks.org/article/new-formation-janelle-monaes-radical-emotion-pictures/</w:t>
        </w:r>
      </w:hyperlink>
    </w:p>
    <w:p w14:paraId="0DD7B744" w14:textId="64B1F834"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Brunell, L., &amp; Burkett, E. (2020, March 05, 2020). Feminism. Retrieved from </w:t>
      </w:r>
      <w:hyperlink r:id="rId19" w:history="1">
        <w:r w:rsidRPr="008F60AF">
          <w:rPr>
            <w:rStyle w:val="Hyperlink"/>
            <w:noProof/>
            <w:color w:val="000000" w:themeColor="text1"/>
          </w:rPr>
          <w:t>https://www.britannica.com/topic/feminism</w:t>
        </w:r>
      </w:hyperlink>
    </w:p>
    <w:p w14:paraId="22F3BA74"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Caffrey, C. (2019a). Afrofuturism. In: Salem Press.</w:t>
      </w:r>
    </w:p>
    <w:p w14:paraId="177140F3"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Caffrey, C. (2019b). Selene (goddess). In: Salem Press.</w:t>
      </w:r>
    </w:p>
    <w:p w14:paraId="097D922B"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Čapek, K. (2004). </w:t>
      </w:r>
      <w:r w:rsidRPr="008F60AF">
        <w:rPr>
          <w:i/>
          <w:noProof/>
          <w:color w:val="000000" w:themeColor="text1"/>
        </w:rPr>
        <w:t>R.U.R. (Rossum&amp;#39;s universal robots)</w:t>
      </w:r>
      <w:r w:rsidRPr="008F60AF">
        <w:rPr>
          <w:noProof/>
          <w:color w:val="000000" w:themeColor="text1"/>
        </w:rPr>
        <w:t>: London ; New York : Penguin Books, 2004.</w:t>
      </w:r>
    </w:p>
    <w:p w14:paraId="3B214B93"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Cave, S., &amp; Dihal, K. (2018). Ancient dreams of intelligent machines: 3,000 years of robots. </w:t>
      </w:r>
      <w:r w:rsidRPr="008F60AF">
        <w:rPr>
          <w:i/>
          <w:noProof/>
          <w:color w:val="000000" w:themeColor="text1"/>
        </w:rPr>
        <w:t>Nature, 559</w:t>
      </w:r>
      <w:r w:rsidRPr="008F60AF">
        <w:rPr>
          <w:noProof/>
          <w:color w:val="000000" w:themeColor="text1"/>
        </w:rPr>
        <w:t>, 473-475. doi:10.1038/d41586-018-05773-y</w:t>
      </w:r>
    </w:p>
    <w:p w14:paraId="1A3AA13E"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Chute, H. (2012). </w:t>
      </w:r>
      <w:r w:rsidRPr="008F60AF">
        <w:rPr>
          <w:i/>
          <w:noProof/>
          <w:color w:val="000000" w:themeColor="text1"/>
        </w:rPr>
        <w:t>Archetype Reloaded: The Feminist Icon of Ghost in the Shell.</w:t>
      </w:r>
      <w:r w:rsidRPr="008F60AF">
        <w:rPr>
          <w:noProof/>
          <w:color w:val="000000" w:themeColor="text1"/>
        </w:rPr>
        <w:t xml:space="preserve"> Fitchburg State University, </w:t>
      </w:r>
    </w:p>
    <w:p w14:paraId="36A914E7"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Cirlot, J. E. (1988). </w:t>
      </w:r>
      <w:r w:rsidRPr="008F60AF">
        <w:rPr>
          <w:i/>
          <w:noProof/>
          <w:color w:val="000000" w:themeColor="text1"/>
        </w:rPr>
        <w:t>A dictionary of symbols</w:t>
      </w:r>
      <w:r w:rsidRPr="008F60AF">
        <w:rPr>
          <w:noProof/>
          <w:color w:val="000000" w:themeColor="text1"/>
        </w:rPr>
        <w:t>: Routledge.</w:t>
      </w:r>
    </w:p>
    <w:p w14:paraId="762A4846" w14:textId="7A4ED72C"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Cross, K. (2016). When robots are an instrument of male desire. </w:t>
      </w:r>
      <w:r w:rsidRPr="008F60AF">
        <w:rPr>
          <w:i/>
          <w:noProof/>
          <w:color w:val="000000" w:themeColor="text1"/>
        </w:rPr>
        <w:t>The Establishment</w:t>
      </w:r>
      <w:r w:rsidRPr="008F60AF">
        <w:rPr>
          <w:noProof/>
          <w:color w:val="000000" w:themeColor="text1"/>
        </w:rPr>
        <w:t xml:space="preserve">. Retrieved from </w:t>
      </w:r>
      <w:hyperlink r:id="rId20" w:history="1">
        <w:r w:rsidRPr="008F60AF">
          <w:rPr>
            <w:rStyle w:val="Hyperlink"/>
            <w:noProof/>
            <w:color w:val="000000" w:themeColor="text1"/>
          </w:rPr>
          <w:t>https://medium.com/the-establishment/when-robots-are-an-instrument-of-male-desire-ad1567575a3d</w:t>
        </w:r>
      </w:hyperlink>
    </w:p>
    <w:p w14:paraId="7A6C9C47"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Cultural sociology: Research Starters Topic. (2018). In: Salem Press.</w:t>
      </w:r>
    </w:p>
    <w:p w14:paraId="23F86338"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Daalmans, S., &amp; van Kessel, L. (2014). </w:t>
      </w:r>
      <w:r w:rsidRPr="008F60AF">
        <w:rPr>
          <w:i/>
          <w:noProof/>
          <w:color w:val="000000" w:themeColor="text1"/>
        </w:rPr>
        <w:t>The Everlasting Damsel in Distress? Analyzing the evolution of the female Disney character over time</w:t>
      </w:r>
      <w:r w:rsidRPr="008F60AF">
        <w:rPr>
          <w:noProof/>
          <w:color w:val="000000" w:themeColor="text1"/>
        </w:rPr>
        <w:t>.</w:t>
      </w:r>
    </w:p>
    <w:p w14:paraId="53E2696F" w14:textId="04B598AE"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David, M. D. (2020). On Dirty Computers and Dissemblance. </w:t>
      </w:r>
      <w:r w:rsidRPr="008F60AF">
        <w:rPr>
          <w:i/>
          <w:noProof/>
          <w:color w:val="000000" w:themeColor="text1"/>
        </w:rPr>
        <w:t>Signs: Journal of Women in Culture &amp; Society, 45</w:t>
      </w:r>
      <w:r w:rsidRPr="008F60AF">
        <w:rPr>
          <w:noProof/>
          <w:color w:val="000000" w:themeColor="text1"/>
        </w:rPr>
        <w:t xml:space="preserve">(3), 541. Retrieved from </w:t>
      </w:r>
      <w:hyperlink r:id="rId21" w:history="1">
        <w:r w:rsidRPr="008F60AF">
          <w:rPr>
            <w:rStyle w:val="Hyperlink"/>
            <w:noProof/>
            <w:color w:val="000000" w:themeColor="text1"/>
          </w:rPr>
          <w:t>https://vpn.uantwerpen.be?url=https%3a%2f%2fsearch.ebscohost.com%2flogin.aspx%3fdirec</w:t>
        </w:r>
        <w:r w:rsidRPr="008F60AF">
          <w:rPr>
            <w:rStyle w:val="Hyperlink"/>
            <w:noProof/>
            <w:color w:val="000000" w:themeColor="text1"/>
          </w:rPr>
          <w:lastRenderedPageBreak/>
          <w:t>t%3dtrue%26AuthType%3dip%2curl%2cuid%26db%3dedb%26AN%3d142045757%26lang%3dnl%26site%3deds-live</w:t>
        </w:r>
      </w:hyperlink>
    </w:p>
    <w:p w14:paraId="30581B7C"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de Beauvoir, S. (1972). </w:t>
      </w:r>
      <w:r w:rsidRPr="008F60AF">
        <w:rPr>
          <w:i/>
          <w:noProof/>
          <w:color w:val="000000" w:themeColor="text1"/>
        </w:rPr>
        <w:t>The Second Sex</w:t>
      </w:r>
      <w:r w:rsidRPr="008F60AF">
        <w:rPr>
          <w:noProof/>
          <w:color w:val="000000" w:themeColor="text1"/>
        </w:rPr>
        <w:t>.</w:t>
      </w:r>
    </w:p>
    <w:p w14:paraId="26C8AF90"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De Oliveira, R. D., &amp; Sharpe-Valadares, P. (1998). In Praise of Difference the Emergence of a Global Feminism. </w:t>
      </w:r>
    </w:p>
    <w:p w14:paraId="41EC40D9" w14:textId="2C76B7E4" w:rsidR="002B4DA4" w:rsidRPr="008F60AF" w:rsidRDefault="002B4DA4" w:rsidP="002B4DA4">
      <w:pPr>
        <w:pStyle w:val="EndNoteBibliography"/>
        <w:ind w:left="720" w:hanging="720"/>
        <w:rPr>
          <w:noProof/>
          <w:color w:val="000000" w:themeColor="text1"/>
        </w:rPr>
      </w:pPr>
      <w:r w:rsidRPr="008F60AF">
        <w:rPr>
          <w:noProof/>
          <w:color w:val="000000" w:themeColor="text1"/>
        </w:rPr>
        <w:t>Dean, J. (2011, 2011/02/09/T09:21:12.000Z). Radical feminism: what it is and why we're afraid of it | Jonathan Dean.</w:t>
      </w:r>
      <w:r w:rsidRPr="008F60AF">
        <w:rPr>
          <w:i/>
          <w:noProof/>
          <w:color w:val="000000" w:themeColor="text1"/>
        </w:rPr>
        <w:t xml:space="preserve"> The Guardian</w:t>
      </w:r>
      <w:r w:rsidRPr="008F60AF">
        <w:rPr>
          <w:noProof/>
          <w:color w:val="000000" w:themeColor="text1"/>
        </w:rPr>
        <w:t xml:space="preserve">. Retrieved from </w:t>
      </w:r>
      <w:hyperlink r:id="rId22" w:history="1">
        <w:r w:rsidRPr="008F60AF">
          <w:rPr>
            <w:rStyle w:val="Hyperlink"/>
            <w:noProof/>
            <w:color w:val="000000" w:themeColor="text1"/>
          </w:rPr>
          <w:t>https://www.theguardian.com/commentisfree/2011/feb/09/radical-feminism-assange-case</w:t>
        </w:r>
      </w:hyperlink>
    </w:p>
    <w:p w14:paraId="260BCA5F"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Del Rey, L. (1978). </w:t>
      </w:r>
      <w:r w:rsidRPr="008F60AF">
        <w:rPr>
          <w:i/>
          <w:noProof/>
          <w:color w:val="000000" w:themeColor="text1"/>
        </w:rPr>
        <w:t>Helen A’Loy</w:t>
      </w:r>
      <w:r w:rsidRPr="008F60AF">
        <w:rPr>
          <w:noProof/>
          <w:color w:val="000000" w:themeColor="text1"/>
        </w:rPr>
        <w:t>. New York: Ballantine.</w:t>
      </w:r>
    </w:p>
    <w:p w14:paraId="4006A3FC"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Eisenstein, Z. (2004). </w:t>
      </w:r>
      <w:r w:rsidRPr="008F60AF">
        <w:rPr>
          <w:i/>
          <w:noProof/>
          <w:color w:val="000000" w:themeColor="text1"/>
        </w:rPr>
        <w:t>Against empire: feminisms, racism, and the West</w:t>
      </w:r>
      <w:r w:rsidRPr="008F60AF">
        <w:rPr>
          <w:noProof/>
          <w:color w:val="000000" w:themeColor="text1"/>
        </w:rPr>
        <w:t>: Spinifex Press.</w:t>
      </w:r>
    </w:p>
    <w:p w14:paraId="4F111EAC" w14:textId="65C838E0"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Essays, U. (2018). The role of females in frankenstein. Retrieved from </w:t>
      </w:r>
      <w:hyperlink r:id="rId23" w:history="1">
        <w:r w:rsidRPr="008F60AF">
          <w:rPr>
            <w:rStyle w:val="Hyperlink"/>
            <w:noProof/>
            <w:color w:val="000000" w:themeColor="text1"/>
          </w:rPr>
          <w:t>https://www.ukessays.com/essays/english-literature/the-role-of-females-in-frankenstein-english-literature-essay.php</w:t>
        </w:r>
      </w:hyperlink>
    </w:p>
    <w:p w14:paraId="7AE32365"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Fryer, D. M., &amp; Marshall, J. C. (1979). </w:t>
      </w:r>
      <w:r w:rsidRPr="0008033D">
        <w:rPr>
          <w:noProof/>
          <w:color w:val="000000" w:themeColor="text1"/>
          <w:lang w:val="fr-FR"/>
        </w:rPr>
        <w:t xml:space="preserve">The Motives of Jacques de Vaucanson. </w:t>
      </w:r>
      <w:r w:rsidRPr="008F60AF">
        <w:rPr>
          <w:i/>
          <w:noProof/>
          <w:color w:val="000000" w:themeColor="text1"/>
        </w:rPr>
        <w:t>Technology and Culture, 20</w:t>
      </w:r>
      <w:r w:rsidRPr="008F60AF">
        <w:rPr>
          <w:noProof/>
          <w:color w:val="000000" w:themeColor="text1"/>
        </w:rPr>
        <w:t>(2), 263-265. doi:10.2307/3103866</w:t>
      </w:r>
    </w:p>
    <w:p w14:paraId="6AF19FE6"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Gilbert, S. M. (1978). Horror's Twin: Mary Shelley's Monstrous Eve. </w:t>
      </w:r>
      <w:r w:rsidRPr="008F60AF">
        <w:rPr>
          <w:i/>
          <w:noProof/>
          <w:color w:val="000000" w:themeColor="text1"/>
        </w:rPr>
        <w:t>Feminist Studies, 4</w:t>
      </w:r>
      <w:r w:rsidRPr="008F60AF">
        <w:rPr>
          <w:noProof/>
          <w:color w:val="000000" w:themeColor="text1"/>
        </w:rPr>
        <w:t>(2), 48-73. doi:10.2307/3177447</w:t>
      </w:r>
    </w:p>
    <w:p w14:paraId="01A0FC6F"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Grosz, E. (1994). </w:t>
      </w:r>
      <w:r w:rsidRPr="008F60AF">
        <w:rPr>
          <w:i/>
          <w:noProof/>
          <w:color w:val="000000" w:themeColor="text1"/>
        </w:rPr>
        <w:t>Volatile bodies: Toward a corporeal feminism</w:t>
      </w:r>
      <w:r w:rsidRPr="008F60AF">
        <w:rPr>
          <w:noProof/>
          <w:color w:val="000000" w:themeColor="text1"/>
        </w:rPr>
        <w:t>: Indiana University Press.</w:t>
      </w:r>
    </w:p>
    <w:p w14:paraId="3E1C4F13"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Herbert, J. G. (1975). 'The Stepford Wives': Killing Off Wowen's Liberation. </w:t>
      </w:r>
      <w:r w:rsidRPr="008F60AF">
        <w:rPr>
          <w:i/>
          <w:noProof/>
          <w:color w:val="000000" w:themeColor="text1"/>
        </w:rPr>
        <w:t>Social Policy, 28</w:t>
      </w:r>
      <w:r w:rsidRPr="008F60AF">
        <w:rPr>
          <w:noProof/>
          <w:color w:val="000000" w:themeColor="text1"/>
        </w:rPr>
        <w:t xml:space="preserve">(May-June), 59-60. </w:t>
      </w:r>
    </w:p>
    <w:p w14:paraId="5E2C8ED6"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Hersey, G. L. (2009). </w:t>
      </w:r>
      <w:r w:rsidRPr="008F60AF">
        <w:rPr>
          <w:i/>
          <w:noProof/>
          <w:color w:val="000000" w:themeColor="text1"/>
        </w:rPr>
        <w:t>Falling in love with statues: artificial humans from Pygmalion to the present</w:t>
      </w:r>
      <w:r w:rsidRPr="008F60AF">
        <w:rPr>
          <w:noProof/>
          <w:color w:val="000000" w:themeColor="text1"/>
        </w:rPr>
        <w:t>: University of Chicago Press.</w:t>
      </w:r>
    </w:p>
    <w:p w14:paraId="370C4E34" w14:textId="77777777" w:rsidR="002B4DA4" w:rsidRPr="0008033D" w:rsidRDefault="002B4DA4" w:rsidP="002B4DA4">
      <w:pPr>
        <w:pStyle w:val="EndNoteBibliography"/>
        <w:ind w:left="720" w:hanging="720"/>
        <w:rPr>
          <w:noProof/>
          <w:color w:val="000000" w:themeColor="text1"/>
          <w:lang w:val="nl-NL"/>
        </w:rPr>
      </w:pPr>
      <w:r w:rsidRPr="0008033D">
        <w:rPr>
          <w:noProof/>
          <w:color w:val="000000" w:themeColor="text1"/>
          <w:lang w:val="nl-NL"/>
        </w:rPr>
        <w:t xml:space="preserve">Hoffmann, E. T. A. (1991). </w:t>
      </w:r>
      <w:r w:rsidRPr="0008033D">
        <w:rPr>
          <w:i/>
          <w:noProof/>
          <w:color w:val="000000" w:themeColor="text1"/>
          <w:lang w:val="nl-NL"/>
        </w:rPr>
        <w:t>Der Sandmann</w:t>
      </w:r>
      <w:r w:rsidRPr="0008033D">
        <w:rPr>
          <w:noProof/>
          <w:color w:val="000000" w:themeColor="text1"/>
          <w:lang w:val="nl-NL"/>
        </w:rPr>
        <w:t>: Stuttgart : Reclam, 1991.</w:t>
      </w:r>
    </w:p>
    <w:p w14:paraId="030320D1"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Hoffmann, H. (1963). Helios. </w:t>
      </w:r>
      <w:r w:rsidRPr="008F60AF">
        <w:rPr>
          <w:i/>
          <w:noProof/>
          <w:color w:val="000000" w:themeColor="text1"/>
        </w:rPr>
        <w:t>Journal of the American Research Center in Egypt, 2</w:t>
      </w:r>
      <w:r w:rsidRPr="008F60AF">
        <w:rPr>
          <w:noProof/>
          <w:color w:val="000000" w:themeColor="text1"/>
        </w:rPr>
        <w:t>, 117-124. doi:10.2307/40000976</w:t>
      </w:r>
    </w:p>
    <w:p w14:paraId="0D2046CA"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Homer, &amp; Fitzgerald, R. (1975). </w:t>
      </w:r>
      <w:r w:rsidRPr="008F60AF">
        <w:rPr>
          <w:i/>
          <w:noProof/>
          <w:color w:val="000000" w:themeColor="text1"/>
        </w:rPr>
        <w:t>The iliad</w:t>
      </w:r>
      <w:r w:rsidRPr="008F60AF">
        <w:rPr>
          <w:noProof/>
          <w:color w:val="000000" w:themeColor="text1"/>
        </w:rPr>
        <w:t>.</w:t>
      </w:r>
    </w:p>
    <w:p w14:paraId="7D202A2E"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Jacobus, M. (1982). Is There a Woman in This Text? </w:t>
      </w:r>
      <w:r w:rsidRPr="008F60AF">
        <w:rPr>
          <w:i/>
          <w:noProof/>
          <w:color w:val="000000" w:themeColor="text1"/>
        </w:rPr>
        <w:t>New Literary History: A Journal of Theory and Interpretation, 14</w:t>
      </w:r>
      <w:r w:rsidRPr="008F60AF">
        <w:rPr>
          <w:noProof/>
          <w:color w:val="000000" w:themeColor="text1"/>
        </w:rPr>
        <w:t>(1), 117-141. doi:10.2307/468961</w:t>
      </w:r>
    </w:p>
    <w:p w14:paraId="36120CF3"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Johnston, P. G. (2019). Rethinking Medea and the Deus ex machina. </w:t>
      </w:r>
      <w:r w:rsidRPr="008F60AF">
        <w:rPr>
          <w:i/>
          <w:noProof/>
          <w:color w:val="000000" w:themeColor="text1"/>
        </w:rPr>
        <w:t>Classical Philology, 114</w:t>
      </w:r>
      <w:r w:rsidRPr="008F60AF">
        <w:rPr>
          <w:noProof/>
          <w:color w:val="000000" w:themeColor="text1"/>
        </w:rPr>
        <w:t>(1), 125-135. doi:10.1086/700920</w:t>
      </w:r>
    </w:p>
    <w:p w14:paraId="1EE02393" w14:textId="487F077A" w:rsidR="002B4DA4" w:rsidRPr="008F60AF" w:rsidRDefault="002B4DA4" w:rsidP="002B4DA4">
      <w:pPr>
        <w:pStyle w:val="EndNoteBibliography"/>
        <w:ind w:left="720" w:hanging="720"/>
        <w:rPr>
          <w:noProof/>
          <w:color w:val="000000" w:themeColor="text1"/>
        </w:rPr>
      </w:pPr>
      <w:r w:rsidRPr="008F60AF">
        <w:rPr>
          <w:noProof/>
          <w:color w:val="000000" w:themeColor="text1"/>
        </w:rPr>
        <w:t>Kael, P. (2004, 2004/07/18/T23:02:38.000Z). Pauline Kael's take on the original Stepford Wives.</w:t>
      </w:r>
      <w:r w:rsidRPr="008F60AF">
        <w:rPr>
          <w:i/>
          <w:noProof/>
          <w:color w:val="000000" w:themeColor="text1"/>
        </w:rPr>
        <w:t xml:space="preserve"> The Guardian</w:t>
      </w:r>
      <w:r w:rsidRPr="008F60AF">
        <w:rPr>
          <w:noProof/>
          <w:color w:val="000000" w:themeColor="text1"/>
        </w:rPr>
        <w:t xml:space="preserve">. Retrieved from </w:t>
      </w:r>
      <w:hyperlink r:id="rId24" w:history="1">
        <w:r w:rsidRPr="008F60AF">
          <w:rPr>
            <w:rStyle w:val="Hyperlink"/>
            <w:noProof/>
            <w:color w:val="000000" w:themeColor="text1"/>
          </w:rPr>
          <w:t>https://www.theguardian.com/world/2004/jul/19/gender.uk1</w:t>
        </w:r>
      </w:hyperlink>
    </w:p>
    <w:p w14:paraId="26E863B9"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Kameda, A. (1995). Sexism and gender stereotyping in schools. </w:t>
      </w:r>
      <w:r w:rsidRPr="008F60AF">
        <w:rPr>
          <w:i/>
          <w:noProof/>
          <w:color w:val="000000" w:themeColor="text1"/>
        </w:rPr>
        <w:t>Japanese women: New feminist perspectives on the past, present, and future</w:t>
      </w:r>
      <w:r w:rsidRPr="008F60AF">
        <w:rPr>
          <w:noProof/>
          <w:color w:val="000000" w:themeColor="text1"/>
        </w:rPr>
        <w:t xml:space="preserve">, 107-124. </w:t>
      </w:r>
    </w:p>
    <w:p w14:paraId="77F44DFF"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Kellet, E. E. (1901). </w:t>
      </w:r>
      <w:r w:rsidRPr="008F60AF">
        <w:rPr>
          <w:i/>
          <w:noProof/>
          <w:color w:val="000000" w:themeColor="text1"/>
        </w:rPr>
        <w:t>The Lady Automaton</w:t>
      </w:r>
      <w:r w:rsidRPr="008F60AF">
        <w:rPr>
          <w:noProof/>
          <w:color w:val="000000" w:themeColor="text1"/>
        </w:rPr>
        <w:t>. Pearson’s Magazine.</w:t>
      </w:r>
    </w:p>
    <w:p w14:paraId="13197804"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Kotze, H. (2000). Desire, gender, power, language: a psychoanalytic reading of Mary Shelley’s Frankenstein. </w:t>
      </w:r>
      <w:r w:rsidRPr="008F60AF">
        <w:rPr>
          <w:i/>
          <w:noProof/>
          <w:color w:val="000000" w:themeColor="text1"/>
        </w:rPr>
        <w:t>Literator, 21</w:t>
      </w:r>
      <w:r w:rsidRPr="008F60AF">
        <w:rPr>
          <w:noProof/>
          <w:color w:val="000000" w:themeColor="text1"/>
        </w:rPr>
        <w:t>(1), 53-68. doi:10.4102/lit.v21i1.440</w:t>
      </w:r>
    </w:p>
    <w:p w14:paraId="2BEDECD5"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Kubrick, S. (1968). 2001: A Space Odyssey [Movie]: Metro-Goldwyn-Mayer.</w:t>
      </w:r>
    </w:p>
    <w:p w14:paraId="54E3DE15" w14:textId="77777777" w:rsidR="002B4DA4" w:rsidRPr="008F60AF" w:rsidRDefault="002B4DA4" w:rsidP="002B4DA4">
      <w:pPr>
        <w:pStyle w:val="EndNoteBibliography"/>
        <w:ind w:left="720" w:hanging="720"/>
        <w:rPr>
          <w:noProof/>
          <w:color w:val="000000" w:themeColor="text1"/>
        </w:rPr>
      </w:pPr>
      <w:r w:rsidRPr="0008033D">
        <w:rPr>
          <w:noProof/>
          <w:color w:val="000000" w:themeColor="text1"/>
          <w:lang w:val="fr-FR"/>
        </w:rPr>
        <w:t xml:space="preserve">L'Isle-Adam, C. D. A. V. D. (1993). </w:t>
      </w:r>
      <w:r w:rsidRPr="008F60AF">
        <w:rPr>
          <w:i/>
          <w:noProof/>
          <w:color w:val="000000" w:themeColor="text1"/>
        </w:rPr>
        <w:t>L’Eve Future</w:t>
      </w:r>
      <w:r w:rsidRPr="008F60AF">
        <w:rPr>
          <w:noProof/>
          <w:color w:val="000000" w:themeColor="text1"/>
        </w:rPr>
        <w:t>. France: Gallimard.</w:t>
      </w:r>
    </w:p>
    <w:p w14:paraId="52362E2C"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Lacan, J. (1976). </w:t>
      </w:r>
      <w:r w:rsidRPr="008F60AF">
        <w:rPr>
          <w:i/>
          <w:noProof/>
          <w:color w:val="000000" w:themeColor="text1"/>
        </w:rPr>
        <w:t>The language of the self: the function of language in psychoanalysis</w:t>
      </w:r>
      <w:r w:rsidRPr="008F60AF">
        <w:rPr>
          <w:noProof/>
          <w:color w:val="000000" w:themeColor="text1"/>
        </w:rPr>
        <w:t xml:space="preserve"> (4 ed. ed.): Hopkins.</w:t>
      </w:r>
    </w:p>
    <w:p w14:paraId="35E23348"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LaGrandeur, K. (2013). </w:t>
      </w:r>
      <w:r w:rsidRPr="008F60AF">
        <w:rPr>
          <w:i/>
          <w:noProof/>
          <w:color w:val="000000" w:themeColor="text1"/>
        </w:rPr>
        <w:t>Androids and Intelligent Networks in Early Modern Literature and Culture: Artificial Slaves</w:t>
      </w:r>
      <w:r w:rsidRPr="008F60AF">
        <w:rPr>
          <w:noProof/>
          <w:color w:val="000000" w:themeColor="text1"/>
        </w:rPr>
        <w:t xml:space="preserve"> (Vol. 22): Routledge.</w:t>
      </w:r>
    </w:p>
    <w:p w14:paraId="4E875DF7"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Lang, F. (Writer). (1927). Metropolis [Film]. In UFA (Producer). Germany: Parufamet.</w:t>
      </w:r>
    </w:p>
    <w:p w14:paraId="635A21CB" w14:textId="52F4DA07" w:rsidR="002B4DA4" w:rsidRPr="008F60AF" w:rsidRDefault="002B4DA4" w:rsidP="002B4DA4">
      <w:pPr>
        <w:pStyle w:val="EndNoteBibliography"/>
        <w:ind w:left="720" w:hanging="720"/>
        <w:rPr>
          <w:noProof/>
          <w:color w:val="000000" w:themeColor="text1"/>
        </w:rPr>
      </w:pPr>
      <w:r w:rsidRPr="0008033D">
        <w:rPr>
          <w:noProof/>
          <w:color w:val="000000" w:themeColor="text1"/>
          <w:lang w:val="fr-FR"/>
        </w:rPr>
        <w:t xml:space="preserve">Laura, S. (2013). Metropolis: janelle monáe’s hidden sci-fi epic.  </w:t>
      </w:r>
      <w:r w:rsidRPr="008F60AF">
        <w:rPr>
          <w:noProof/>
          <w:color w:val="000000" w:themeColor="text1"/>
        </w:rPr>
        <w:t xml:space="preserve">Retrieved from </w:t>
      </w:r>
      <w:hyperlink r:id="rId25" w:history="1">
        <w:r w:rsidRPr="008F60AF">
          <w:rPr>
            <w:rStyle w:val="Hyperlink"/>
            <w:noProof/>
            <w:color w:val="000000" w:themeColor="text1"/>
          </w:rPr>
          <w:t>http://www.transchordian.com/2013/10/metropolis-janelle-monaes-hidden-sci-fi-epic/</w:t>
        </w:r>
      </w:hyperlink>
    </w:p>
    <w:p w14:paraId="12D553AC"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Levin, I., &amp; Forbes, B. (2000). </w:t>
      </w:r>
      <w:r w:rsidRPr="008F60AF">
        <w:rPr>
          <w:i/>
          <w:noProof/>
          <w:color w:val="000000" w:themeColor="text1"/>
        </w:rPr>
        <w:t>The stepford wives</w:t>
      </w:r>
      <w:r w:rsidRPr="008F60AF">
        <w:rPr>
          <w:noProof/>
          <w:color w:val="000000" w:themeColor="text1"/>
        </w:rPr>
        <w:t>: Bloomsbury Publishing.</w:t>
      </w:r>
    </w:p>
    <w:p w14:paraId="11EC52EE" w14:textId="77777777" w:rsidR="002B4DA4" w:rsidRPr="008F60AF" w:rsidRDefault="002B4DA4" w:rsidP="002B4DA4">
      <w:pPr>
        <w:pStyle w:val="EndNoteBibliography"/>
        <w:ind w:left="720" w:hanging="720"/>
        <w:rPr>
          <w:noProof/>
          <w:color w:val="000000" w:themeColor="text1"/>
        </w:rPr>
      </w:pPr>
      <w:r w:rsidRPr="0008033D">
        <w:rPr>
          <w:noProof/>
          <w:color w:val="000000" w:themeColor="text1"/>
          <w:lang w:val="nl-NL"/>
        </w:rPr>
        <w:t xml:space="preserve">Levine, G., &amp; Knoepflmacher, U. C. (1979). </w:t>
      </w:r>
      <w:r w:rsidRPr="008F60AF">
        <w:rPr>
          <w:i/>
          <w:noProof/>
          <w:color w:val="000000" w:themeColor="text1"/>
        </w:rPr>
        <w:t>The Endurance of Frankenstein : essays on Mary Shelley's novel</w:t>
      </w:r>
      <w:r w:rsidRPr="008F60AF">
        <w:rPr>
          <w:noProof/>
          <w:color w:val="000000" w:themeColor="text1"/>
        </w:rPr>
        <w:t>. Berkeley: University of California Press.</w:t>
      </w:r>
    </w:p>
    <w:p w14:paraId="2E3E85B7"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Loideain, N. N., &amp; Adams, R. (2020). From Alexa to Siri and the GDPR: The gendering of Virtual Personal Assistants and the role of Data Protection Impact Assessments. </w:t>
      </w:r>
      <w:r w:rsidRPr="008F60AF">
        <w:rPr>
          <w:i/>
          <w:noProof/>
          <w:color w:val="000000" w:themeColor="text1"/>
        </w:rPr>
        <w:t>Computer Law &amp; Security Review: The International Journal of Technology Law and Practice, 36</w:t>
      </w:r>
      <w:r w:rsidRPr="008F60AF">
        <w:rPr>
          <w:noProof/>
          <w:color w:val="000000" w:themeColor="text1"/>
        </w:rPr>
        <w:t>. doi:10.1016/j.clsr.2019.105366</w:t>
      </w:r>
    </w:p>
    <w:p w14:paraId="24941FE7"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Lu, A. S. (2006 2006 Annual Meeting). </w:t>
      </w:r>
      <w:r w:rsidRPr="008F60AF">
        <w:rPr>
          <w:i/>
          <w:noProof/>
          <w:color w:val="000000" w:themeColor="text1"/>
        </w:rPr>
        <w:t>An Old Ghost or a New Shell? A Dialectic Analysis of Ghost in the Shell</w:t>
      </w:r>
      <w:r w:rsidRPr="008F60AF">
        <w:rPr>
          <w:noProof/>
          <w:color w:val="000000" w:themeColor="text1"/>
        </w:rPr>
        <w:t>.</w:t>
      </w:r>
    </w:p>
    <w:p w14:paraId="5F706CB4"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lastRenderedPageBreak/>
        <w:t xml:space="preserve">Lu, A. S. (2006, 2006 2006 Annual Meeting). </w:t>
      </w:r>
      <w:r w:rsidRPr="008F60AF">
        <w:rPr>
          <w:i/>
          <w:noProof/>
          <w:color w:val="000000" w:themeColor="text1"/>
        </w:rPr>
        <w:t>An Old Ghost or a New Shell? A Dialectic Analysis of Ghost in the Shell</w:t>
      </w:r>
      <w:r w:rsidRPr="008F60AF">
        <w:rPr>
          <w:noProof/>
          <w:color w:val="000000" w:themeColor="text1"/>
        </w:rPr>
        <w:t>.</w:t>
      </w:r>
    </w:p>
    <w:p w14:paraId="69BFA3FA"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Maio, K. (2004). The Town Hollywood Couldn’t Forget. </w:t>
      </w:r>
      <w:r w:rsidRPr="008F60AF">
        <w:rPr>
          <w:i/>
          <w:noProof/>
          <w:color w:val="000000" w:themeColor="text1"/>
        </w:rPr>
        <w:t>The Magazine of Fantasy and Science Fiction</w:t>
      </w:r>
      <w:r w:rsidRPr="008F60AF">
        <w:rPr>
          <w:noProof/>
          <w:color w:val="000000" w:themeColor="text1"/>
        </w:rPr>
        <w:t xml:space="preserve">(October - November 2004), 1. </w:t>
      </w:r>
    </w:p>
    <w:p w14:paraId="6DC59928" w14:textId="77777777" w:rsidR="002B4DA4" w:rsidRPr="008F60AF" w:rsidRDefault="002B4DA4" w:rsidP="002B4DA4">
      <w:pPr>
        <w:pStyle w:val="EndNoteBibliography"/>
        <w:ind w:left="720" w:hanging="720"/>
        <w:rPr>
          <w:i/>
          <w:noProof/>
          <w:color w:val="000000" w:themeColor="text1"/>
        </w:rPr>
      </w:pPr>
      <w:r w:rsidRPr="008F60AF">
        <w:rPr>
          <w:noProof/>
          <w:color w:val="000000" w:themeColor="text1"/>
        </w:rPr>
        <w:t xml:space="preserve">Mayor, A. (2018). </w:t>
      </w:r>
      <w:r w:rsidRPr="008F60AF">
        <w:rPr>
          <w:i/>
          <w:noProof/>
          <w:color w:val="000000" w:themeColor="text1"/>
        </w:rPr>
        <w:t>Gods and Robots</w:t>
      </w:r>
    </w:p>
    <w:p w14:paraId="7B450BF8" w14:textId="77777777" w:rsidR="002B4DA4" w:rsidRPr="008F60AF" w:rsidRDefault="002B4DA4" w:rsidP="002B4DA4">
      <w:pPr>
        <w:pStyle w:val="EndNoteBibliography"/>
        <w:ind w:left="720" w:hanging="720"/>
        <w:rPr>
          <w:noProof/>
          <w:color w:val="000000" w:themeColor="text1"/>
        </w:rPr>
      </w:pPr>
      <w:r w:rsidRPr="008F60AF">
        <w:rPr>
          <w:i/>
          <w:noProof/>
          <w:color w:val="000000" w:themeColor="text1"/>
        </w:rPr>
        <w:t>Myths, Machines, and Ancient Dreams of Technology</w:t>
      </w:r>
      <w:r w:rsidRPr="008F60AF">
        <w:rPr>
          <w:noProof/>
          <w:color w:val="000000" w:themeColor="text1"/>
        </w:rPr>
        <w:t>: Princeton University Press.</w:t>
      </w:r>
    </w:p>
    <w:p w14:paraId="66243774"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McCauley, L. (2007). The frankenstein complex and Asimov’s three laws. </w:t>
      </w:r>
      <w:r w:rsidRPr="008F60AF">
        <w:rPr>
          <w:i/>
          <w:noProof/>
          <w:color w:val="000000" w:themeColor="text1"/>
        </w:rPr>
        <w:t>THE ASSOCIATION FOR THE ADVANCEMENT OF ARTIFICIAL INTELLIGENCE</w:t>
      </w:r>
      <w:r w:rsidRPr="008F60AF">
        <w:rPr>
          <w:noProof/>
          <w:color w:val="000000" w:themeColor="text1"/>
        </w:rPr>
        <w:t xml:space="preserve">, 9 - 14. </w:t>
      </w:r>
    </w:p>
    <w:p w14:paraId="7ED893A2"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Mellor, A. K. (2003). Making a “monster”: An introduction to Frankenstein. In (pp. 9-25).</w:t>
      </w:r>
    </w:p>
    <w:p w14:paraId="2A4B9A1C"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Mohn, E. (2019). Turing Test. In: Salem Press.</w:t>
      </w:r>
    </w:p>
    <w:p w14:paraId="61B0464E"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Mulvey, L. (1975). Visual Pleasure and Narrative Cinema. </w:t>
      </w:r>
      <w:r w:rsidRPr="008F60AF">
        <w:rPr>
          <w:i/>
          <w:noProof/>
          <w:color w:val="000000" w:themeColor="text1"/>
        </w:rPr>
        <w:t>Screen, 16</w:t>
      </w:r>
      <w:r w:rsidRPr="008F60AF">
        <w:rPr>
          <w:noProof/>
          <w:color w:val="000000" w:themeColor="text1"/>
        </w:rPr>
        <w:t>(3), 6-18. doi:10.1093/screen/16.3.6</w:t>
      </w:r>
    </w:p>
    <w:p w14:paraId="3436B28D"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Munro, E. (2013). Feminism: A Fourth Wave? </w:t>
      </w:r>
      <w:r w:rsidRPr="008F60AF">
        <w:rPr>
          <w:i/>
          <w:noProof/>
          <w:color w:val="000000" w:themeColor="text1"/>
        </w:rPr>
        <w:t>Political Insight, 4</w:t>
      </w:r>
      <w:r w:rsidRPr="008F60AF">
        <w:rPr>
          <w:noProof/>
          <w:color w:val="000000" w:themeColor="text1"/>
        </w:rPr>
        <w:t>(2), 22-25. doi:10.1111/2041-9066.12021</w:t>
      </w:r>
    </w:p>
    <w:p w14:paraId="4AFC1008"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Murphy, S. (1996). Heron of Alexandria&amp;#8217;s. In G. Hollister-Short &amp; F. A. J. L. James (Eds.), </w:t>
      </w:r>
      <w:r w:rsidRPr="008F60AF">
        <w:rPr>
          <w:i/>
          <w:noProof/>
          <w:color w:val="000000" w:themeColor="text1"/>
        </w:rPr>
        <w:t>History of Technology : Volume 17, 1995</w:t>
      </w:r>
      <w:r w:rsidRPr="008F60AF">
        <w:rPr>
          <w:noProof/>
          <w:color w:val="000000" w:themeColor="text1"/>
        </w:rPr>
        <w:t xml:space="preserve"> (1 ed., Vol. 17, pp. 1-44). London: Bloomsbury Academic.</w:t>
      </w:r>
    </w:p>
    <w:p w14:paraId="6C4302E0"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Negar, S., &amp; Zohreh Nosrat, K. (2019). The Fourth Wave of Feminism and the Lack of Social Realism in Cyberspace. </w:t>
      </w:r>
      <w:r w:rsidRPr="008F60AF">
        <w:rPr>
          <w:i/>
          <w:noProof/>
          <w:color w:val="000000" w:themeColor="text1"/>
        </w:rPr>
        <w:t>Cyberspace Studies, 3</w:t>
      </w:r>
      <w:r w:rsidRPr="008F60AF">
        <w:rPr>
          <w:noProof/>
          <w:color w:val="000000" w:themeColor="text1"/>
        </w:rPr>
        <w:t>(2), 129-146. doi:10.22059/jcss.2019.72456</w:t>
      </w:r>
    </w:p>
    <w:p w14:paraId="7A228406"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Neill, N. (2018a). The Stepford Frankensteins: Feminism, Frankenstein, and The Stepford Wives. In (Vol. 41, pp. 257).</w:t>
      </w:r>
    </w:p>
    <w:p w14:paraId="5AC00005"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Neill, N. (2018b). </w:t>
      </w:r>
      <w:r w:rsidRPr="008F60AF">
        <w:rPr>
          <w:i/>
          <w:noProof/>
          <w:color w:val="000000" w:themeColor="text1"/>
        </w:rPr>
        <w:t>The Stepford Frankensteins: Feminism, Frankenstein, and The Stepford Wives</w:t>
      </w:r>
      <w:r w:rsidRPr="008F60AF">
        <w:rPr>
          <w:noProof/>
          <w:color w:val="000000" w:themeColor="text1"/>
        </w:rPr>
        <w:t xml:space="preserve"> (Vol. 41).</w:t>
      </w:r>
    </w:p>
    <w:p w14:paraId="788EC588"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Neroni, H. (2016). </w:t>
      </w:r>
      <w:r w:rsidRPr="008F60AF">
        <w:rPr>
          <w:i/>
          <w:noProof/>
          <w:color w:val="000000" w:themeColor="text1"/>
        </w:rPr>
        <w:t>Feminist Film Theory and Cléo from 5 to 7</w:t>
      </w:r>
      <w:r w:rsidRPr="008F60AF">
        <w:rPr>
          <w:noProof/>
          <w:color w:val="000000" w:themeColor="text1"/>
        </w:rPr>
        <w:t>. United States: Bloomsbury Publishing.</w:t>
      </w:r>
    </w:p>
    <w:p w14:paraId="3A536F54"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Newitz, A. (1995). Magical Girls and Atomic Bomb Sperm: Japanese Animation in America. </w:t>
      </w:r>
      <w:r w:rsidRPr="008F60AF">
        <w:rPr>
          <w:i/>
          <w:noProof/>
          <w:color w:val="000000" w:themeColor="text1"/>
        </w:rPr>
        <w:t>Film Quarterly, 49</w:t>
      </w:r>
      <w:r w:rsidRPr="008F60AF">
        <w:rPr>
          <w:noProof/>
          <w:color w:val="000000" w:themeColor="text1"/>
        </w:rPr>
        <w:t>(1), 2-15. doi:10.2307/1213488</w:t>
      </w:r>
    </w:p>
    <w:p w14:paraId="6D95E0F0"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Nicholson, L. (1997). </w:t>
      </w:r>
      <w:r w:rsidRPr="008F60AF">
        <w:rPr>
          <w:i/>
          <w:noProof/>
          <w:color w:val="000000" w:themeColor="text1"/>
        </w:rPr>
        <w:t>The second wave. a reader in feminist theory</w:t>
      </w:r>
      <w:r w:rsidRPr="008F60AF">
        <w:rPr>
          <w:noProof/>
          <w:color w:val="000000" w:themeColor="text1"/>
        </w:rPr>
        <w:t>: Routledge.</w:t>
      </w:r>
    </w:p>
    <w:p w14:paraId="34E85059" w14:textId="66BCE95A" w:rsidR="002B4DA4" w:rsidRPr="008F60AF" w:rsidRDefault="002B4DA4" w:rsidP="002B4DA4">
      <w:pPr>
        <w:pStyle w:val="EndNoteBibliography"/>
        <w:ind w:left="720" w:hanging="720"/>
        <w:rPr>
          <w:noProof/>
          <w:color w:val="000000" w:themeColor="text1"/>
        </w:rPr>
      </w:pPr>
      <w:r w:rsidRPr="0008033D">
        <w:rPr>
          <w:noProof/>
          <w:color w:val="000000" w:themeColor="text1"/>
          <w:lang w:val="nl-NL"/>
        </w:rPr>
        <w:t xml:space="preserve">NOS. Blank of wit: een taalstrijd met een politieke ondertoon. </w:t>
      </w:r>
      <w:r w:rsidRPr="008F60AF">
        <w:rPr>
          <w:noProof/>
          <w:color w:val="000000" w:themeColor="text1"/>
        </w:rPr>
        <w:t xml:space="preserve">Retrieved from </w:t>
      </w:r>
      <w:hyperlink r:id="rId26" w:history="1">
        <w:r w:rsidRPr="008F60AF">
          <w:rPr>
            <w:rStyle w:val="Hyperlink"/>
            <w:noProof/>
            <w:color w:val="000000" w:themeColor="text1"/>
          </w:rPr>
          <w:t>https://nos.nl/l/2213596</w:t>
        </w:r>
      </w:hyperlink>
    </w:p>
    <w:p w14:paraId="48E958DA"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Okano, H. (1995). Women’s Image and Place in Japanese Buddhism (K. Fujimura-Fanselow &amp; Y. Tsuruta, Trans.). In </w:t>
      </w:r>
      <w:r w:rsidRPr="008F60AF">
        <w:rPr>
          <w:i/>
          <w:noProof/>
          <w:color w:val="000000" w:themeColor="text1"/>
        </w:rPr>
        <w:t>Japanese women : new feminist perspectives on the past, present, and future</w:t>
      </w:r>
      <w:r w:rsidRPr="008F60AF">
        <w:rPr>
          <w:noProof/>
          <w:color w:val="000000" w:themeColor="text1"/>
        </w:rPr>
        <w:t>. New York: Feminist Press at the City University of New York.</w:t>
      </w:r>
    </w:p>
    <w:p w14:paraId="6844824B"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Oshii, M. (Writer). (1998). Ghost in the shell. In Y. Mizuo (Producer). Japan: Lincolnshire, IL. : Manga Entertainment, 1998. ©1995.</w:t>
      </w:r>
    </w:p>
    <w:p w14:paraId="7B3CEE44"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Ovidius Naso, P. (1916). </w:t>
      </w:r>
      <w:r w:rsidRPr="008F60AF">
        <w:rPr>
          <w:i/>
          <w:noProof/>
          <w:color w:val="000000" w:themeColor="text1"/>
        </w:rPr>
        <w:t>Metamorphoses</w:t>
      </w:r>
      <w:r w:rsidRPr="008F60AF">
        <w:rPr>
          <w:noProof/>
          <w:color w:val="000000" w:themeColor="text1"/>
        </w:rPr>
        <w:t>: Heinemann.</w:t>
      </w:r>
    </w:p>
    <w:p w14:paraId="38563D0E"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Paul, S. (1981). Frankenstein: Creation as Catastrophe. </w:t>
      </w:r>
      <w:r w:rsidRPr="008F60AF">
        <w:rPr>
          <w:i/>
          <w:noProof/>
          <w:color w:val="000000" w:themeColor="text1"/>
        </w:rPr>
        <w:t>PMLA, 96</w:t>
      </w:r>
      <w:r w:rsidRPr="008F60AF">
        <w:rPr>
          <w:noProof/>
          <w:color w:val="000000" w:themeColor="text1"/>
        </w:rPr>
        <w:t>(5), 883. doi:10.2307/462130</w:t>
      </w:r>
    </w:p>
    <w:p w14:paraId="113AC56B"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Picariello, M. L., Greenberg, D. N., &amp; Pillemer, D. B. (1990). Children's Sex-Related Stereotyping of Colors. </w:t>
      </w:r>
      <w:r w:rsidRPr="008F60AF">
        <w:rPr>
          <w:i/>
          <w:noProof/>
          <w:color w:val="000000" w:themeColor="text1"/>
        </w:rPr>
        <w:t>Child Development, 61</w:t>
      </w:r>
      <w:r w:rsidRPr="008F60AF">
        <w:rPr>
          <w:noProof/>
          <w:color w:val="000000" w:themeColor="text1"/>
        </w:rPr>
        <w:t>(5), 1453-1460. doi:10.2307/1130755</w:t>
      </w:r>
    </w:p>
    <w:p w14:paraId="18E44158"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Rector, R. K. M. L. S. (2020). Prometheus (deity). In: Salem Press.</w:t>
      </w:r>
    </w:p>
    <w:p w14:paraId="5B48919E"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Rivers, N. (2017). </w:t>
      </w:r>
      <w:r w:rsidRPr="008F60AF">
        <w:rPr>
          <w:i/>
          <w:noProof/>
          <w:color w:val="000000" w:themeColor="text1"/>
        </w:rPr>
        <w:t>Post Feminisms and the Arrival of the Fourth Wave</w:t>
      </w:r>
      <w:r w:rsidRPr="008F60AF">
        <w:rPr>
          <w:noProof/>
          <w:color w:val="000000" w:themeColor="text1"/>
        </w:rPr>
        <w:t>: Palgrave Macmillan.</w:t>
      </w:r>
    </w:p>
    <w:p w14:paraId="2791B106"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Ross, A., &amp; Wilson, A. (1993). Strange Weather: Culture, Science and Technology in the Age of Limits. </w:t>
      </w:r>
      <w:r w:rsidRPr="008F60AF">
        <w:rPr>
          <w:i/>
          <w:noProof/>
          <w:color w:val="000000" w:themeColor="text1"/>
        </w:rPr>
        <w:t>Utopian Studies, 4</w:t>
      </w:r>
      <w:r w:rsidRPr="008F60AF">
        <w:rPr>
          <w:noProof/>
          <w:color w:val="000000" w:themeColor="text1"/>
        </w:rPr>
        <w:t xml:space="preserve">(1), 184-187. </w:t>
      </w:r>
    </w:p>
    <w:p w14:paraId="269DCD05"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Russo, D. M., &amp; Jones, D. K. (2019). Robots and robotic systems. In: Salem Press.</w:t>
      </w:r>
    </w:p>
    <w:p w14:paraId="3E0C5342"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Shanken, E. A. (2005). Hot to bot: Pygmalion's lust,the Maharal's fear, and the cyborg future of art. </w:t>
      </w:r>
      <w:r w:rsidRPr="008F60AF">
        <w:rPr>
          <w:i/>
          <w:noProof/>
          <w:color w:val="000000" w:themeColor="text1"/>
        </w:rPr>
        <w:t>Technoetic Arts: A Journal of Speculative Research, 3</w:t>
      </w:r>
      <w:r w:rsidRPr="008F60AF">
        <w:rPr>
          <w:noProof/>
          <w:color w:val="000000" w:themeColor="text1"/>
        </w:rPr>
        <w:t>(1), 43-55. doi:10.1386/tear.3.1.43/1</w:t>
      </w:r>
    </w:p>
    <w:p w14:paraId="10B5F47F" w14:textId="77777777" w:rsidR="002B4DA4" w:rsidRPr="0008033D" w:rsidRDefault="002B4DA4" w:rsidP="002B4DA4">
      <w:pPr>
        <w:pStyle w:val="EndNoteBibliography"/>
        <w:ind w:left="720" w:hanging="720"/>
        <w:rPr>
          <w:noProof/>
          <w:color w:val="000000" w:themeColor="text1"/>
          <w:lang w:val="nl-NL"/>
        </w:rPr>
      </w:pPr>
      <w:r w:rsidRPr="008F60AF">
        <w:rPr>
          <w:noProof/>
          <w:color w:val="000000" w:themeColor="text1"/>
        </w:rPr>
        <w:t xml:space="preserve">Shelley, M., &amp; Schuchart, M. (1982). </w:t>
      </w:r>
      <w:r w:rsidRPr="0008033D">
        <w:rPr>
          <w:i/>
          <w:noProof/>
          <w:color w:val="000000" w:themeColor="text1"/>
          <w:lang w:val="nl-NL"/>
        </w:rPr>
        <w:t>Frankenstein</w:t>
      </w:r>
      <w:r w:rsidRPr="0008033D">
        <w:rPr>
          <w:noProof/>
          <w:color w:val="000000" w:themeColor="text1"/>
          <w:lang w:val="nl-NL"/>
        </w:rPr>
        <w:t>: Het Spectrum.</w:t>
      </w:r>
    </w:p>
    <w:p w14:paraId="2DCF404B" w14:textId="77777777" w:rsidR="002B4DA4" w:rsidRPr="008F60AF" w:rsidRDefault="002B4DA4" w:rsidP="002B4DA4">
      <w:pPr>
        <w:pStyle w:val="EndNoteBibliography"/>
        <w:ind w:left="720" w:hanging="720"/>
        <w:rPr>
          <w:noProof/>
          <w:color w:val="000000" w:themeColor="text1"/>
        </w:rPr>
      </w:pPr>
      <w:r w:rsidRPr="0008033D">
        <w:rPr>
          <w:noProof/>
          <w:color w:val="000000" w:themeColor="text1"/>
          <w:lang w:val="nl-NL"/>
        </w:rPr>
        <w:t xml:space="preserve">Shelley, M. W. (2013). </w:t>
      </w:r>
      <w:r w:rsidRPr="008F60AF">
        <w:rPr>
          <w:i/>
          <w:noProof/>
          <w:color w:val="000000" w:themeColor="text1"/>
        </w:rPr>
        <w:t>Frankenstein : The Original 1818 'uncensored' Edition</w:t>
      </w:r>
      <w:r w:rsidRPr="008F60AF">
        <w:rPr>
          <w:noProof/>
          <w:color w:val="000000" w:themeColor="text1"/>
        </w:rPr>
        <w:t>. [Place of publication not identified]: e-artnow.</w:t>
      </w:r>
    </w:p>
    <w:p w14:paraId="70ADE31A"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Shelley, M. W., Scherf, K. D., &amp; Macdonald, D. L. (2012). </w:t>
      </w:r>
      <w:r w:rsidRPr="008F60AF">
        <w:rPr>
          <w:i/>
          <w:noProof/>
          <w:color w:val="000000" w:themeColor="text1"/>
        </w:rPr>
        <w:t>Frankenstein, or, The modern Prometheus</w:t>
      </w:r>
      <w:r w:rsidRPr="008F60AF">
        <w:rPr>
          <w:noProof/>
          <w:color w:val="000000" w:themeColor="text1"/>
        </w:rPr>
        <w:t>. Peterborough, Ont.; Buffalo, NY: Broadview Press.</w:t>
      </w:r>
    </w:p>
    <w:p w14:paraId="24C787B2"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Sofia, Z. (2000). </w:t>
      </w:r>
      <w:r w:rsidRPr="008F60AF">
        <w:rPr>
          <w:i/>
          <w:noProof/>
          <w:color w:val="000000" w:themeColor="text1"/>
        </w:rPr>
        <w:t>Cybersexualities: A Reader in Feminist Theory, Cyborgs and Cyberspace</w:t>
      </w:r>
      <w:r w:rsidRPr="008F60AF">
        <w:rPr>
          <w:noProof/>
          <w:color w:val="000000" w:themeColor="text1"/>
        </w:rPr>
        <w:t>: Edinburgh University Press.</w:t>
      </w:r>
    </w:p>
    <w:p w14:paraId="17F2279C"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Sophia, Z. (1992). Virtual corporeality: A feminist view. </w:t>
      </w:r>
      <w:r w:rsidRPr="008F60AF">
        <w:rPr>
          <w:i/>
          <w:noProof/>
          <w:color w:val="000000" w:themeColor="text1"/>
        </w:rPr>
        <w:t>Australian Feminist Studies, 7</w:t>
      </w:r>
      <w:r w:rsidRPr="008F60AF">
        <w:rPr>
          <w:noProof/>
          <w:color w:val="000000" w:themeColor="text1"/>
        </w:rPr>
        <w:t>(15), 11-24. doi:10.1080/08164649.1992.9994641</w:t>
      </w:r>
    </w:p>
    <w:p w14:paraId="01EB85A2"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Sophocles, &amp; Mulroy, D. (2014). </w:t>
      </w:r>
      <w:r w:rsidRPr="008F60AF">
        <w:rPr>
          <w:i/>
          <w:noProof/>
          <w:color w:val="000000" w:themeColor="text1"/>
        </w:rPr>
        <w:t>Oedipus at Colonus</w:t>
      </w:r>
      <w:r w:rsidRPr="008F60AF">
        <w:rPr>
          <w:noProof/>
          <w:color w:val="000000" w:themeColor="text1"/>
        </w:rPr>
        <w:t>: University of Wisconsin Press.</w:t>
      </w:r>
    </w:p>
    <w:p w14:paraId="0A0BED74" w14:textId="33FAF166" w:rsidR="002B4DA4" w:rsidRPr="008F60AF" w:rsidRDefault="002B4DA4" w:rsidP="002B4DA4">
      <w:pPr>
        <w:pStyle w:val="EndNoteBibliography"/>
        <w:ind w:left="720" w:hanging="720"/>
        <w:rPr>
          <w:noProof/>
          <w:color w:val="000000" w:themeColor="text1"/>
        </w:rPr>
      </w:pPr>
      <w:r w:rsidRPr="008F60AF">
        <w:rPr>
          <w:noProof/>
          <w:color w:val="000000" w:themeColor="text1"/>
        </w:rPr>
        <w:lastRenderedPageBreak/>
        <w:t xml:space="preserve">Spanos, B. (2018, 2018/04/26/). Janelle monáe frees herself.  Retrieved from </w:t>
      </w:r>
      <w:hyperlink r:id="rId27" w:history="1">
        <w:r w:rsidRPr="008F60AF">
          <w:rPr>
            <w:rStyle w:val="Hyperlink"/>
            <w:noProof/>
            <w:color w:val="000000" w:themeColor="text1"/>
          </w:rPr>
          <w:t>https://www.rollingstone.com/music/music-features/janelle-monae-frees-herself-629204/</w:t>
        </w:r>
      </w:hyperlink>
    </w:p>
    <w:p w14:paraId="7063B69F"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Sutton, J., &amp; Pollock, S. (2000). Online Activism for Women's Rights. </w:t>
      </w:r>
      <w:r w:rsidRPr="008F60AF">
        <w:rPr>
          <w:i/>
          <w:noProof/>
          <w:color w:val="000000" w:themeColor="text1"/>
        </w:rPr>
        <w:t>CyberPsychology &amp; Behavior, 3</w:t>
      </w:r>
      <w:r w:rsidRPr="008F60AF">
        <w:rPr>
          <w:noProof/>
          <w:color w:val="000000" w:themeColor="text1"/>
        </w:rPr>
        <w:t>. doi:10.1089/10949310050191700</w:t>
      </w:r>
    </w:p>
    <w:p w14:paraId="06E5B723"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Sylvia, S. J., &amp; Flaig, B. (2019). Frankenstein by Mary Wollstonecraft Shelley. In: Salem Press.</w:t>
      </w:r>
    </w:p>
    <w:p w14:paraId="41707EA9"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Taylor, G. (2016). Castration Anxiety. In V. Zeigler-Hill &amp; T. K. Shackelford (Eds.), </w:t>
      </w:r>
      <w:r w:rsidRPr="008F60AF">
        <w:rPr>
          <w:i/>
          <w:noProof/>
          <w:color w:val="000000" w:themeColor="text1"/>
        </w:rPr>
        <w:t>Encyclopedia of Personality and Individual Differences</w:t>
      </w:r>
      <w:r w:rsidRPr="008F60AF">
        <w:rPr>
          <w:noProof/>
          <w:color w:val="000000" w:themeColor="text1"/>
        </w:rPr>
        <w:t xml:space="preserve"> (pp. 1-2). Cham: Springer International Publishing.</w:t>
      </w:r>
    </w:p>
    <w:p w14:paraId="10911247" w14:textId="77777777" w:rsidR="002B4DA4" w:rsidRPr="0008033D" w:rsidRDefault="002B4DA4" w:rsidP="002B4DA4">
      <w:pPr>
        <w:pStyle w:val="EndNoteBibliography"/>
        <w:ind w:left="720" w:hanging="720"/>
        <w:rPr>
          <w:noProof/>
          <w:color w:val="000000" w:themeColor="text1"/>
          <w:lang w:val="nl-NL"/>
        </w:rPr>
      </w:pPr>
      <w:r w:rsidRPr="008F60AF">
        <w:rPr>
          <w:noProof/>
          <w:color w:val="000000" w:themeColor="text1"/>
        </w:rPr>
        <w:t xml:space="preserve">Taylor, L., &amp; Willis, A. (1999). Representation. In </w:t>
      </w:r>
      <w:r w:rsidRPr="008F60AF">
        <w:rPr>
          <w:i/>
          <w:noProof/>
          <w:color w:val="000000" w:themeColor="text1"/>
        </w:rPr>
        <w:t>Media studies: Texts, Institutions and audiences</w:t>
      </w:r>
      <w:r w:rsidRPr="008F60AF">
        <w:rPr>
          <w:noProof/>
          <w:color w:val="000000" w:themeColor="text1"/>
        </w:rPr>
        <w:t xml:space="preserve"> (pp. 39-56). </w:t>
      </w:r>
      <w:r w:rsidRPr="0008033D">
        <w:rPr>
          <w:noProof/>
          <w:color w:val="000000" w:themeColor="text1"/>
          <w:lang w:val="nl-NL"/>
        </w:rPr>
        <w:t>Oxford: Blackwell.</w:t>
      </w:r>
    </w:p>
    <w:p w14:paraId="50CA2659" w14:textId="0A7E2158" w:rsidR="002B4DA4" w:rsidRPr="008F60AF" w:rsidRDefault="002B4DA4" w:rsidP="002B4DA4">
      <w:pPr>
        <w:pStyle w:val="EndNoteBibliography"/>
        <w:ind w:left="720" w:hanging="720"/>
        <w:rPr>
          <w:noProof/>
          <w:color w:val="000000" w:themeColor="text1"/>
        </w:rPr>
      </w:pPr>
      <w:r w:rsidRPr="0008033D">
        <w:rPr>
          <w:noProof/>
          <w:color w:val="000000" w:themeColor="text1"/>
          <w:lang w:val="nl-NL"/>
        </w:rPr>
        <w:t xml:space="preserve">Transvisie. Overzicht van mogelijke operaties voor transmannen en transvrouwen.  </w:t>
      </w:r>
      <w:r w:rsidRPr="008F60AF">
        <w:rPr>
          <w:noProof/>
          <w:color w:val="000000" w:themeColor="text1"/>
        </w:rPr>
        <w:t xml:space="preserve">Retrieved from </w:t>
      </w:r>
      <w:hyperlink r:id="rId28" w:history="1">
        <w:r w:rsidRPr="008F60AF">
          <w:rPr>
            <w:rStyle w:val="Hyperlink"/>
            <w:noProof/>
            <w:color w:val="000000" w:themeColor="text1"/>
          </w:rPr>
          <w:t>https://www.transvisie.nl/transitie/volwassenen/operaties/</w:t>
        </w:r>
      </w:hyperlink>
    </w:p>
    <w:p w14:paraId="5E2927E5"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UNESCO, E. S. C. (2019). I’d blush if I could: closing gender divides in ditigal skills through education. EQUALS. 145. </w:t>
      </w:r>
    </w:p>
    <w:p w14:paraId="7916A245" w14:textId="1E3D18B6"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Uvanović, Ž. (2016). Men in Love with Artificial Women: E. T. A. Hoffmann's 'The Sandman,' Ira Levin's The Stepford Wives, and Their Film Adaptations. </w:t>
      </w:r>
      <w:r w:rsidRPr="008F60AF">
        <w:rPr>
          <w:i/>
          <w:noProof/>
          <w:color w:val="000000" w:themeColor="text1"/>
        </w:rPr>
        <w:t>Primerjalna Književnost, 39</w:t>
      </w:r>
      <w:r w:rsidRPr="008F60AF">
        <w:rPr>
          <w:noProof/>
          <w:color w:val="000000" w:themeColor="text1"/>
        </w:rPr>
        <w:t xml:space="preserve">(1), 123-140. Retrieved from </w:t>
      </w:r>
      <w:hyperlink r:id="rId29" w:history="1">
        <w:r w:rsidRPr="008F60AF">
          <w:rPr>
            <w:rStyle w:val="Hyperlink"/>
            <w:noProof/>
            <w:color w:val="000000" w:themeColor="text1"/>
          </w:rPr>
          <w:t>https://vpn.uantwerpen.be?url=https%3a%2f%2fsearch.ebscohost.com%2flogin.aspx%3fdirect%3dtrue%26AuthType%3dip%2curl%2cuid%26db%3dmzh%26AN%3d2017831167%26lang%3dnl%26site%3deds-live</w:t>
        </w:r>
      </w:hyperlink>
    </w:p>
    <w:p w14:paraId="7D5C4162" w14:textId="7DBC107A" w:rsidR="002B4DA4" w:rsidRPr="008F60AF" w:rsidRDefault="002B4DA4" w:rsidP="002B4DA4">
      <w:pPr>
        <w:pStyle w:val="EndNoteBibliography"/>
        <w:ind w:left="720" w:hanging="720"/>
        <w:rPr>
          <w:noProof/>
          <w:color w:val="000000" w:themeColor="text1"/>
        </w:rPr>
      </w:pPr>
      <w:r w:rsidRPr="008F60AF">
        <w:rPr>
          <w:noProof/>
          <w:color w:val="000000" w:themeColor="text1"/>
        </w:rPr>
        <w:t>Victor, D. (2018, 2018/01/28/T22:48:25-05:00). Janelle monáe brings a ‘time’s up’ message to the grammy awards.</w:t>
      </w:r>
      <w:r w:rsidRPr="008F60AF">
        <w:rPr>
          <w:i/>
          <w:noProof/>
          <w:color w:val="000000" w:themeColor="text1"/>
        </w:rPr>
        <w:t xml:space="preserve"> The New York Times</w:t>
      </w:r>
      <w:r w:rsidRPr="008F60AF">
        <w:rPr>
          <w:noProof/>
          <w:color w:val="000000" w:themeColor="text1"/>
        </w:rPr>
        <w:t xml:space="preserve">. Retrieved from </w:t>
      </w:r>
      <w:hyperlink r:id="rId30" w:history="1">
        <w:r w:rsidRPr="008F60AF">
          <w:rPr>
            <w:rStyle w:val="Hyperlink"/>
            <w:noProof/>
            <w:color w:val="000000" w:themeColor="text1"/>
          </w:rPr>
          <w:t>https://www.nytimes.com/2018/01/28/arts/music/janelle-monae-kesha-grammy-awards-metoo.html</w:t>
        </w:r>
      </w:hyperlink>
    </w:p>
    <w:p w14:paraId="159B0F73"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Weinberg, L. (2019). The Rationalization of Leisure: Marxist Feminism and the Fantasy of Machine Subordination. </w:t>
      </w:r>
      <w:r w:rsidRPr="008F60AF">
        <w:rPr>
          <w:i/>
          <w:noProof/>
          <w:color w:val="000000" w:themeColor="text1"/>
        </w:rPr>
        <w:t>Lateral, 8</w:t>
      </w:r>
      <w:r w:rsidRPr="008F60AF">
        <w:rPr>
          <w:noProof/>
          <w:color w:val="000000" w:themeColor="text1"/>
        </w:rPr>
        <w:t>(1). doi:10.25158/L8.1.3</w:t>
      </w:r>
    </w:p>
    <w:p w14:paraId="2225371A"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Weiss, M. J. (2019). Equal Rights Amendment (ERA). In: Salem Press.</w:t>
      </w:r>
    </w:p>
    <w:p w14:paraId="3949EE85"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Whitson, G. M. I. I. I. B. S. M. S. P. (2018). Artificial intelligence. In: Salem Press.</w:t>
      </w:r>
    </w:p>
    <w:p w14:paraId="722E9B93"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Wollstonecraft, M., Abbey, R., &amp; Botting, E. H. (2014). </w:t>
      </w:r>
      <w:r w:rsidRPr="008F60AF">
        <w:rPr>
          <w:i/>
          <w:noProof/>
          <w:color w:val="000000" w:themeColor="text1"/>
        </w:rPr>
        <w:t>A Vindication of the Rights of Woman</w:t>
      </w:r>
      <w:r w:rsidRPr="008F60AF">
        <w:rPr>
          <w:noProof/>
          <w:color w:val="000000" w:themeColor="text1"/>
        </w:rPr>
        <w:t>. New Haven [Connecticut]: Yale University Press.</w:t>
      </w:r>
    </w:p>
    <w:p w14:paraId="6C4603B7"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Woods, H. S. (2018). Asking more of Siri and Alexa: feminine persona in service of surveillance capitalism. </w:t>
      </w:r>
      <w:r w:rsidRPr="008F60AF">
        <w:rPr>
          <w:i/>
          <w:noProof/>
          <w:color w:val="000000" w:themeColor="text1"/>
        </w:rPr>
        <w:t>Critical Studies in Media Communication, 35</w:t>
      </w:r>
      <w:r w:rsidRPr="008F60AF">
        <w:rPr>
          <w:noProof/>
          <w:color w:val="000000" w:themeColor="text1"/>
        </w:rPr>
        <w:t>(4), 16. doi:10.1080/15295036.2018.1488082</w:t>
      </w:r>
    </w:p>
    <w:p w14:paraId="643C79E0" w14:textId="77777777"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Wright, E. (1984). </w:t>
      </w:r>
      <w:r w:rsidRPr="008F60AF">
        <w:rPr>
          <w:i/>
          <w:noProof/>
          <w:color w:val="000000" w:themeColor="text1"/>
        </w:rPr>
        <w:t>Psychoanalytic criticism: theory in practice</w:t>
      </w:r>
      <w:r w:rsidRPr="008F60AF">
        <w:rPr>
          <w:noProof/>
          <w:color w:val="000000" w:themeColor="text1"/>
        </w:rPr>
        <w:t>.</w:t>
      </w:r>
    </w:p>
    <w:p w14:paraId="0183F0C1" w14:textId="6752FFBE" w:rsidR="002B4DA4" w:rsidRPr="008F60AF" w:rsidRDefault="002B4DA4" w:rsidP="002B4DA4">
      <w:pPr>
        <w:pStyle w:val="EndNoteBibliography"/>
        <w:ind w:left="720" w:hanging="720"/>
        <w:rPr>
          <w:noProof/>
          <w:color w:val="000000" w:themeColor="text1"/>
        </w:rPr>
      </w:pPr>
      <w:r w:rsidRPr="008F60AF">
        <w:rPr>
          <w:noProof/>
          <w:color w:val="000000" w:themeColor="text1"/>
        </w:rPr>
        <w:t xml:space="preserve">Yamakawa, S., Aida, S., Hagino, K., Honda, N., &amp; Shimizu, T. (1990). The Application of Artificial Intelligence to Electricity Power System. </w:t>
      </w:r>
      <w:r w:rsidRPr="008F60AF">
        <w:rPr>
          <w:i/>
          <w:noProof/>
          <w:color w:val="000000" w:themeColor="text1"/>
        </w:rPr>
        <w:t>IFAC Proceedings Volumes, 23</w:t>
      </w:r>
      <w:r w:rsidRPr="008F60AF">
        <w:rPr>
          <w:noProof/>
          <w:color w:val="000000" w:themeColor="text1"/>
        </w:rPr>
        <w:t>(7), 145-150. doi:</w:t>
      </w:r>
      <w:hyperlink r:id="rId31" w:history="1">
        <w:r w:rsidRPr="008F60AF">
          <w:rPr>
            <w:rStyle w:val="Hyperlink"/>
            <w:noProof/>
            <w:color w:val="000000" w:themeColor="text1"/>
          </w:rPr>
          <w:t>https://doi.org/10.1016/S1474-6670(17)52150-3</w:t>
        </w:r>
      </w:hyperlink>
    </w:p>
    <w:p w14:paraId="7996C96D" w14:textId="0124F2D1" w:rsidR="00793FDD" w:rsidRPr="008F60AF" w:rsidRDefault="00F42EFB" w:rsidP="00E35A0D">
      <w:pPr>
        <w:rPr>
          <w:color w:val="000000" w:themeColor="text1"/>
          <w:lang w:val="nl-NL"/>
        </w:rPr>
      </w:pPr>
      <w:r w:rsidRPr="008F60AF">
        <w:rPr>
          <w:color w:val="000000" w:themeColor="text1"/>
          <w:lang w:val="nl-NL"/>
        </w:rPr>
        <w:fldChar w:fldCharType="end"/>
      </w:r>
    </w:p>
    <w:p w14:paraId="66EB8227" w14:textId="77777777" w:rsidR="00793FDD" w:rsidRPr="008F60AF" w:rsidRDefault="00793FDD">
      <w:pPr>
        <w:spacing w:after="200" w:line="276" w:lineRule="auto"/>
        <w:jc w:val="left"/>
        <w:rPr>
          <w:color w:val="000000" w:themeColor="text1"/>
          <w:lang w:val="nl-NL"/>
        </w:rPr>
      </w:pPr>
      <w:r w:rsidRPr="008F60AF">
        <w:rPr>
          <w:color w:val="000000" w:themeColor="text1"/>
          <w:lang w:val="nl-NL"/>
        </w:rPr>
        <w:br w:type="page"/>
      </w:r>
    </w:p>
    <w:p w14:paraId="77BB6CB6" w14:textId="75511D12" w:rsidR="00A35828" w:rsidRPr="008F60AF" w:rsidRDefault="00793FDD" w:rsidP="00793FDD">
      <w:pPr>
        <w:pStyle w:val="Heading1"/>
        <w:rPr>
          <w:lang w:val="nl-NL"/>
        </w:rPr>
      </w:pPr>
      <w:bookmarkStart w:id="43" w:name="_Toc41145394"/>
      <w:r w:rsidRPr="008F60AF">
        <w:rPr>
          <w:lang w:val="nl-NL"/>
        </w:rPr>
        <w:lastRenderedPageBreak/>
        <w:t>Bijlagen</w:t>
      </w:r>
      <w:bookmarkEnd w:id="43"/>
    </w:p>
    <w:p w14:paraId="6FC7ED28" w14:textId="24985EFF" w:rsidR="001477F3" w:rsidRPr="008F60AF" w:rsidRDefault="001477F3" w:rsidP="00BF04E0">
      <w:pPr>
        <w:pStyle w:val="Heading3"/>
      </w:pPr>
      <w:bookmarkStart w:id="44" w:name="_Toc41145395"/>
      <w:r w:rsidRPr="008F60AF">
        <w:t xml:space="preserve">Bijlage </w:t>
      </w:r>
      <w:r w:rsidRPr="008F60AF">
        <w:fldChar w:fldCharType="begin"/>
      </w:r>
      <w:r w:rsidRPr="008F60AF">
        <w:instrText xml:space="preserve"> SEQ Bijlage \* ARABIC </w:instrText>
      </w:r>
      <w:r w:rsidRPr="008F60AF">
        <w:fldChar w:fldCharType="separate"/>
      </w:r>
      <w:r w:rsidRPr="008F60AF">
        <w:rPr>
          <w:noProof/>
        </w:rPr>
        <w:t>1</w:t>
      </w:r>
      <w:r w:rsidRPr="008F60AF">
        <w:fldChar w:fldCharType="end"/>
      </w:r>
      <w:r w:rsidRPr="008F60AF">
        <w:t xml:space="preserve"> - Visualisatie Batou</w:t>
      </w:r>
      <w:bookmarkEnd w:id="44"/>
    </w:p>
    <w:p w14:paraId="0E00EF85" w14:textId="086C3348" w:rsidR="00595550" w:rsidRPr="008F60AF" w:rsidRDefault="00595550" w:rsidP="00595550">
      <w:pPr>
        <w:rPr>
          <w:color w:val="000000" w:themeColor="text1"/>
          <w:lang w:val="nl-NL"/>
        </w:rPr>
      </w:pPr>
      <w:r w:rsidRPr="008F60AF">
        <w:rPr>
          <w:noProof/>
          <w:color w:val="000000" w:themeColor="text1"/>
          <w:lang w:val="nl-NL"/>
        </w:rPr>
        <w:drawing>
          <wp:inline distT="0" distB="0" distL="0" distR="0" wp14:anchorId="5E97818E" wp14:editId="4CB30B61">
            <wp:extent cx="5760480" cy="3114989"/>
            <wp:effectExtent l="0" t="0" r="5715" b="0"/>
            <wp:docPr id="2" name="Picture 2" descr="A picture containing sitting, table, laptop, 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16 at 10.56.45.png"/>
                    <pic:cNvPicPr/>
                  </pic:nvPicPr>
                  <pic:blipFill rotWithShape="1">
                    <a:blip r:embed="rId32" cstate="print">
                      <a:extLst>
                        <a:ext uri="{28A0092B-C50C-407E-A947-70E740481C1C}">
                          <a14:useLocalDpi xmlns:a14="http://schemas.microsoft.com/office/drawing/2010/main" val="0"/>
                        </a:ext>
                      </a:extLst>
                    </a:blip>
                    <a:srcRect t="6698" b="6782"/>
                    <a:stretch/>
                  </pic:blipFill>
                  <pic:spPr bwMode="auto">
                    <a:xfrm>
                      <a:off x="0" y="0"/>
                      <a:ext cx="5760720" cy="3115119"/>
                    </a:xfrm>
                    <a:prstGeom prst="rect">
                      <a:avLst/>
                    </a:prstGeom>
                    <a:ln>
                      <a:noFill/>
                    </a:ln>
                    <a:extLst>
                      <a:ext uri="{53640926-AAD7-44D8-BBD7-CCE9431645EC}">
                        <a14:shadowObscured xmlns:a14="http://schemas.microsoft.com/office/drawing/2010/main"/>
                      </a:ext>
                    </a:extLst>
                  </pic:spPr>
                </pic:pic>
              </a:graphicData>
            </a:graphic>
          </wp:inline>
        </w:drawing>
      </w:r>
      <w:r w:rsidRPr="008F60AF">
        <w:rPr>
          <w:noProof/>
          <w:color w:val="000000" w:themeColor="text1"/>
          <w:lang w:val="nl-NL"/>
        </w:rPr>
        <w:drawing>
          <wp:inline distT="0" distB="0" distL="0" distR="0" wp14:anchorId="7412BD5E" wp14:editId="3FD4AC78">
            <wp:extent cx="5760085" cy="3064747"/>
            <wp:effectExtent l="0" t="0" r="5715" b="0"/>
            <wp:docPr id="3" name="Picture 3" descr="A picture containing table, sitting, computer, lap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16 at 11.15.10.png"/>
                    <pic:cNvPicPr/>
                  </pic:nvPicPr>
                  <pic:blipFill rotWithShape="1">
                    <a:blip r:embed="rId33" cstate="print">
                      <a:extLst>
                        <a:ext uri="{28A0092B-C50C-407E-A947-70E740481C1C}">
                          <a14:useLocalDpi xmlns:a14="http://schemas.microsoft.com/office/drawing/2010/main" val="0"/>
                        </a:ext>
                      </a:extLst>
                    </a:blip>
                    <a:srcRect t="8373" b="6497"/>
                    <a:stretch/>
                  </pic:blipFill>
                  <pic:spPr bwMode="auto">
                    <a:xfrm>
                      <a:off x="0" y="0"/>
                      <a:ext cx="5760720" cy="3065085"/>
                    </a:xfrm>
                    <a:prstGeom prst="rect">
                      <a:avLst/>
                    </a:prstGeom>
                    <a:ln>
                      <a:noFill/>
                    </a:ln>
                    <a:extLst>
                      <a:ext uri="{53640926-AAD7-44D8-BBD7-CCE9431645EC}">
                        <a14:shadowObscured xmlns:a14="http://schemas.microsoft.com/office/drawing/2010/main"/>
                      </a:ext>
                    </a:extLst>
                  </pic:spPr>
                </pic:pic>
              </a:graphicData>
            </a:graphic>
          </wp:inline>
        </w:drawing>
      </w:r>
    </w:p>
    <w:p w14:paraId="39F80E99" w14:textId="7C54DB52" w:rsidR="0089258B" w:rsidRPr="008F60AF" w:rsidRDefault="0089258B" w:rsidP="00595550">
      <w:pPr>
        <w:rPr>
          <w:color w:val="000000" w:themeColor="text1"/>
          <w:lang w:val="nl-NL"/>
        </w:rPr>
      </w:pPr>
    </w:p>
    <w:p w14:paraId="036759A4" w14:textId="77777777" w:rsidR="001477F3" w:rsidRPr="008F60AF" w:rsidRDefault="001477F3" w:rsidP="001477F3">
      <w:pPr>
        <w:pStyle w:val="Caption"/>
        <w:keepNext/>
        <w:rPr>
          <w:color w:val="000000" w:themeColor="text1"/>
          <w:sz w:val="22"/>
          <w:szCs w:val="22"/>
        </w:rPr>
      </w:pPr>
    </w:p>
    <w:p w14:paraId="1BB20B91" w14:textId="77777777" w:rsidR="001477F3" w:rsidRPr="008F60AF" w:rsidRDefault="001477F3" w:rsidP="001477F3">
      <w:pPr>
        <w:pStyle w:val="Caption"/>
        <w:keepNext/>
        <w:rPr>
          <w:color w:val="000000" w:themeColor="text1"/>
          <w:sz w:val="22"/>
          <w:szCs w:val="22"/>
        </w:rPr>
      </w:pPr>
    </w:p>
    <w:p w14:paraId="5F5FAF3A" w14:textId="6C129B4D" w:rsidR="001477F3" w:rsidRPr="008F60AF" w:rsidRDefault="001477F3" w:rsidP="00BF04E0">
      <w:pPr>
        <w:pStyle w:val="Heading3"/>
        <w:rPr>
          <w:lang w:val="nl-NL"/>
        </w:rPr>
      </w:pPr>
      <w:bookmarkStart w:id="45" w:name="_Toc41145396"/>
      <w:r w:rsidRPr="008F60AF">
        <w:rPr>
          <w:lang w:val="nl-NL"/>
        </w:rPr>
        <w:t xml:space="preserve">Bijlage </w:t>
      </w:r>
      <w:r w:rsidRPr="008F60AF">
        <w:fldChar w:fldCharType="begin"/>
      </w:r>
      <w:r w:rsidRPr="008F60AF">
        <w:rPr>
          <w:lang w:val="nl-NL"/>
        </w:rPr>
        <w:instrText xml:space="preserve"> SEQ Bijlage \* ARABIC </w:instrText>
      </w:r>
      <w:r w:rsidRPr="008F60AF">
        <w:fldChar w:fldCharType="separate"/>
      </w:r>
      <w:r w:rsidRPr="008F60AF">
        <w:rPr>
          <w:noProof/>
          <w:lang w:val="nl-NL"/>
        </w:rPr>
        <w:t>2</w:t>
      </w:r>
      <w:r w:rsidRPr="008F60AF">
        <w:fldChar w:fldCharType="end"/>
      </w:r>
      <w:r w:rsidRPr="008F60AF">
        <w:rPr>
          <w:lang w:val="nl-NL"/>
        </w:rPr>
        <w:t xml:space="preserve"> - De creatie van Major</w:t>
      </w:r>
      <w:bookmarkEnd w:id="45"/>
    </w:p>
    <w:p w14:paraId="5E5A3C60" w14:textId="407B2900" w:rsidR="0089258B" w:rsidRPr="008F60AF" w:rsidRDefault="001F71A7" w:rsidP="0089258B">
      <w:pPr>
        <w:rPr>
          <w:color w:val="000000" w:themeColor="text1"/>
          <w:lang w:val="nl-NL"/>
        </w:rPr>
      </w:pPr>
      <w:r w:rsidRPr="008F60AF">
        <w:rPr>
          <w:noProof/>
          <w:color w:val="000000" w:themeColor="text1"/>
          <w:lang w:val="nl-NL"/>
        </w:rPr>
        <w:drawing>
          <wp:inline distT="0" distB="0" distL="0" distR="0" wp14:anchorId="73492E89" wp14:editId="5BF8E838">
            <wp:extent cx="5760720" cy="3112135"/>
            <wp:effectExtent l="0" t="0" r="5080" b="0"/>
            <wp:docPr id="4" name="Picture 4" descr="A picture containing swimm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16 at 14.52.1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3112135"/>
                    </a:xfrm>
                    <a:prstGeom prst="rect">
                      <a:avLst/>
                    </a:prstGeom>
                  </pic:spPr>
                </pic:pic>
              </a:graphicData>
            </a:graphic>
          </wp:inline>
        </w:drawing>
      </w:r>
      <w:r w:rsidRPr="008F60AF">
        <w:rPr>
          <w:noProof/>
          <w:color w:val="000000" w:themeColor="text1"/>
          <w:lang w:val="nl-NL"/>
        </w:rPr>
        <w:drawing>
          <wp:inline distT="0" distB="0" distL="0" distR="0" wp14:anchorId="21A49069" wp14:editId="6EA14BBB">
            <wp:extent cx="5760720" cy="3120390"/>
            <wp:effectExtent l="0" t="0" r="5080" b="3810"/>
            <wp:docPr id="5" name="Picture 5" descr="A picture containing table, white, sitt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16 at 14.52.3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120390"/>
                    </a:xfrm>
                    <a:prstGeom prst="rect">
                      <a:avLst/>
                    </a:prstGeom>
                  </pic:spPr>
                </pic:pic>
              </a:graphicData>
            </a:graphic>
          </wp:inline>
        </w:drawing>
      </w:r>
      <w:r w:rsidRPr="008F60AF">
        <w:rPr>
          <w:noProof/>
          <w:color w:val="000000" w:themeColor="text1"/>
          <w:lang w:val="nl-NL"/>
        </w:rPr>
        <w:lastRenderedPageBreak/>
        <w:drawing>
          <wp:inline distT="0" distB="0" distL="0" distR="0" wp14:anchorId="4CEF9B8B" wp14:editId="0F782699">
            <wp:extent cx="5760720" cy="3120390"/>
            <wp:effectExtent l="0" t="0" r="5080" b="3810"/>
            <wp:docPr id="6" name="Picture 6" descr="A picture containing sport, table, swimm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5-16 at 14.54.0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3120390"/>
                    </a:xfrm>
                    <a:prstGeom prst="rect">
                      <a:avLst/>
                    </a:prstGeom>
                  </pic:spPr>
                </pic:pic>
              </a:graphicData>
            </a:graphic>
          </wp:inline>
        </w:drawing>
      </w:r>
      <w:r w:rsidRPr="008F60AF">
        <w:rPr>
          <w:noProof/>
          <w:color w:val="000000" w:themeColor="text1"/>
          <w:lang w:val="nl-NL"/>
        </w:rPr>
        <w:drawing>
          <wp:inline distT="0" distB="0" distL="0" distR="0" wp14:anchorId="1AAAD7AB" wp14:editId="5B3CE558">
            <wp:extent cx="5760720" cy="3120390"/>
            <wp:effectExtent l="0" t="0" r="5080" b="3810"/>
            <wp:docPr id="7" name="Picture 7" descr="A picture containing car, front, woman,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16 at 14.54.37.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3120390"/>
                    </a:xfrm>
                    <a:prstGeom prst="rect">
                      <a:avLst/>
                    </a:prstGeom>
                  </pic:spPr>
                </pic:pic>
              </a:graphicData>
            </a:graphic>
          </wp:inline>
        </w:drawing>
      </w:r>
    </w:p>
    <w:p w14:paraId="284D321A" w14:textId="040FA261" w:rsidR="001477F3" w:rsidRPr="008F60AF" w:rsidRDefault="001477F3">
      <w:pPr>
        <w:spacing w:after="200" w:line="276" w:lineRule="auto"/>
        <w:jc w:val="left"/>
        <w:rPr>
          <w:color w:val="000000" w:themeColor="text1"/>
          <w:lang w:val="nl-NL"/>
        </w:rPr>
      </w:pPr>
      <w:r w:rsidRPr="008F60AF">
        <w:rPr>
          <w:color w:val="000000" w:themeColor="text1"/>
          <w:lang w:val="nl-NL"/>
        </w:rPr>
        <w:br w:type="page"/>
      </w:r>
    </w:p>
    <w:p w14:paraId="66D51AFC" w14:textId="3856F291" w:rsidR="001477F3" w:rsidRPr="008F60AF" w:rsidRDefault="001477F3" w:rsidP="0089258B">
      <w:pPr>
        <w:rPr>
          <w:color w:val="000000" w:themeColor="text1"/>
          <w:lang w:val="nl-NL"/>
        </w:rPr>
      </w:pPr>
      <w:r w:rsidRPr="008F60AF">
        <w:rPr>
          <w:noProof/>
          <w:color w:val="000000" w:themeColor="text1"/>
        </w:rPr>
        <w:lastRenderedPageBreak/>
        <mc:AlternateContent>
          <mc:Choice Requires="wps">
            <w:drawing>
              <wp:anchor distT="0" distB="0" distL="114300" distR="114300" simplePos="0" relativeHeight="251661312" behindDoc="0" locked="0" layoutInCell="1" allowOverlap="1" wp14:anchorId="7AA47525" wp14:editId="690EA607">
                <wp:simplePos x="0" y="0"/>
                <wp:positionH relativeFrom="column">
                  <wp:posOffset>-2540</wp:posOffset>
                </wp:positionH>
                <wp:positionV relativeFrom="paragraph">
                  <wp:posOffset>-251707</wp:posOffset>
                </wp:positionV>
                <wp:extent cx="5887085" cy="239697"/>
                <wp:effectExtent l="0" t="0" r="5715" b="1905"/>
                <wp:wrapNone/>
                <wp:docPr id="11" name="Text Box 11"/>
                <wp:cNvGraphicFramePr/>
                <a:graphic xmlns:a="http://schemas.openxmlformats.org/drawingml/2006/main">
                  <a:graphicData uri="http://schemas.microsoft.com/office/word/2010/wordprocessingShape">
                    <wps:wsp>
                      <wps:cNvSpPr txBox="1"/>
                      <wps:spPr>
                        <a:xfrm>
                          <a:off x="0" y="0"/>
                          <a:ext cx="5887085" cy="239697"/>
                        </a:xfrm>
                        <a:prstGeom prst="rect">
                          <a:avLst/>
                        </a:prstGeom>
                        <a:solidFill>
                          <a:prstClr val="white"/>
                        </a:solidFill>
                        <a:ln>
                          <a:noFill/>
                        </a:ln>
                      </wps:spPr>
                      <wps:txbx>
                        <w:txbxContent>
                          <w:p w14:paraId="60B9E1ED" w14:textId="7312BD50" w:rsidR="00DD3E94" w:rsidRPr="001477F3" w:rsidRDefault="00DD3E94" w:rsidP="00BF04E0">
                            <w:pPr>
                              <w:pStyle w:val="Heading3"/>
                              <w:rPr>
                                <w:rFonts w:eastAsia="Times New Roman" w:cs="Times New Roman"/>
                                <w:noProof/>
                                <w:sz w:val="32"/>
                                <w:lang w:val="nl-NL"/>
                              </w:rPr>
                            </w:pPr>
                            <w:bookmarkStart w:id="46" w:name="_Toc41145397"/>
                            <w:r w:rsidRPr="001477F3">
                              <w:t xml:space="preserve">Bijlage </w:t>
                            </w:r>
                            <w:r w:rsidRPr="001477F3">
                              <w:fldChar w:fldCharType="begin"/>
                            </w:r>
                            <w:r w:rsidRPr="001477F3">
                              <w:instrText xml:space="preserve"> SEQ Bijlage \* ARABIC </w:instrText>
                            </w:r>
                            <w:r w:rsidRPr="001477F3">
                              <w:fldChar w:fldCharType="separate"/>
                            </w:r>
                            <w:r w:rsidRPr="001477F3">
                              <w:rPr>
                                <w:noProof/>
                              </w:rPr>
                              <w:t>3</w:t>
                            </w:r>
                            <w:r w:rsidRPr="001477F3">
                              <w:fldChar w:fldCharType="end"/>
                            </w:r>
                            <w:r w:rsidRPr="001477F3">
                              <w:t xml:space="preserve"> - Monoloog Major Motoko Kusanagi</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AA47525" id="_x0000_t202" coordsize="21600,21600" o:spt="202" path="m,l,21600r21600,l21600,xe">
                <v:stroke joinstyle="miter"/>
                <v:path gradientshapeok="t" o:connecttype="rect"/>
              </v:shapetype>
              <v:shape id="Text Box 11" o:spid="_x0000_s1026" type="#_x0000_t202" style="position:absolute;left:0;text-align:left;margin-left:-.2pt;margin-top:-19.8pt;width:463.55pt;height:18.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" stroked="f">
                <v:textbox inset="0,0,0,0">
                  <w:txbxContent>
                    <w:p w14:paraId="60B9E1ED" w14:textId="7312BD50" w:rsidR="00DD3E94" w:rsidRPr="001477F3" w:rsidRDefault="00DD3E94" w:rsidP="00BF04E0">
                      <w:pPr>
                        <w:pStyle w:val="Heading3"/>
                        <w:rPr>
                          <w:rFonts w:eastAsia="Times New Roman" w:cs="Times New Roman"/>
                          <w:noProof/>
                          <w:sz w:val="32"/>
                          <w:lang w:val="nl-NL"/>
                        </w:rPr>
                      </w:pPr>
                      <w:bookmarkStart w:id="47" w:name="_Toc41145397"/>
                      <w:r w:rsidRPr="001477F3">
                        <w:t xml:space="preserve">Bijlage </w:t>
                      </w:r>
                      <w:r w:rsidRPr="001477F3">
                        <w:fldChar w:fldCharType="begin"/>
                      </w:r>
                      <w:r w:rsidRPr="001477F3">
                        <w:instrText xml:space="preserve"> SEQ Bijlage \* ARABIC </w:instrText>
                      </w:r>
                      <w:r w:rsidRPr="001477F3">
                        <w:fldChar w:fldCharType="separate"/>
                      </w:r>
                      <w:r w:rsidRPr="001477F3">
                        <w:rPr>
                          <w:noProof/>
                        </w:rPr>
                        <w:t>3</w:t>
                      </w:r>
                      <w:r w:rsidRPr="001477F3">
                        <w:fldChar w:fldCharType="end"/>
                      </w:r>
                      <w:r w:rsidRPr="001477F3">
                        <w:t xml:space="preserve"> - Monoloog Major Motoko Kusanagi</w:t>
                      </w:r>
                      <w:bookmarkEnd w:id="47"/>
                    </w:p>
                  </w:txbxContent>
                </v:textbox>
              </v:shape>
            </w:pict>
          </mc:Fallback>
        </mc:AlternateContent>
      </w:r>
      <w:r w:rsidRPr="008F60AF">
        <w:rPr>
          <w:noProof/>
          <w:color w:val="000000" w:themeColor="text1"/>
          <w:lang w:val="nl-NL"/>
        </w:rPr>
        <mc:AlternateContent>
          <mc:Choice Requires="wps">
            <w:drawing>
              <wp:anchor distT="0" distB="0" distL="114300" distR="114300" simplePos="0" relativeHeight="251659264" behindDoc="0" locked="0" layoutInCell="1" allowOverlap="1" wp14:anchorId="79B94A2B" wp14:editId="0E11093A">
                <wp:simplePos x="0" y="0"/>
                <wp:positionH relativeFrom="column">
                  <wp:posOffset>-3150</wp:posOffset>
                </wp:positionH>
                <wp:positionV relativeFrom="paragraph">
                  <wp:posOffset>32360</wp:posOffset>
                </wp:positionV>
                <wp:extent cx="5887085" cy="2254928"/>
                <wp:effectExtent l="0" t="0" r="18415" b="18415"/>
                <wp:wrapNone/>
                <wp:docPr id="10" name="Text Box 10"/>
                <wp:cNvGraphicFramePr/>
                <a:graphic xmlns:a="http://schemas.openxmlformats.org/drawingml/2006/main">
                  <a:graphicData uri="http://schemas.microsoft.com/office/word/2010/wordprocessingShape">
                    <wps:wsp>
                      <wps:cNvSpPr txBox="1"/>
                      <wps:spPr>
                        <a:xfrm>
                          <a:off x="0" y="0"/>
                          <a:ext cx="5887085" cy="2254928"/>
                        </a:xfrm>
                        <a:prstGeom prst="rect">
                          <a:avLst/>
                        </a:prstGeom>
                        <a:solidFill>
                          <a:schemeClr val="lt1"/>
                        </a:solidFill>
                        <a:ln w="6350">
                          <a:solidFill>
                            <a:prstClr val="black"/>
                          </a:solidFill>
                        </a:ln>
                      </wps:spPr>
                      <wps:txbx>
                        <w:txbxContent>
                          <w:p w14:paraId="5350706D" w14:textId="77777777" w:rsidR="00DD3E94" w:rsidRDefault="00DD3E94" w:rsidP="001477F3">
                            <w:pPr>
                              <w:jc w:val="left"/>
                            </w:pPr>
                            <w:r>
                              <w:t>“</w:t>
                            </w:r>
                            <w:r w:rsidRPr="00591420">
                              <w:t>There are countless ingredients that make up the human body and mind.</w:t>
                            </w:r>
                            <w:r w:rsidRPr="00591420">
                              <w:br/>
                              <w:t>Like all the components that make up me as an individual</w:t>
                            </w:r>
                            <w:r>
                              <w:t xml:space="preserve"> </w:t>
                            </w:r>
                            <w:r w:rsidRPr="00591420">
                              <w:t>with my own personality.</w:t>
                            </w:r>
                            <w:r w:rsidRPr="00591420">
                              <w:br/>
                              <w:t>Sure I have a face and voice to distinguish myself from others.</w:t>
                            </w:r>
                            <w:r w:rsidRPr="00591420">
                              <w:br/>
                              <w:t>But my thoughts and memories are unique only to me.</w:t>
                            </w:r>
                            <w:r w:rsidRPr="00591420">
                              <w:br/>
                              <w:t>And I carry a sense of my own destiny.</w:t>
                            </w:r>
                            <w:r w:rsidRPr="00591420">
                              <w:br/>
                              <w:t>Each of those things are just a small part of it.</w:t>
                            </w:r>
                            <w:r w:rsidRPr="00591420">
                              <w:br/>
                              <w:t>I collect information to use in my own way.</w:t>
                            </w:r>
                            <w:r w:rsidRPr="00591420">
                              <w:br/>
                              <w:t>All of that blends to create a mixture that forms me</w:t>
                            </w:r>
                            <w:r>
                              <w:t xml:space="preserve"> </w:t>
                            </w:r>
                            <w:r w:rsidRPr="00591420">
                              <w:t>and gives rise to my consciousness.</w:t>
                            </w:r>
                            <w:r w:rsidRPr="00591420">
                              <w:br/>
                              <w:t>I feel confined. Only free to expand myself within boundaries.</w:t>
                            </w:r>
                            <w:r>
                              <w:t>”</w:t>
                            </w:r>
                          </w:p>
                          <w:p w14:paraId="13DAF761" w14:textId="77777777" w:rsidR="00DD3E94" w:rsidRDefault="00DD3E9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B94A2B" id="Text Box 10" o:spid="_x0000_s1027" type="#_x0000_t202" style="position:absolute;left:0;text-align:left;margin-left:-.25pt;margin-top:2.55pt;width:463.55pt;height:177.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" fillcolor="white [3201]" strokeweight=".5pt">
                <v:textbox>
                  <w:txbxContent>
                    <w:p w14:paraId="5350706D" w14:textId="77777777" w:rsidR="00DD3E94" w:rsidRDefault="00DD3E94" w:rsidP="001477F3">
                      <w:pPr>
                        <w:jc w:val="left"/>
                      </w:pPr>
                      <w:r>
                        <w:t>“</w:t>
                      </w:r>
                      <w:r w:rsidRPr="00591420">
                        <w:t>There are countless ingredients that make up the human body and mind.</w:t>
                      </w:r>
                      <w:r w:rsidRPr="00591420">
                        <w:br/>
                        <w:t>Like all the components that make up me as an individual</w:t>
                      </w:r>
                      <w:r>
                        <w:t xml:space="preserve"> </w:t>
                      </w:r>
                      <w:r w:rsidRPr="00591420">
                        <w:t>with my own personality.</w:t>
                      </w:r>
                      <w:r w:rsidRPr="00591420">
                        <w:br/>
                        <w:t>Sure I have a face and voice to distinguish myself from others.</w:t>
                      </w:r>
                      <w:r w:rsidRPr="00591420">
                        <w:br/>
                        <w:t>But my thoughts and memories are unique only to me.</w:t>
                      </w:r>
                      <w:r w:rsidRPr="00591420">
                        <w:br/>
                        <w:t>And I carry a sense of my own destiny.</w:t>
                      </w:r>
                      <w:r w:rsidRPr="00591420">
                        <w:br/>
                        <w:t>Each of those things are just a small part of it.</w:t>
                      </w:r>
                      <w:r w:rsidRPr="00591420">
                        <w:br/>
                        <w:t>I collect information to use in my own way.</w:t>
                      </w:r>
                      <w:r w:rsidRPr="00591420">
                        <w:br/>
                        <w:t>All of that blends to create a mixture that forms me</w:t>
                      </w:r>
                      <w:r>
                        <w:t xml:space="preserve"> </w:t>
                      </w:r>
                      <w:r w:rsidRPr="00591420">
                        <w:t>and gives rise to my consciousness.</w:t>
                      </w:r>
                      <w:r w:rsidRPr="00591420">
                        <w:br/>
                        <w:t>I feel confined. Only free to expand myself within boundaries.</w:t>
                      </w:r>
                      <w:r>
                        <w:t>”</w:t>
                      </w:r>
                    </w:p>
                    <w:p w14:paraId="13DAF761" w14:textId="77777777" w:rsidR="00DD3E94" w:rsidRDefault="00DD3E94"/>
                  </w:txbxContent>
                </v:textbox>
              </v:shape>
            </w:pict>
          </mc:Fallback>
        </mc:AlternateContent>
      </w:r>
    </w:p>
    <w:p w14:paraId="589DDC3B" w14:textId="77777777" w:rsidR="001477F3" w:rsidRPr="008F60AF" w:rsidRDefault="001477F3" w:rsidP="00591420">
      <w:pPr>
        <w:jc w:val="left"/>
        <w:rPr>
          <w:color w:val="000000" w:themeColor="text1"/>
        </w:rPr>
      </w:pPr>
      <w:bookmarkStart w:id="48" w:name="_Monoloog_Major_Motoko"/>
      <w:bookmarkEnd w:id="48"/>
    </w:p>
    <w:p w14:paraId="622E6CE8" w14:textId="77777777" w:rsidR="001477F3" w:rsidRPr="008F60AF" w:rsidRDefault="001477F3" w:rsidP="00591420">
      <w:pPr>
        <w:jc w:val="left"/>
        <w:rPr>
          <w:color w:val="000000" w:themeColor="text1"/>
        </w:rPr>
      </w:pPr>
    </w:p>
    <w:p w14:paraId="04E663C8" w14:textId="77777777" w:rsidR="001477F3" w:rsidRPr="008F60AF" w:rsidRDefault="001477F3" w:rsidP="00591420">
      <w:pPr>
        <w:jc w:val="left"/>
        <w:rPr>
          <w:color w:val="000000" w:themeColor="text1"/>
        </w:rPr>
      </w:pPr>
    </w:p>
    <w:p w14:paraId="2877F66C" w14:textId="77777777" w:rsidR="001477F3" w:rsidRPr="008F60AF" w:rsidRDefault="001477F3" w:rsidP="00591420">
      <w:pPr>
        <w:jc w:val="left"/>
        <w:rPr>
          <w:color w:val="000000" w:themeColor="text1"/>
        </w:rPr>
      </w:pPr>
    </w:p>
    <w:p w14:paraId="0706472A" w14:textId="77777777" w:rsidR="001477F3" w:rsidRPr="008F60AF" w:rsidRDefault="001477F3" w:rsidP="00591420">
      <w:pPr>
        <w:jc w:val="left"/>
        <w:rPr>
          <w:color w:val="000000" w:themeColor="text1"/>
        </w:rPr>
      </w:pPr>
    </w:p>
    <w:p w14:paraId="6CBE5B67" w14:textId="77777777" w:rsidR="001477F3" w:rsidRPr="008F60AF" w:rsidRDefault="001477F3" w:rsidP="00591420">
      <w:pPr>
        <w:jc w:val="left"/>
        <w:rPr>
          <w:color w:val="000000" w:themeColor="text1"/>
        </w:rPr>
      </w:pPr>
    </w:p>
    <w:p w14:paraId="143186F5" w14:textId="77777777" w:rsidR="001477F3" w:rsidRPr="008F60AF" w:rsidRDefault="001477F3" w:rsidP="00591420">
      <w:pPr>
        <w:jc w:val="left"/>
        <w:rPr>
          <w:color w:val="000000" w:themeColor="text1"/>
        </w:rPr>
      </w:pPr>
    </w:p>
    <w:p w14:paraId="74D2F030" w14:textId="77777777" w:rsidR="001477F3" w:rsidRPr="008F60AF" w:rsidRDefault="001477F3" w:rsidP="00591420">
      <w:pPr>
        <w:jc w:val="left"/>
        <w:rPr>
          <w:color w:val="000000" w:themeColor="text1"/>
        </w:rPr>
      </w:pPr>
    </w:p>
    <w:p w14:paraId="15504485" w14:textId="23A1A423" w:rsidR="001477F3" w:rsidRPr="008F60AF" w:rsidRDefault="001477F3" w:rsidP="00591420">
      <w:pPr>
        <w:jc w:val="left"/>
        <w:rPr>
          <w:color w:val="000000" w:themeColor="text1"/>
        </w:rPr>
      </w:pPr>
    </w:p>
    <w:p w14:paraId="0B228DC3" w14:textId="77777777" w:rsidR="001477F3" w:rsidRPr="008F60AF" w:rsidRDefault="001477F3" w:rsidP="00591420">
      <w:pPr>
        <w:jc w:val="left"/>
        <w:rPr>
          <w:color w:val="000000" w:themeColor="text1"/>
        </w:rPr>
      </w:pPr>
    </w:p>
    <w:p w14:paraId="3FA9AD5B" w14:textId="31AC4F8E" w:rsidR="001477F3" w:rsidRPr="008F60AF" w:rsidRDefault="001477F3" w:rsidP="00BF04E0">
      <w:pPr>
        <w:pStyle w:val="Heading3"/>
        <w:rPr>
          <w:lang w:val="fr-FR"/>
        </w:rPr>
      </w:pPr>
      <w:bookmarkStart w:id="49" w:name="_Toc41145398"/>
      <w:r w:rsidRPr="008F60AF">
        <w:rPr>
          <w:lang w:val="fr-FR"/>
        </w:rPr>
        <w:t xml:space="preserve">Bijlage </w:t>
      </w:r>
      <w:r w:rsidRPr="008F60AF">
        <w:fldChar w:fldCharType="begin"/>
      </w:r>
      <w:r w:rsidRPr="008F60AF">
        <w:rPr>
          <w:lang w:val="fr-FR"/>
        </w:rPr>
        <w:instrText xml:space="preserve"> SEQ Bijlage \* ARABIC </w:instrText>
      </w:r>
      <w:r w:rsidRPr="008F60AF">
        <w:fldChar w:fldCharType="separate"/>
      </w:r>
      <w:r w:rsidRPr="008F60AF">
        <w:rPr>
          <w:noProof/>
          <w:lang w:val="fr-FR"/>
        </w:rPr>
        <w:t>4</w:t>
      </w:r>
      <w:r w:rsidRPr="008F60AF">
        <w:fldChar w:fldCharType="end"/>
      </w:r>
      <w:r w:rsidRPr="008F60AF">
        <w:rPr>
          <w:lang w:val="fr-FR"/>
        </w:rPr>
        <w:t xml:space="preserve"> - The ArchAndroid (2010) vs Metropolis (1927)</w:t>
      </w:r>
      <w:bookmarkEnd w:id="49"/>
    </w:p>
    <w:p w14:paraId="4248042B" w14:textId="2C7F87BE" w:rsidR="00446E0B" w:rsidRPr="008F60AF" w:rsidRDefault="00446E0B" w:rsidP="00591420">
      <w:pPr>
        <w:jc w:val="left"/>
        <w:rPr>
          <w:color w:val="000000" w:themeColor="text1"/>
        </w:rPr>
      </w:pPr>
      <w:r w:rsidRPr="008F60AF">
        <w:rPr>
          <w:noProof/>
          <w:color w:val="000000" w:themeColor="text1"/>
        </w:rPr>
        <w:drawing>
          <wp:inline distT="0" distB="0" distL="0" distR="0" wp14:anchorId="58CC36B4" wp14:editId="30AD44DE">
            <wp:extent cx="5887092" cy="3912308"/>
            <wp:effectExtent l="0" t="0" r="5715" b="0"/>
            <wp:docPr id="1" name="Picture 1" descr="A group of people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ropolisfilm.jpg"/>
                    <pic:cNvPicPr/>
                  </pic:nvPicPr>
                  <pic:blipFill>
                    <a:blip r:embed="rId38">
                      <a:extLst>
                        <a:ext uri="{28A0092B-C50C-407E-A947-70E740481C1C}">
                          <a14:useLocalDpi xmlns:a14="http://schemas.microsoft.com/office/drawing/2010/main" val="0"/>
                        </a:ext>
                      </a:extLst>
                    </a:blip>
                    <a:stretch>
                      <a:fillRect/>
                    </a:stretch>
                  </pic:blipFill>
                  <pic:spPr>
                    <a:xfrm>
                      <a:off x="0" y="0"/>
                      <a:ext cx="5935113" cy="3944221"/>
                    </a:xfrm>
                    <a:prstGeom prst="rect">
                      <a:avLst/>
                    </a:prstGeom>
                  </pic:spPr>
                </pic:pic>
              </a:graphicData>
            </a:graphic>
          </wp:inline>
        </w:drawing>
      </w:r>
    </w:p>
    <w:sectPr w:rsidR="00446E0B" w:rsidRPr="008F60AF" w:rsidSect="001B2451">
      <w:footerReference w:type="first" r:id="rId39"/>
      <w:pgSz w:w="11906" w:h="16838"/>
      <w:pgMar w:top="1417" w:right="1417" w:bottom="1417" w:left="1417" w:header="708" w:footer="708" w:gutter="0"/>
      <w:pgNumType w:chapStyle="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9E7D4C" w14:textId="77777777" w:rsidR="00F07182" w:rsidRDefault="00F07182" w:rsidP="00C119D5">
      <w:r>
        <w:separator/>
      </w:r>
    </w:p>
  </w:endnote>
  <w:endnote w:type="continuationSeparator" w:id="0">
    <w:p w14:paraId="20DB171C" w14:textId="77777777" w:rsidR="00F07182" w:rsidRDefault="00F07182" w:rsidP="00C11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D6184D" w14:textId="77777777" w:rsidR="00DD3E94" w:rsidRDefault="00DD3E94" w:rsidP="001B245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258045E" w14:textId="77777777" w:rsidR="00DD3E94" w:rsidRDefault="00DD3E94" w:rsidP="001B2451">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6A31560" w14:textId="77777777" w:rsidR="00DD3E94" w:rsidRDefault="00DD3E94" w:rsidP="00530E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D5083" w14:textId="77777777" w:rsidR="00DD3E94" w:rsidRDefault="00DD3E94" w:rsidP="001C0FBB">
    <w:pPr>
      <w:spacing w:line="200" w:lineRule="exact"/>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E169D" w14:textId="17C3F1F9" w:rsidR="00DD3E94" w:rsidRDefault="00DD3E94" w:rsidP="00516E2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10D7147E" w14:textId="62A0851C" w:rsidR="00DD3E94" w:rsidRDefault="00DD3E94" w:rsidP="00CA0C2F">
    <w:pPr>
      <w:tabs>
        <w:tab w:val="left" w:pos="3086"/>
      </w:tabs>
      <w:spacing w:line="200" w:lineRule="exact"/>
      <w:ind w:right="360"/>
    </w:pPr>
    <w:fldSimple w:instr=" STYLEREF &quot;Heading 1&quot; \* MERGEFORMAT ">
      <w:r w:rsidR="00251B32">
        <w:rPr>
          <w:noProof/>
        </w:rPr>
        <w:t>Bibliografie</w:t>
      </w:r>
    </w:fldSimple>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E5017" w14:textId="77777777" w:rsidR="00DD3E94" w:rsidRDefault="00DD3E94" w:rsidP="00516E2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F307051" w14:textId="0C7824B7" w:rsidR="00DD3E94" w:rsidRPr="00883D06" w:rsidRDefault="00DD3E94" w:rsidP="00DD58E1">
    <w:pPr>
      <w:pStyle w:val="Footer"/>
      <w:ind w:right="360"/>
    </w:pPr>
    <w:fldSimple w:instr=" STYLEREF &quot;Heading 1&quot; \* MERGEFORMAT ">
      <w:r w:rsidR="00251B32">
        <w:rPr>
          <w:noProof/>
        </w:rPr>
        <w:t>Inleiding</w:t>
      </w:r>
    </w:fldSimple>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E5A8C" w14:textId="77777777" w:rsidR="00DD3E94" w:rsidRDefault="00DD3E94" w:rsidP="00516E2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5AD470F8" w14:textId="79EBF160" w:rsidR="00DD3E94" w:rsidRPr="00883D06" w:rsidRDefault="00DD3E94" w:rsidP="00DD58E1">
    <w:pPr>
      <w:pStyle w:val="Footer"/>
      <w:ind w:right="360"/>
    </w:pPr>
    <w:fldSimple w:instr=" STYLEREF &quot;Heading 1&quot; \* MERGEFORMAT ">
      <w:r w:rsidR="00251B32">
        <w:rPr>
          <w:noProof/>
        </w:rPr>
        <w:t>Methodologie</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BA384C" w14:textId="77777777" w:rsidR="00F07182" w:rsidRDefault="00F07182" w:rsidP="00C119D5">
      <w:r>
        <w:separator/>
      </w:r>
    </w:p>
  </w:footnote>
  <w:footnote w:type="continuationSeparator" w:id="0">
    <w:p w14:paraId="78712F7B" w14:textId="77777777" w:rsidR="00F07182" w:rsidRDefault="00F07182" w:rsidP="00C119D5">
      <w:r>
        <w:continuationSeparator/>
      </w:r>
    </w:p>
  </w:footnote>
  <w:footnote w:id="1">
    <w:p w14:paraId="3B63A08E" w14:textId="36901D00" w:rsidR="00DD3E94" w:rsidRPr="00060BD8" w:rsidRDefault="00DD3E94">
      <w:pPr>
        <w:pStyle w:val="FootnoteText"/>
        <w:rPr>
          <w:lang w:val="nl-NL"/>
        </w:rPr>
      </w:pPr>
      <w:r w:rsidRPr="00060BD8">
        <w:rPr>
          <w:rStyle w:val="FootnoteReference"/>
          <w:lang w:val="nl-NL"/>
        </w:rPr>
        <w:footnoteRef/>
      </w:r>
      <w:r w:rsidRPr="00060BD8">
        <w:rPr>
          <w:lang w:val="nl-NL"/>
        </w:rPr>
        <w:t xml:space="preserve"> </w:t>
      </w:r>
      <w:r w:rsidRPr="00D968A8">
        <w:rPr>
          <w:sz w:val="20"/>
          <w:lang w:val="nl-NL"/>
        </w:rPr>
        <w:t xml:space="preserve">De term ‘automaton’, meervoud ‘automata’ of ‘automatons’, verwijst in de pre-industriële tijd naar een op zichzelf marcherende machine. Deze functioneren door middel van intern radarwerk en hebben een vooropgestelde uit te voeren beweging </w:t>
      </w:r>
      <w:r w:rsidRPr="00D968A8">
        <w:rPr>
          <w:sz w:val="20"/>
          <w:lang w:val="nl-NL"/>
        </w:rPr>
        <w:fldChar w:fldCharType="begin"/>
      </w:r>
      <w:r>
        <w:rPr>
          <w:sz w:val="20"/>
          <w:lang w:val="nl-NL"/>
        </w:rPr>
        <w:instrText xml:space="preserve"> ADDIN EN.CITE &lt;EndNote&gt;&lt;Cite&gt;&lt;Author&gt;Russo&lt;/Author&gt;&lt;Year&gt;2019&lt;/Year&gt;&lt;RecNum&gt;1343&lt;/RecNum&gt;&lt;DisplayText&gt;(Russo &amp;amp; Jones, 2019)&lt;/DisplayText&gt;&lt;record&gt;&lt;rec-number&gt;1343&lt;/rec-number&gt;&lt;foreign-keys&gt;&lt;key app="EN" db-id="tvw0xfa5br0zx0ez0v15dsexazwaa9zrwavw" timestamp="1589448350"&gt;1343&lt;/key&gt;&lt;/foreign-keys&gt;&lt;ref-type name="Encyclopedia"&gt;53&lt;/ref-type&gt;&lt;contributors&gt;&lt;authors&gt;&lt;author&gt;Russo, Deborah Moore&lt;/author&gt;&lt;author&gt;Jones, D. Keith&lt;/author&gt;&lt;/authors&gt;&lt;/contributors&gt;&lt;titles&gt;&lt;title&gt;Robots and robotic systems&lt;/title&gt;&lt;alt-title&gt;Salem Press Encyclopedia of Science&lt;/alt-title&gt;&lt;/titles&gt;&lt;keywords&gt;&lt;keyword&gt;Robots&lt;/keyword&gt;&lt;keyword&gt;Robotics&lt;/keyword&gt;&lt;keyword&gt;Robot dynamics&lt;/keyword&gt;&lt;keyword&gt;History&lt;/keyword&gt;&lt;/keywords&gt;&lt;dates&gt;&lt;year&gt;2019&lt;/year&gt;&lt;/dates&gt;&lt;publisher&gt;Salem Press&lt;/publisher&gt;&lt;urls&gt;&lt;related-urls&gt;&lt;url&gt;https://vpn.uantwerpen.be?url=https%3a%2f%2fsearch.ebscohost.com%2flogin.aspx%3fdirect%3dtrue%26AuthType%3dip%2curl%2cuid%26db%3ders%26AN%3d94982035%26lang%3dnl%26site%3deds-live&lt;/url&gt;&lt;/related-urls&gt;&lt;/urls&gt;&lt;remote-database-name&gt;Research Starters&lt;/remote-database-name&gt;&lt;remote-database-provider&gt;EBSCOhost&lt;/remote-database-provider&gt;&lt;/record&gt;&lt;/Cite&gt;&lt;/EndNote&gt;</w:instrText>
      </w:r>
      <w:r w:rsidRPr="00D968A8">
        <w:rPr>
          <w:sz w:val="20"/>
          <w:lang w:val="nl-NL"/>
        </w:rPr>
        <w:fldChar w:fldCharType="separate"/>
      </w:r>
      <w:r w:rsidRPr="00D968A8">
        <w:rPr>
          <w:noProof/>
          <w:sz w:val="20"/>
          <w:lang w:val="nl-NL"/>
        </w:rPr>
        <w:t>(Russo &amp; Jones, 2019)</w:t>
      </w:r>
      <w:r w:rsidRPr="00D968A8">
        <w:rPr>
          <w:sz w:val="20"/>
          <w:lang w:val="nl-NL"/>
        </w:rPr>
        <w:fldChar w:fldCharType="end"/>
      </w:r>
      <w:r w:rsidRPr="00D968A8">
        <w:rPr>
          <w:sz w:val="20"/>
          <w:lang w:val="nl-NL"/>
        </w:rPr>
        <w:t xml:space="preserve">. Deze term is niet te verwarren met de latere automatons die functioneren met behulp van elektriciteit en de nog latere die de menselijke intelligentie vertonen en benaderen. </w:t>
      </w:r>
    </w:p>
  </w:footnote>
  <w:footnote w:id="2">
    <w:p w14:paraId="4D7FB7E4" w14:textId="106021F5" w:rsidR="00DD3E94" w:rsidRPr="00AF3C3B" w:rsidRDefault="00DD3E94">
      <w:pPr>
        <w:pStyle w:val="FootnoteText"/>
        <w:rPr>
          <w:lang w:val="nl-NL"/>
        </w:rPr>
      </w:pPr>
      <w:r w:rsidRPr="002B4DA4">
        <w:rPr>
          <w:rStyle w:val="FootnoteReference"/>
          <w:sz w:val="20"/>
          <w:szCs w:val="20"/>
        </w:rPr>
        <w:footnoteRef/>
      </w:r>
      <w:r w:rsidRPr="002B4DA4">
        <w:rPr>
          <w:sz w:val="20"/>
          <w:szCs w:val="20"/>
          <w:lang w:val="nl-NL"/>
        </w:rPr>
        <w:t xml:space="preserve"> Doorheen deze thesis zal de term “wit” in plaats van “blank” gebruikt worden. De redenering van de Nederlandse Omroep Stichting wordt gevolgd dat “blank” een superieure connotatie met zich meedraagt. “Wit” daarentegen is neutraler van gevoelswaarde ten aanzien van “zwart” </w:t>
      </w:r>
      <w:r w:rsidRPr="002B4DA4">
        <w:rPr>
          <w:sz w:val="20"/>
          <w:szCs w:val="20"/>
          <w:lang w:val="nl-NL"/>
        </w:rPr>
        <w:fldChar w:fldCharType="begin"/>
      </w:r>
      <w:r w:rsidRPr="002B4DA4">
        <w:rPr>
          <w:sz w:val="20"/>
          <w:szCs w:val="20"/>
          <w:lang w:val="nl-NL"/>
        </w:rPr>
        <w:instrText xml:space="preserve"> ADDIN EN.CITE &lt;EndNote&gt;&lt;Cite&gt;&lt;Author&gt;NOS&lt;/Author&gt;&lt;RecNum&gt;1420&lt;/RecNum&gt;&lt;DisplayText&gt;(NOS)&lt;/DisplayText&gt;&lt;record&gt;&lt;rec-number&gt;1420&lt;/rec-number&gt;&lt;foreign-keys&gt;&lt;key app="EN" db-id="tvw0xfa5br0zx0ez0v15dsexazwaa9zrwavw" timestamp="1590658373"&gt;1420&lt;/key&gt;&lt;/foreign-keys&gt;&lt;ref-type name="Journal Article"&gt;17&lt;/ref-type&gt;&lt;contributors&gt;&lt;authors&gt;&lt;author&gt;NOS&lt;/author&gt;&lt;/authors&gt;&lt;/contributors&gt;&lt;titles&gt;&lt;title&gt;Blank of wit: een taalstrijd met een politieke ondertoon&lt;/title&gt;&lt;short-title&gt;Blank of wit&lt;/short-title&gt;&lt;/titles&gt;&lt;dates&gt;&lt;/dates&gt;&lt;urls&gt;&lt;related-urls&gt;&lt;url&gt;https://nos.nl/l/2213596&lt;/url&gt;&lt;/related-urls&gt;&lt;/urls&gt;&lt;language&gt;nl&lt;/language&gt;&lt;access-date&gt;2020/05/28/09:32:29&lt;/access-date&gt;&lt;/record&gt;&lt;/Cite&gt;&lt;/EndNote&gt;</w:instrText>
      </w:r>
      <w:r w:rsidRPr="002B4DA4">
        <w:rPr>
          <w:sz w:val="20"/>
          <w:szCs w:val="20"/>
          <w:lang w:val="nl-NL"/>
        </w:rPr>
        <w:fldChar w:fldCharType="separate"/>
      </w:r>
      <w:r w:rsidRPr="002B4DA4">
        <w:rPr>
          <w:noProof/>
          <w:sz w:val="20"/>
          <w:szCs w:val="20"/>
          <w:lang w:val="nl-NL"/>
        </w:rPr>
        <w:t>(NOS)</w:t>
      </w:r>
      <w:r w:rsidRPr="002B4DA4">
        <w:rPr>
          <w:sz w:val="20"/>
          <w:szCs w:val="20"/>
          <w:lang w:val="nl-NL"/>
        </w:rPr>
        <w:fldChar w:fldCharType="end"/>
      </w:r>
    </w:p>
  </w:footnote>
  <w:footnote w:id="3">
    <w:p w14:paraId="2DFA9EED" w14:textId="5DC06D0E" w:rsidR="00DD3E94" w:rsidRPr="00EE4687" w:rsidRDefault="00DD3E94">
      <w:pPr>
        <w:pStyle w:val="FootnoteText"/>
        <w:rPr>
          <w:lang w:val="nl-NL"/>
        </w:rPr>
      </w:pPr>
      <w:r>
        <w:rPr>
          <w:rStyle w:val="FootnoteReference"/>
        </w:rPr>
        <w:footnoteRef/>
      </w:r>
      <w:r w:rsidRPr="00EE4687">
        <w:rPr>
          <w:lang w:val="nl-NL"/>
        </w:rPr>
        <w:t xml:space="preserve"> </w:t>
      </w:r>
      <w:r w:rsidRPr="00EE4687">
        <w:rPr>
          <w:sz w:val="20"/>
          <w:szCs w:val="20"/>
          <w:lang w:val="nl-NL"/>
        </w:rPr>
        <w:t xml:space="preserve">Met </w:t>
      </w:r>
      <w:r>
        <w:rPr>
          <w:sz w:val="20"/>
          <w:szCs w:val="20"/>
          <w:lang w:val="nl-NL"/>
        </w:rPr>
        <w:t>dit</w:t>
      </w:r>
      <w:r w:rsidRPr="00EE4687">
        <w:rPr>
          <w:sz w:val="20"/>
          <w:szCs w:val="20"/>
          <w:lang w:val="nl-NL"/>
        </w:rPr>
        <w:t xml:space="preserve"> werk </w:t>
      </w:r>
      <w:r>
        <w:rPr>
          <w:sz w:val="20"/>
          <w:szCs w:val="20"/>
          <w:lang w:val="nl-NL"/>
        </w:rPr>
        <w:t xml:space="preserve">uit 1963 </w:t>
      </w:r>
      <w:r w:rsidRPr="00EE4687">
        <w:rPr>
          <w:sz w:val="20"/>
          <w:szCs w:val="20"/>
          <w:lang w:val="nl-NL"/>
        </w:rPr>
        <w:t xml:space="preserve">zette </w:t>
      </w:r>
      <w:r>
        <w:rPr>
          <w:sz w:val="20"/>
          <w:szCs w:val="20"/>
          <w:lang w:val="nl-NL"/>
        </w:rPr>
        <w:t>Betty Friedan</w:t>
      </w:r>
      <w:r w:rsidRPr="00EE4687">
        <w:rPr>
          <w:sz w:val="20"/>
          <w:szCs w:val="20"/>
          <w:lang w:val="nl-NL"/>
        </w:rPr>
        <w:t xml:space="preserve"> menig vrouwen aan o</w:t>
      </w:r>
      <w:r>
        <w:rPr>
          <w:sz w:val="20"/>
          <w:szCs w:val="20"/>
          <w:lang w:val="nl-NL"/>
        </w:rPr>
        <w:t>m buiten hun grenzen te treden. Het is ook hier</w:t>
      </w:r>
      <w:r w:rsidRPr="00EE4687">
        <w:rPr>
          <w:sz w:val="20"/>
          <w:szCs w:val="20"/>
          <w:lang w:val="nl-NL"/>
        </w:rPr>
        <w:t xml:space="preserve">mee </w:t>
      </w:r>
      <w:r>
        <w:rPr>
          <w:sz w:val="20"/>
          <w:szCs w:val="20"/>
          <w:lang w:val="nl-NL"/>
        </w:rPr>
        <w:t>dat</w:t>
      </w:r>
      <w:r w:rsidRPr="00EE4687">
        <w:rPr>
          <w:sz w:val="20"/>
          <w:szCs w:val="20"/>
          <w:lang w:val="nl-NL"/>
        </w:rPr>
        <w:t xml:space="preserve"> </w:t>
      </w:r>
      <w:r>
        <w:rPr>
          <w:sz w:val="20"/>
          <w:szCs w:val="20"/>
          <w:lang w:val="nl-NL"/>
        </w:rPr>
        <w:t>Friedan</w:t>
      </w:r>
      <w:r w:rsidRPr="00EE4687">
        <w:rPr>
          <w:sz w:val="20"/>
          <w:szCs w:val="20"/>
          <w:lang w:val="nl-NL"/>
        </w:rPr>
        <w:t xml:space="preserve"> de tweede feministische golf op gang</w:t>
      </w:r>
      <w:r>
        <w:rPr>
          <w:sz w:val="20"/>
          <w:szCs w:val="20"/>
          <w:lang w:val="nl-NL"/>
        </w:rPr>
        <w:t xml:space="preserve"> trok </w:t>
      </w:r>
      <w:r>
        <w:rPr>
          <w:sz w:val="20"/>
          <w:szCs w:val="20"/>
          <w:lang w:val="nl-NL"/>
        </w:rPr>
        <w:fldChar w:fldCharType="begin"/>
      </w:r>
      <w:r>
        <w:rPr>
          <w:sz w:val="20"/>
          <w:szCs w:val="20"/>
          <w:lang w:val="nl-NL"/>
        </w:rPr>
        <w:instrText xml:space="preserve"> ADDIN EN.CITE &lt;EndNote&gt;&lt;Cite&gt;&lt;Author&gt;Anna Krugovoy&lt;/Author&gt;&lt;Year&gt;2014&lt;/Year&gt;&lt;RecNum&gt;1377&lt;/RecNum&gt;&lt;DisplayText&gt;(Anna Krugovoy, 2014)&lt;/DisplayText&gt;&lt;record&gt;&lt;rec-number&gt;1377&lt;/rec-number&gt;&lt;foreign-keys&gt;&lt;key app="EN" db-id="tvw0xfa5br0zx0ez0v15dsexazwaa9zrwavw" timestamp="1589448350"&gt;1377&lt;/key&gt;&lt;/foreign-keys&gt;&lt;ref-type name="Journal Article"&gt;17&lt;/ref-type&gt;&lt;contributors&gt;&lt;authors&gt;&lt;author&gt;Anna Krugovoy, Silver&lt;/author&gt;&lt;/authors&gt;&lt;/contributors&gt;&lt;titles&gt;&lt;title&gt;The Cyborg Mystique: The Stepford Wives and Second Wave Feminism&lt;/title&gt;&lt;/titles&gt;&lt;pages&gt;109-126&lt;/pages&gt;&lt;volume&gt;58&lt;/volume&gt;&lt;number&gt;1&lt;/number&gt;&lt;dates&gt;&lt;year&gt;2014&lt;/year&gt;&lt;/dates&gt;&lt;publisher&gt;Johns Hopkins University Press&lt;/publisher&gt;&lt;isbn&gt;1558-9595&lt;/isbn&gt;&lt;accession-num&gt;edspmu.S1558959502100041&lt;/accession-num&gt;&lt;work-type&gt;Article&lt;/work-type&gt;&lt;urls&gt;&lt;related-urls&gt;&lt;url&gt;https://vpn.uantwerpen.be?url=https%3a%2f%2fsearch.ebscohost.com%2flogin.aspx%3fdirect%3dtrue%26AuthType%3dip%2curl%2cuid%26db%3dedspmu%26AN%3dedspmu.S1558959502100041%26lang%3dnl%26site%3deds-live&lt;/url&gt;&lt;/related-urls&gt;&lt;/urls&gt;&lt;electronic-resource-num&gt;10.1353/arq.2002.0007&lt;/electronic-resource-num&gt;&lt;remote-database-name&gt;ProjectMUSE&lt;/remote-database-name&gt;&lt;remote-database-provider&gt;EBSCOhost&lt;/remote-database-provider&gt;&lt;/record&gt;&lt;/Cite&gt;&lt;/EndNote&gt;</w:instrText>
      </w:r>
      <w:r>
        <w:rPr>
          <w:sz w:val="20"/>
          <w:szCs w:val="20"/>
          <w:lang w:val="nl-NL"/>
        </w:rPr>
        <w:fldChar w:fldCharType="separate"/>
      </w:r>
      <w:r>
        <w:rPr>
          <w:noProof/>
          <w:sz w:val="20"/>
          <w:szCs w:val="20"/>
          <w:lang w:val="nl-NL"/>
        </w:rPr>
        <w:t>(Anna Krugovoy, 2014)</w:t>
      </w:r>
      <w:r>
        <w:rPr>
          <w:sz w:val="20"/>
          <w:szCs w:val="20"/>
          <w:lang w:val="nl-NL"/>
        </w:rPr>
        <w:fldChar w:fldCharType="end"/>
      </w:r>
      <w:r>
        <w:rPr>
          <w:sz w:val="20"/>
          <w:szCs w:val="20"/>
          <w:lang w:val="nl-NL"/>
        </w:rPr>
        <w:t>.</w:t>
      </w:r>
    </w:p>
  </w:footnote>
  <w:footnote w:id="4">
    <w:p w14:paraId="6E8D85E9" w14:textId="00100592" w:rsidR="00DD3E94" w:rsidRPr="00C80415" w:rsidRDefault="00DD3E94">
      <w:pPr>
        <w:pStyle w:val="FootnoteText"/>
        <w:rPr>
          <w:sz w:val="20"/>
          <w:szCs w:val="20"/>
          <w:lang w:val="nl-BE"/>
        </w:rPr>
      </w:pPr>
      <w:r w:rsidRPr="00C80415">
        <w:rPr>
          <w:rStyle w:val="FootnoteReference"/>
          <w:sz w:val="20"/>
          <w:szCs w:val="20"/>
        </w:rPr>
        <w:footnoteRef/>
      </w:r>
      <w:r w:rsidRPr="00C80415">
        <w:rPr>
          <w:sz w:val="20"/>
          <w:szCs w:val="20"/>
          <w:lang w:val="nl-NL"/>
        </w:rPr>
        <w:t xml:space="preserve"> </w:t>
      </w:r>
      <w:r w:rsidRPr="00C80415">
        <w:rPr>
          <w:sz w:val="20"/>
          <w:szCs w:val="20"/>
          <w:lang w:val="nl-BE"/>
        </w:rPr>
        <w:t xml:space="preserve">Met radicaal feminisme wordt verwezen naar een zijstroming die ontstond in de late jaren 60 in Europa en Noord Amerika. De focus van de radicaal feministen ligt op het geweld van de man jegens de vrouw, dat bijgevolg de ongelijkheid tussen de seksen in stand houdt </w:t>
      </w:r>
      <w:r w:rsidRPr="00C80415">
        <w:rPr>
          <w:sz w:val="20"/>
          <w:szCs w:val="20"/>
          <w:lang w:val="nl-BE"/>
        </w:rPr>
        <w:fldChar w:fldCharType="begin"/>
      </w:r>
      <w:r>
        <w:rPr>
          <w:sz w:val="20"/>
          <w:szCs w:val="20"/>
          <w:lang w:val="nl-BE"/>
        </w:rPr>
        <w:instrText xml:space="preserve"> ADDIN EN.CITE &lt;EndNote&gt;&lt;Cite&gt;&lt;Author&gt;Dean&lt;/Author&gt;&lt;Year&gt;2011&lt;/Year&gt;&lt;RecNum&gt;1379&lt;/RecNum&gt;&lt;DisplayText&gt;(Dean, 2011)&lt;/DisplayText&gt;&lt;record&gt;&lt;rec-number&gt;1379&lt;/rec-number&gt;&lt;foreign-keys&gt;&lt;key app="EN" db-id="tvw0xfa5br0zx0ez0v15dsexazwaa9zrwavw" timestamp="1589448350"&gt;1379&lt;/key&gt;&lt;/foreign-keys&gt;&lt;ref-type name="Newspaper Article"&gt;23&lt;/ref-type&gt;&lt;contributors&gt;&lt;authors&gt;&lt;author&gt;Dean, Jonathan&lt;/author&gt;&lt;/authors&gt;&lt;/contributors&gt;&lt;titles&gt;&lt;title&gt;Radical feminism: what it is and why we&amp;apos;re afraid of it | Jonathan Dean&lt;/title&gt;&lt;secondary-title&gt;The Guardian&lt;/secondary-title&gt;&lt;short-title&gt;Radical feminism&lt;/short-title&gt;&lt;/titles&gt;&lt;section&gt;Opinion&lt;/section&gt;&lt;keywords&gt;&lt;keyword&gt;Feminism&lt;/keyword&gt;&lt;keyword&gt;Women&lt;/keyword&gt;&lt;keyword&gt;Julian Assange&lt;/keyword&gt;&lt;keyword&gt;Media&lt;/keyword&gt;&lt;keyword&gt;World news&lt;/keyword&gt;&lt;/keywords&gt;&lt;dates&gt;&lt;year&gt;2011&lt;/year&gt;&lt;pub-dates&gt;&lt;date&gt;2011/02/09/T09:21:12.000Z&lt;/date&gt;&lt;/pub-dates&gt;&lt;/dates&gt;&lt;isbn&gt;0261-3077&lt;/isbn&gt;&lt;urls&gt;&lt;related-urls&gt;&lt;url&gt;https://www.theguardian.com/commentisfree/2011/feb/09/radical-feminism-assange-case&lt;/url&gt;&lt;/related-urls&gt;&lt;/urls&gt;&lt;remote-database-provider&gt;www.theguardian.com&lt;/remote-database-provider&gt;&lt;language&gt;en-GB&lt;/language&gt;&lt;access-date&gt;2020/05/09/09:15:13&lt;/access-date&gt;&lt;/record&gt;&lt;/Cite&gt;&lt;/EndNote&gt;</w:instrText>
      </w:r>
      <w:r w:rsidRPr="00C80415">
        <w:rPr>
          <w:sz w:val="20"/>
          <w:szCs w:val="20"/>
          <w:lang w:val="nl-BE"/>
        </w:rPr>
        <w:fldChar w:fldCharType="separate"/>
      </w:r>
      <w:r w:rsidRPr="00C80415">
        <w:rPr>
          <w:noProof/>
          <w:sz w:val="20"/>
          <w:szCs w:val="20"/>
          <w:lang w:val="nl-BE"/>
        </w:rPr>
        <w:t>(Dean, 2011)</w:t>
      </w:r>
      <w:r w:rsidRPr="00C80415">
        <w:rPr>
          <w:sz w:val="20"/>
          <w:szCs w:val="20"/>
          <w:lang w:val="nl-BE"/>
        </w:rPr>
        <w:fldChar w:fldCharType="end"/>
      </w:r>
      <w:r w:rsidRPr="00C80415">
        <w:rPr>
          <w:sz w:val="20"/>
          <w:szCs w:val="20"/>
          <w:lang w:val="nl-BE"/>
        </w:rPr>
        <w:t>.</w:t>
      </w:r>
    </w:p>
  </w:footnote>
  <w:footnote w:id="5">
    <w:p w14:paraId="780C1430" w14:textId="25CCEC7E" w:rsidR="00DD3E94" w:rsidRPr="00904CA5" w:rsidRDefault="00DD3E94">
      <w:pPr>
        <w:pStyle w:val="FootnoteText"/>
        <w:rPr>
          <w:lang w:val="nl-NL"/>
        </w:rPr>
      </w:pPr>
      <w:r>
        <w:rPr>
          <w:rStyle w:val="FootnoteReference"/>
        </w:rPr>
        <w:footnoteRef/>
      </w:r>
      <w:r w:rsidRPr="00904CA5">
        <w:rPr>
          <w:lang w:val="nl-NL"/>
        </w:rPr>
        <w:t xml:space="preserve"> </w:t>
      </w:r>
      <w:r w:rsidRPr="00E14622">
        <w:rPr>
          <w:i/>
          <w:iCs/>
          <w:sz w:val="20"/>
          <w:szCs w:val="20"/>
          <w:lang w:val="nl-NL"/>
        </w:rPr>
        <w:t>Cultural studies</w:t>
      </w:r>
      <w:r w:rsidRPr="00E14622">
        <w:rPr>
          <w:sz w:val="20"/>
          <w:szCs w:val="20"/>
          <w:lang w:val="nl-NL"/>
        </w:rPr>
        <w:t xml:space="preserve"> is de onderzoek stroming die zich focust op een sociologische analyse van cultuur en dat vaak doet vanuit een symbolisch perspectief </w:t>
      </w:r>
      <w:r w:rsidRPr="00E14622">
        <w:rPr>
          <w:sz w:val="20"/>
          <w:szCs w:val="20"/>
          <w:lang w:val="nl-NL"/>
        </w:rPr>
        <w:fldChar w:fldCharType="begin"/>
      </w:r>
      <w:r w:rsidRPr="00E14622">
        <w:rPr>
          <w:sz w:val="20"/>
          <w:szCs w:val="20"/>
          <w:lang w:val="nl-NL"/>
        </w:rPr>
        <w:instrText xml:space="preserve"> ADDIN EN.CITE &lt;EndNote&gt;&lt;Cite&gt;&lt;Year&gt;2018&lt;/Year&gt;&lt;RecNum&gt;1403&lt;/RecNum&gt;&lt;DisplayText&gt;(&amp;quot;Cultural sociology: Research Starters Topic,&amp;quot; 2018)&lt;/DisplayText&gt;&lt;record&gt;&lt;rec-number&gt;1403&lt;/rec-number&gt;&lt;foreign-keys&gt;&lt;key app="EN" db-id="tvw0xfa5br0zx0ez0v15dsexazwaa9zrwavw" timestamp="1589705184"&gt;1403&lt;/key&gt;&lt;/foreign-keys&gt;&lt;ref-type name="Encyclopedia"&gt;53&lt;/ref-type&gt;&lt;contributors&gt;&lt;/contributors&gt;&lt;titles&gt;&lt;title&gt;Cultural sociology: Research Starters Topic&lt;/title&gt;&lt;alt-title&gt;Cultural sociology: Research Starters Topic&lt;/alt-title&gt;&lt;/titles&gt;&lt;keywords&gt;&lt;keyword&gt;Culture&lt;/keyword&gt;&lt;keyword&gt;Sociology&lt;/keyword&gt;&lt;/keywords&gt;&lt;dates&gt;&lt;year&gt;2018&lt;/year&gt;&lt;/dates&gt;&lt;publisher&gt;Salem Press&lt;/publisher&gt;&lt;urls&gt;&lt;related-urls&gt;&lt;url&gt;https://vpn.uantwerpen.be?url=https%3a%2f%2fsearch.ebscohost.com%2flogin.aspx%3fdirect%3dtrue%26AuthType%3dip%2curl%2cuid%26db%3ders%26AN%3d91919340%26lang%3dnl%26site%3deds-live&lt;/url&gt;&lt;/related-urls&gt;&lt;/urls&gt;&lt;remote-database-name&gt;Research Starters&lt;/remote-database-name&gt;&lt;remote-database-provider&gt;EBSCOhost&lt;/remote-database-provider&gt;&lt;/record&gt;&lt;/Cite&gt;&lt;/EndNote&gt;</w:instrText>
      </w:r>
      <w:r w:rsidRPr="00E14622">
        <w:rPr>
          <w:sz w:val="20"/>
          <w:szCs w:val="20"/>
          <w:lang w:val="nl-NL"/>
        </w:rPr>
        <w:fldChar w:fldCharType="separate"/>
      </w:r>
      <w:r w:rsidRPr="00E14622">
        <w:rPr>
          <w:noProof/>
          <w:sz w:val="20"/>
          <w:szCs w:val="20"/>
          <w:lang w:val="nl-NL"/>
        </w:rPr>
        <w:t>("Cultural sociology: Research Starters Topic," 2018)</w:t>
      </w:r>
      <w:r w:rsidRPr="00E14622">
        <w:rPr>
          <w:sz w:val="20"/>
          <w:szCs w:val="20"/>
          <w:lang w:val="nl-NL"/>
        </w:rPr>
        <w:fldChar w:fldCharType="end"/>
      </w:r>
    </w:p>
  </w:footnote>
  <w:footnote w:id="6">
    <w:p w14:paraId="4139245A" w14:textId="23C5ACCD" w:rsidR="00DD3E94" w:rsidRPr="00CA2AEF" w:rsidRDefault="00DD3E94">
      <w:pPr>
        <w:pStyle w:val="FootnoteText"/>
        <w:rPr>
          <w:lang w:val="nl-NL"/>
        </w:rPr>
      </w:pPr>
      <w:r w:rsidRPr="00CA2AEF">
        <w:rPr>
          <w:rStyle w:val="FootnoteReference"/>
          <w:sz w:val="20"/>
          <w:szCs w:val="20"/>
        </w:rPr>
        <w:footnoteRef/>
      </w:r>
      <w:r w:rsidRPr="00CA2AEF">
        <w:rPr>
          <w:sz w:val="20"/>
          <w:szCs w:val="20"/>
          <w:lang w:val="nl-NL"/>
        </w:rPr>
        <w:t xml:space="preserve"> Vrouwen in Japan werden tot na de Tweede Wereldoorlog fatsoenlijke educatie ontzegd. Het werd als onwenselijk gezien dat vrouwen deelnamen aan de samenleving op eenzelfde niveau als de man. </w:t>
      </w:r>
      <w:r>
        <w:rPr>
          <w:sz w:val="20"/>
          <w:szCs w:val="20"/>
          <w:lang w:val="nl-NL"/>
        </w:rPr>
        <w:t xml:space="preserve">Zo werden specifieke paden uitgestippeld voor mannen en vrouwen die ze na de lagere school moesten bewandelen. Vrouwen werd zo toegang tot universiteiten ontzegd. </w:t>
      </w:r>
    </w:p>
  </w:footnote>
  <w:footnote w:id="7">
    <w:p w14:paraId="22C3429D" w14:textId="0F0202D8" w:rsidR="00DD3E94" w:rsidRPr="00E51176" w:rsidRDefault="00DD3E94">
      <w:pPr>
        <w:pStyle w:val="FootnoteText"/>
        <w:rPr>
          <w:sz w:val="20"/>
          <w:szCs w:val="20"/>
          <w:lang w:val="nl-NL"/>
        </w:rPr>
      </w:pPr>
      <w:r w:rsidRPr="00E51176">
        <w:rPr>
          <w:rStyle w:val="FootnoteReference"/>
          <w:sz w:val="20"/>
          <w:szCs w:val="20"/>
        </w:rPr>
        <w:footnoteRef/>
      </w:r>
      <w:r w:rsidRPr="00E51176">
        <w:rPr>
          <w:sz w:val="20"/>
          <w:szCs w:val="20"/>
          <w:lang w:val="nl-NL"/>
        </w:rPr>
        <w:t xml:space="preserve"> Panseksualiteit is de </w:t>
      </w:r>
      <w:r>
        <w:rPr>
          <w:sz w:val="20"/>
          <w:szCs w:val="20"/>
          <w:lang w:val="nl-NL"/>
        </w:rPr>
        <w:t>seksuele oriëntatie</w:t>
      </w:r>
      <w:r w:rsidRPr="00E51176">
        <w:rPr>
          <w:sz w:val="20"/>
          <w:szCs w:val="20"/>
          <w:lang w:val="nl-NL"/>
        </w:rPr>
        <w:t xml:space="preserve"> waarbij de individu zichzelf aangetrokken tot een persoon ongeacht de genderidentiteit of het biologisch geslacht. </w:t>
      </w:r>
    </w:p>
  </w:footnote>
  <w:footnote w:id="8">
    <w:p w14:paraId="3787F334" w14:textId="2BA70FF4" w:rsidR="00DD3E94" w:rsidRPr="00AF3C3B" w:rsidRDefault="00DD3E94">
      <w:pPr>
        <w:pStyle w:val="FootnoteText"/>
        <w:rPr>
          <w:sz w:val="20"/>
          <w:szCs w:val="20"/>
          <w:lang w:val="nl-NL"/>
        </w:rPr>
      </w:pPr>
      <w:r w:rsidRPr="00F773EC">
        <w:rPr>
          <w:rStyle w:val="FootnoteReference"/>
          <w:sz w:val="20"/>
          <w:szCs w:val="20"/>
        </w:rPr>
        <w:footnoteRef/>
      </w:r>
      <w:r w:rsidRPr="00F773EC">
        <w:rPr>
          <w:sz w:val="20"/>
          <w:szCs w:val="20"/>
          <w:lang w:val="nl-NL"/>
        </w:rPr>
        <w:t xml:space="preserve"> De “Emotion Picture” is een woordspeling op de term “motion picture”. Het verwijst naar de film die gepaard gaat met het album </w:t>
      </w:r>
      <w:r w:rsidRPr="00F773EC">
        <w:rPr>
          <w:i/>
          <w:iCs/>
          <w:sz w:val="20"/>
          <w:szCs w:val="20"/>
          <w:lang w:val="nl-NL"/>
        </w:rPr>
        <w:t>Dirty Computer</w:t>
      </w:r>
      <w:r w:rsidRPr="00F773EC">
        <w:rPr>
          <w:sz w:val="20"/>
          <w:szCs w:val="20"/>
          <w:lang w:val="nl-NL"/>
        </w:rPr>
        <w:t>.</w:t>
      </w:r>
      <w:r>
        <w:rPr>
          <w:sz w:val="20"/>
          <w:szCs w:val="20"/>
          <w:lang w:val="nl-NL"/>
        </w:rPr>
        <w:t xml:space="preserve"> De benaming duidt evenwel op de zwarte </w:t>
      </w:r>
      <w:r>
        <w:rPr>
          <w:i/>
          <w:iCs/>
          <w:sz w:val="20"/>
          <w:szCs w:val="20"/>
          <w:lang w:val="nl-NL"/>
        </w:rPr>
        <w:t xml:space="preserve">queerheid </w:t>
      </w:r>
      <w:r>
        <w:rPr>
          <w:sz w:val="20"/>
          <w:szCs w:val="20"/>
          <w:lang w:val="nl-NL"/>
        </w:rPr>
        <w:t xml:space="preserve">en intieme relatie tentoongespreid in de film </w:t>
      </w:r>
      <w:r>
        <w:rPr>
          <w:sz w:val="20"/>
          <w:szCs w:val="20"/>
          <w:lang w:val="nl-NL"/>
        </w:rPr>
        <w:fldChar w:fldCharType="begin"/>
      </w:r>
      <w:r>
        <w:rPr>
          <w:sz w:val="20"/>
          <w:szCs w:val="20"/>
          <w:lang w:val="nl-NL"/>
        </w:rPr>
        <w:instrText xml:space="preserve"> ADDIN EN.CITE &lt;EndNote&gt;&lt;Cite&gt;&lt;Author&gt;Brown&lt;/Author&gt;&lt;Year&gt;2018&lt;/Year&gt;&lt;RecNum&gt;1419&lt;/RecNum&gt;&lt;DisplayText&gt;(Brown, 2018)&lt;/DisplayText&gt;&lt;record&gt;&lt;rec-number&gt;1419&lt;/rec-number&gt;&lt;foreign-keys&gt;&lt;key app="EN" db-id="tvw0xfa5br0zx0ez0v15dsexazwaa9zrwavw" timestamp="1590657989"&gt;1419&lt;/key&gt;&lt;/foreign-keys&gt;&lt;ref-type name="Journal Article"&gt;17&lt;/ref-type&gt;&lt;contributors&gt;&lt;authors&gt;&lt;author&gt;Brown, Adrienne&lt;/author&gt;&lt;/authors&gt;&lt;/contributors&gt;&lt;titles&gt;&lt;title&gt;New formation: janelle monáe’s radical emotion pictures&lt;/title&gt;&lt;secondary-title&gt;Los Angeles Review of Books&lt;/secondary-title&gt;&lt;short-title&gt;New formation&lt;/short-title&gt;&lt;/titles&gt;&lt;periodical&gt;&lt;full-title&gt;Los Angeles Review of Books&lt;/full-title&gt;&lt;/periodical&gt;&lt;dates&gt;&lt;year&gt;2018&lt;/year&gt;&lt;pub-dates&gt;&lt;date&gt;2018/05/28/&lt;/date&gt;&lt;/pub-dates&gt;&lt;/dates&gt;&lt;urls&gt;&lt;related-urls&gt;&lt;url&gt;https://lareviewofbooks.org/article/new-formation-janelle-monaes-radical-emotion-pictures/&lt;/url&gt;&lt;/related-urls&gt;&lt;/urls&gt;&lt;access-date&gt;2020/05/28/09:25:22&lt;/access-date&gt;&lt;/record&gt;&lt;/Cite&gt;&lt;/EndNote&gt;</w:instrText>
      </w:r>
      <w:r>
        <w:rPr>
          <w:sz w:val="20"/>
          <w:szCs w:val="20"/>
          <w:lang w:val="nl-NL"/>
        </w:rPr>
        <w:fldChar w:fldCharType="separate"/>
      </w:r>
      <w:r>
        <w:rPr>
          <w:noProof/>
          <w:sz w:val="20"/>
          <w:szCs w:val="20"/>
          <w:lang w:val="nl-NL"/>
        </w:rPr>
        <w:t>(Brown, 2018)</w:t>
      </w:r>
      <w:r>
        <w:rPr>
          <w:sz w:val="20"/>
          <w:szCs w:val="20"/>
          <w:lang w:val="nl-NL"/>
        </w:rPr>
        <w:fldChar w:fldCharType="end"/>
      </w:r>
      <w:r>
        <w:rPr>
          <w:sz w:val="20"/>
          <w:szCs w:val="20"/>
          <w:lang w:val="nl-NL"/>
        </w:rPr>
        <w:t>.</w:t>
      </w:r>
    </w:p>
  </w:footnote>
  <w:footnote w:id="9">
    <w:p w14:paraId="7368EDB7" w14:textId="166B7FF2" w:rsidR="00DD3E94" w:rsidRPr="00E51176" w:rsidRDefault="00DD3E94">
      <w:pPr>
        <w:pStyle w:val="FootnoteText"/>
        <w:rPr>
          <w:lang w:val="nl-NL"/>
        </w:rPr>
      </w:pPr>
      <w:r w:rsidRPr="00E51176">
        <w:rPr>
          <w:rStyle w:val="FootnoteReference"/>
          <w:sz w:val="20"/>
          <w:szCs w:val="20"/>
        </w:rPr>
        <w:footnoteRef/>
      </w:r>
      <w:r w:rsidRPr="00E51176">
        <w:rPr>
          <w:sz w:val="20"/>
          <w:szCs w:val="20"/>
          <w:lang w:val="nl-NL"/>
        </w:rPr>
        <w:t xml:space="preserve"> De term ‘queer’ wordt gebruikt om te verwijzen naar elke vorm van seksuele geaardheid die afwijkt van de heteroseksuele norm.</w:t>
      </w:r>
    </w:p>
  </w:footnote>
  <w:footnote w:id="10">
    <w:p w14:paraId="0DA5E882" w14:textId="5038983E" w:rsidR="00DD3E94" w:rsidRPr="00C33330" w:rsidRDefault="00DD3E94">
      <w:pPr>
        <w:pStyle w:val="FootnoteText"/>
        <w:rPr>
          <w:lang w:val="nl-NL"/>
        </w:rPr>
      </w:pPr>
      <w:r>
        <w:rPr>
          <w:rStyle w:val="FootnoteReference"/>
        </w:rPr>
        <w:footnoteRef/>
      </w:r>
      <w:r w:rsidRPr="00C33330">
        <w:rPr>
          <w:lang w:val="nl-NL"/>
        </w:rPr>
        <w:t xml:space="preserve"> </w:t>
      </w:r>
      <w:r w:rsidRPr="00C33330">
        <w:rPr>
          <w:sz w:val="20"/>
          <w:szCs w:val="20"/>
          <w:lang w:val="nl-NL"/>
        </w:rPr>
        <w:t xml:space="preserve">Vaginaplastiek is de genitale operatie die een transgender vrouw ondergaat ter constructie van de neo-vagina </w:t>
      </w:r>
      <w:r w:rsidRPr="00C33330">
        <w:rPr>
          <w:sz w:val="20"/>
          <w:szCs w:val="20"/>
          <w:lang w:val="nl-NL"/>
        </w:rPr>
        <w:fldChar w:fldCharType="begin"/>
      </w:r>
      <w:r w:rsidRPr="00C33330">
        <w:rPr>
          <w:sz w:val="20"/>
          <w:szCs w:val="20"/>
          <w:lang w:val="nl-NL"/>
        </w:rPr>
        <w:instrText xml:space="preserve"> ADDIN EN.CITE &lt;EndNote&gt;&lt;Cite&gt;&lt;Author&gt;Transvisie&lt;/Author&gt;&lt;RecNum&gt;1418&lt;/RecNum&gt;&lt;DisplayText&gt;(Transvisie)&lt;/DisplayText&gt;&lt;record&gt;&lt;rec-number&gt;1418&lt;/rec-number&gt;&lt;foreign-keys&gt;&lt;key app="EN" db-id="tvw0xfa5br0zx0ez0v15dsexazwaa9zrwavw" timestamp="1590222782"&gt;1418&lt;/key&gt;&lt;/foreign-keys&gt;&lt;ref-type name="Blog"&gt;56&lt;/ref-type&gt;&lt;contributors&gt;&lt;authors&gt;&lt;author&gt;Transvisie&lt;/author&gt;&lt;/authors&gt;&lt;/contributors&gt;&lt;titles&gt;&lt;title&gt;Overzicht van mogelijke operaties voor transmannen en transvrouwen&lt;/title&gt;&lt;secondary-title&gt;Transvisie&lt;/secondary-title&gt;&lt;/titles&gt;&lt;dates&gt;&lt;/dates&gt;&lt;urls&gt;&lt;related-urls&gt;&lt;url&gt;https://www.transvisie.nl/transitie/volwassenen/operaties/&lt;/url&gt;&lt;/related-urls&gt;&lt;/urls&gt;&lt;language&gt;Nederlands&lt;/language&gt;&lt;/record&gt;&lt;/Cite&gt;&lt;/EndNote&gt;</w:instrText>
      </w:r>
      <w:r w:rsidRPr="00C33330">
        <w:rPr>
          <w:sz w:val="20"/>
          <w:szCs w:val="20"/>
          <w:lang w:val="nl-NL"/>
        </w:rPr>
        <w:fldChar w:fldCharType="separate"/>
      </w:r>
      <w:r w:rsidRPr="00C33330">
        <w:rPr>
          <w:noProof/>
          <w:sz w:val="20"/>
          <w:szCs w:val="20"/>
          <w:lang w:val="nl-NL"/>
        </w:rPr>
        <w:t>(Transvisie)</w:t>
      </w:r>
      <w:r w:rsidRPr="00C33330">
        <w:rPr>
          <w:sz w:val="20"/>
          <w:szCs w:val="20"/>
          <w:lang w:val="nl-NL"/>
        </w:rPr>
        <w:fldChar w:fldCharType="end"/>
      </w:r>
      <w:r w:rsidRPr="00C33330">
        <w:rPr>
          <w:sz w:val="20"/>
          <w:szCs w:val="20"/>
          <w:lang w:val="nl-NL"/>
        </w:rPr>
        <w:t>.</w:t>
      </w:r>
    </w:p>
  </w:footnote>
  <w:footnote w:id="11">
    <w:p w14:paraId="3A6BA16F" w14:textId="79A09B6A" w:rsidR="00DD3E94" w:rsidRPr="00950072" w:rsidRDefault="00DD3E94">
      <w:pPr>
        <w:pStyle w:val="FootnoteText"/>
        <w:rPr>
          <w:lang w:val="nl-NL"/>
        </w:rPr>
      </w:pPr>
      <w:r>
        <w:rPr>
          <w:rStyle w:val="FootnoteReference"/>
        </w:rPr>
        <w:footnoteRef/>
      </w:r>
      <w:r w:rsidRPr="00950072">
        <w:rPr>
          <w:lang w:val="nl-NL"/>
        </w:rPr>
        <w:t xml:space="preserve"> </w:t>
      </w:r>
      <w:r w:rsidRPr="00950072">
        <w:rPr>
          <w:sz w:val="20"/>
          <w:szCs w:val="20"/>
          <w:lang w:val="nl-NL"/>
        </w:rPr>
        <w:t>Afrofuturisme verwijst naar de frisse wind door kunst, muziek en literatuur die de Afro-Amerikaanse levensstijl op een science fiction-manier benadert. De wortels ervan gaan terug naar de Afrikaanse traditie, deze wordt gevierd en het construeert een beeld waarin de Afrikaanse visie de toekomst bepaalt</w:t>
      </w:r>
      <w:r>
        <w:rPr>
          <w:sz w:val="20"/>
          <w:szCs w:val="20"/>
          <w:lang w:val="nl-NL"/>
        </w:rPr>
        <w:t xml:space="preserve"> </w:t>
      </w:r>
      <w:r>
        <w:rPr>
          <w:sz w:val="20"/>
          <w:szCs w:val="20"/>
          <w:lang w:val="nl-NL"/>
        </w:rPr>
        <w:fldChar w:fldCharType="begin"/>
      </w:r>
      <w:r>
        <w:rPr>
          <w:sz w:val="20"/>
          <w:szCs w:val="20"/>
          <w:lang w:val="nl-NL"/>
        </w:rPr>
        <w:instrText xml:space="preserve"> ADDIN EN.CITE &lt;EndNote&gt;&lt;Cite&gt;&lt;Author&gt;Caffrey&lt;/Author&gt;&lt;Year&gt;2019&lt;/Year&gt;&lt;RecNum&gt;1413&lt;/RecNum&gt;&lt;DisplayText&gt;(Caffrey, 2019a)&lt;/DisplayText&gt;&lt;record&gt;&lt;rec-number&gt;1413&lt;/rec-number&gt;&lt;foreign-keys&gt;&lt;key app="EN" db-id="tvw0xfa5br0zx0ez0v15dsexazwaa9zrwavw" timestamp="1589873298"&gt;1413&lt;/key&gt;&lt;/foreign-keys&gt;&lt;ref-type name="Encyclopedia"&gt;53&lt;/ref-type&gt;&lt;contributors&gt;&lt;authors&gt;&lt;author&gt;Caffrey, Cait&lt;/author&gt;&lt;/authors&gt;&lt;/contributors&gt;&lt;titles&gt;&lt;title&gt;Afrofuturism&lt;/title&gt;&lt;alt-title&gt;Salem Press Encyclopedia&lt;/alt-title&gt;&lt;/titles&gt;&lt;keywords&gt;&lt;keyword&gt;Futurism (Art movement)&lt;/keyword&gt;&lt;keyword&gt;African American art&lt;/keyword&gt;&lt;/keywords&gt;&lt;dates&gt;&lt;year&gt;2019&lt;/year&gt;&lt;/dates&gt;&lt;publisher&gt;Salem Press&lt;/publisher&gt;&lt;urls&gt;&lt;related-urls&gt;&lt;url&gt;https://vpn.uantwerpen.be?url=https%3a%2f%2fsearch.ebscohost.com%2flogin.aspx%3fdirect%3dtrue%26AuthType%3dip%2curl%2cuid%26db%3ders%26AN%3d133860703%26lang%3dnl%26site%3deds-live&lt;/url&gt;&lt;/related-urls&gt;&lt;/urls&gt;&lt;remote-database-name&gt;Research Starters&lt;/remote-database-name&gt;&lt;remote-database-provider&gt;EBSCOhost&lt;/remote-database-provider&gt;&lt;/record&gt;&lt;/Cite&gt;&lt;/EndNote&gt;</w:instrText>
      </w:r>
      <w:r>
        <w:rPr>
          <w:sz w:val="20"/>
          <w:szCs w:val="20"/>
          <w:lang w:val="nl-NL"/>
        </w:rPr>
        <w:fldChar w:fldCharType="separate"/>
      </w:r>
      <w:r>
        <w:rPr>
          <w:noProof/>
          <w:sz w:val="20"/>
          <w:szCs w:val="20"/>
          <w:lang w:val="nl-NL"/>
        </w:rPr>
        <w:t>(Caffrey, 2019a)</w:t>
      </w:r>
      <w:r>
        <w:rPr>
          <w:sz w:val="20"/>
          <w:szCs w:val="20"/>
          <w:lang w:val="nl-NL"/>
        </w:rPr>
        <w:fldChar w:fldCharType="end"/>
      </w:r>
      <w:r>
        <w:rPr>
          <w:sz w:val="20"/>
          <w:szCs w:val="20"/>
          <w:lang w:val="nl-N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D51A08"/>
    <w:multiLevelType w:val="hybridMultilevel"/>
    <w:tmpl w:val="F6B643FA"/>
    <w:lvl w:ilvl="0" w:tplc="A7E469F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7082DD7"/>
    <w:multiLevelType w:val="hybridMultilevel"/>
    <w:tmpl w:val="8FF0977E"/>
    <w:lvl w:ilvl="0" w:tplc="C8FAA796">
      <w:start w:val="1"/>
      <w:numFmt w:val="bullet"/>
      <w:lvlText w:val="-"/>
      <w:lvlJc w:val="left"/>
      <w:pPr>
        <w:ind w:left="720" w:hanging="360"/>
      </w:pPr>
      <w:rPr>
        <w:rFonts w:ascii="Times New Roman" w:eastAsiaTheme="majorEastAsia"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w0xfa5br0zx0ez0v15dsexazwaa9zrwavw&quot;&gt;Endnote - Backup&lt;record-ids&gt;&lt;item&gt;1296&lt;/item&gt;&lt;item&gt;1297&lt;/item&gt;&lt;item&gt;1298&lt;/item&gt;&lt;item&gt;1299&lt;/item&gt;&lt;item&gt;1300&lt;/item&gt;&lt;item&gt;1301&lt;/item&gt;&lt;item&gt;1302&lt;/item&gt;&lt;item&gt;1303&lt;/item&gt;&lt;item&gt;1304&lt;/item&gt;&lt;item&gt;1305&lt;/item&gt;&lt;item&gt;1306&lt;/item&gt;&lt;item&gt;1307&lt;/item&gt;&lt;item&gt;1308&lt;/item&gt;&lt;item&gt;1309&lt;/item&gt;&lt;item&gt;1310&lt;/item&gt;&lt;item&gt;1311&lt;/item&gt;&lt;item&gt;1312&lt;/item&gt;&lt;item&gt;1313&lt;/item&gt;&lt;item&gt;1316&lt;/item&gt;&lt;item&gt;1318&lt;/item&gt;&lt;item&gt;1319&lt;/item&gt;&lt;item&gt;1320&lt;/item&gt;&lt;item&gt;1321&lt;/item&gt;&lt;item&gt;1322&lt;/item&gt;&lt;item&gt;1326&lt;/item&gt;&lt;item&gt;1327&lt;/item&gt;&lt;item&gt;1328&lt;/item&gt;&lt;item&gt;1329&lt;/item&gt;&lt;item&gt;1330&lt;/item&gt;&lt;item&gt;1331&lt;/item&gt;&lt;item&gt;1333&lt;/item&gt;&lt;item&gt;1334&lt;/item&gt;&lt;item&gt;1335&lt;/item&gt;&lt;item&gt;1336&lt;/item&gt;&lt;item&gt;1337&lt;/item&gt;&lt;item&gt;1338&lt;/item&gt;&lt;item&gt;1340&lt;/item&gt;&lt;item&gt;1341&lt;/item&gt;&lt;item&gt;1342&lt;/item&gt;&lt;item&gt;1343&lt;/item&gt;&lt;item&gt;1344&lt;/item&gt;&lt;item&gt;1345&lt;/item&gt;&lt;item&gt;1346&lt;/item&gt;&lt;item&gt;1347&lt;/item&gt;&lt;item&gt;1348&lt;/item&gt;&lt;item&gt;1349&lt;/item&gt;&lt;item&gt;1351&lt;/item&gt;&lt;item&gt;1353&lt;/item&gt;&lt;item&gt;1354&lt;/item&gt;&lt;item&gt;1355&lt;/item&gt;&lt;item&gt;1356&lt;/item&gt;&lt;item&gt;1357&lt;/item&gt;&lt;item&gt;1358&lt;/item&gt;&lt;item&gt;1360&lt;/item&gt;&lt;item&gt;1361&lt;/item&gt;&lt;item&gt;1363&lt;/item&gt;&lt;item&gt;1364&lt;/item&gt;&lt;item&gt;1365&lt;/item&gt;&lt;item&gt;1366&lt;/item&gt;&lt;item&gt;1367&lt;/item&gt;&lt;item&gt;1368&lt;/item&gt;&lt;item&gt;1369&lt;/item&gt;&lt;item&gt;1370&lt;/item&gt;&lt;item&gt;1371&lt;/item&gt;&lt;item&gt;1372&lt;/item&gt;&lt;item&gt;1373&lt;/item&gt;&lt;item&gt;1375&lt;/item&gt;&lt;item&gt;1376&lt;/item&gt;&lt;item&gt;1377&lt;/item&gt;&lt;item&gt;1378&lt;/item&gt;&lt;item&gt;1379&lt;/item&gt;&lt;item&gt;1381&lt;/item&gt;&lt;item&gt;1384&lt;/item&gt;&lt;item&gt;1385&lt;/item&gt;&lt;item&gt;1386&lt;/item&gt;&lt;item&gt;1387&lt;/item&gt;&lt;item&gt;1388&lt;/item&gt;&lt;item&gt;1389&lt;/item&gt;&lt;item&gt;1391&lt;/item&gt;&lt;item&gt;1393&lt;/item&gt;&lt;item&gt;1394&lt;/item&gt;&lt;item&gt;1395&lt;/item&gt;&lt;item&gt;1396&lt;/item&gt;&lt;item&gt;1397&lt;/item&gt;&lt;item&gt;1398&lt;/item&gt;&lt;item&gt;1399&lt;/item&gt;&lt;item&gt;1400&lt;/item&gt;&lt;item&gt;1401&lt;/item&gt;&lt;item&gt;1402&lt;/item&gt;&lt;item&gt;1403&lt;/item&gt;&lt;item&gt;1405&lt;/item&gt;&lt;item&gt;1406&lt;/item&gt;&lt;item&gt;1407&lt;/item&gt;&lt;item&gt;1408&lt;/item&gt;&lt;item&gt;1409&lt;/item&gt;&lt;item&gt;1410&lt;/item&gt;&lt;item&gt;1411&lt;/item&gt;&lt;item&gt;1412&lt;/item&gt;&lt;item&gt;1413&lt;/item&gt;&lt;item&gt;1414&lt;/item&gt;&lt;item&gt;1415&lt;/item&gt;&lt;item&gt;1416&lt;/item&gt;&lt;item&gt;1417&lt;/item&gt;&lt;item&gt;1418&lt;/item&gt;&lt;item&gt;1419&lt;/item&gt;&lt;item&gt;1420&lt;/item&gt;&lt;/record-ids&gt;&lt;/item&gt;&lt;/Libraries&gt;"/>
  </w:docVars>
  <w:rsids>
    <w:rsidRoot w:val="00C119D5"/>
    <w:rsid w:val="00000300"/>
    <w:rsid w:val="00001320"/>
    <w:rsid w:val="00004F45"/>
    <w:rsid w:val="0000547F"/>
    <w:rsid w:val="00007121"/>
    <w:rsid w:val="00011089"/>
    <w:rsid w:val="00012137"/>
    <w:rsid w:val="00012C2E"/>
    <w:rsid w:val="00013903"/>
    <w:rsid w:val="00014740"/>
    <w:rsid w:val="00016006"/>
    <w:rsid w:val="000202FF"/>
    <w:rsid w:val="00022DCB"/>
    <w:rsid w:val="00022FFB"/>
    <w:rsid w:val="00024DA7"/>
    <w:rsid w:val="0003043C"/>
    <w:rsid w:val="00035648"/>
    <w:rsid w:val="00037163"/>
    <w:rsid w:val="00040FBA"/>
    <w:rsid w:val="00046178"/>
    <w:rsid w:val="0005044B"/>
    <w:rsid w:val="00050A17"/>
    <w:rsid w:val="000512C2"/>
    <w:rsid w:val="00053F56"/>
    <w:rsid w:val="00054980"/>
    <w:rsid w:val="00054EC4"/>
    <w:rsid w:val="00056E3C"/>
    <w:rsid w:val="00060BD8"/>
    <w:rsid w:val="00061C12"/>
    <w:rsid w:val="00066459"/>
    <w:rsid w:val="000714CD"/>
    <w:rsid w:val="000771BF"/>
    <w:rsid w:val="0008033D"/>
    <w:rsid w:val="00085A09"/>
    <w:rsid w:val="000873BA"/>
    <w:rsid w:val="00093698"/>
    <w:rsid w:val="00095A59"/>
    <w:rsid w:val="000A118A"/>
    <w:rsid w:val="000A574D"/>
    <w:rsid w:val="000A79C9"/>
    <w:rsid w:val="000B20DF"/>
    <w:rsid w:val="000B2ED2"/>
    <w:rsid w:val="000B55D0"/>
    <w:rsid w:val="000B5FA0"/>
    <w:rsid w:val="000B61C1"/>
    <w:rsid w:val="000B697C"/>
    <w:rsid w:val="000C4701"/>
    <w:rsid w:val="000C54C4"/>
    <w:rsid w:val="000C65BD"/>
    <w:rsid w:val="000D311F"/>
    <w:rsid w:val="000D4083"/>
    <w:rsid w:val="000D488C"/>
    <w:rsid w:val="000D7528"/>
    <w:rsid w:val="000E1E08"/>
    <w:rsid w:val="000E5836"/>
    <w:rsid w:val="000F0E87"/>
    <w:rsid w:val="000F0FC4"/>
    <w:rsid w:val="000F7667"/>
    <w:rsid w:val="000F7CAB"/>
    <w:rsid w:val="00103655"/>
    <w:rsid w:val="00106D97"/>
    <w:rsid w:val="001101EA"/>
    <w:rsid w:val="00112B86"/>
    <w:rsid w:val="00113530"/>
    <w:rsid w:val="00114D34"/>
    <w:rsid w:val="001228B5"/>
    <w:rsid w:val="00125AD3"/>
    <w:rsid w:val="00127E31"/>
    <w:rsid w:val="00130A8E"/>
    <w:rsid w:val="00132101"/>
    <w:rsid w:val="0013484F"/>
    <w:rsid w:val="00135799"/>
    <w:rsid w:val="00136DDF"/>
    <w:rsid w:val="00142EC6"/>
    <w:rsid w:val="001477F3"/>
    <w:rsid w:val="00151084"/>
    <w:rsid w:val="001518A6"/>
    <w:rsid w:val="001528A5"/>
    <w:rsid w:val="001529B2"/>
    <w:rsid w:val="00160350"/>
    <w:rsid w:val="00161044"/>
    <w:rsid w:val="001613AB"/>
    <w:rsid w:val="00163223"/>
    <w:rsid w:val="0016674A"/>
    <w:rsid w:val="00167CA3"/>
    <w:rsid w:val="00170479"/>
    <w:rsid w:val="00170AF5"/>
    <w:rsid w:val="001728D6"/>
    <w:rsid w:val="00175711"/>
    <w:rsid w:val="001758C6"/>
    <w:rsid w:val="001765F5"/>
    <w:rsid w:val="00176816"/>
    <w:rsid w:val="00177C12"/>
    <w:rsid w:val="00182803"/>
    <w:rsid w:val="00182D1F"/>
    <w:rsid w:val="001838DD"/>
    <w:rsid w:val="00186424"/>
    <w:rsid w:val="00186964"/>
    <w:rsid w:val="00186DBC"/>
    <w:rsid w:val="0018731F"/>
    <w:rsid w:val="0018796A"/>
    <w:rsid w:val="001A2BBE"/>
    <w:rsid w:val="001A37C4"/>
    <w:rsid w:val="001A42C4"/>
    <w:rsid w:val="001B1B2E"/>
    <w:rsid w:val="001B2451"/>
    <w:rsid w:val="001B36CA"/>
    <w:rsid w:val="001C0C9B"/>
    <w:rsid w:val="001C0FBB"/>
    <w:rsid w:val="001C278A"/>
    <w:rsid w:val="001D6070"/>
    <w:rsid w:val="001D7976"/>
    <w:rsid w:val="001E380F"/>
    <w:rsid w:val="001E426D"/>
    <w:rsid w:val="001F0D12"/>
    <w:rsid w:val="001F2219"/>
    <w:rsid w:val="001F4AD1"/>
    <w:rsid w:val="001F643B"/>
    <w:rsid w:val="001F71A7"/>
    <w:rsid w:val="00200EDD"/>
    <w:rsid w:val="00201F50"/>
    <w:rsid w:val="00202C53"/>
    <w:rsid w:val="002032A2"/>
    <w:rsid w:val="00223CB1"/>
    <w:rsid w:val="00225E96"/>
    <w:rsid w:val="002260D4"/>
    <w:rsid w:val="00227018"/>
    <w:rsid w:val="00227609"/>
    <w:rsid w:val="002302BB"/>
    <w:rsid w:val="00230646"/>
    <w:rsid w:val="002333B4"/>
    <w:rsid w:val="00237BFD"/>
    <w:rsid w:val="002408A0"/>
    <w:rsid w:val="0024443F"/>
    <w:rsid w:val="002517FE"/>
    <w:rsid w:val="00251B32"/>
    <w:rsid w:val="00252A96"/>
    <w:rsid w:val="00253EF0"/>
    <w:rsid w:val="00273250"/>
    <w:rsid w:val="00274141"/>
    <w:rsid w:val="00277246"/>
    <w:rsid w:val="002815C9"/>
    <w:rsid w:val="00284C64"/>
    <w:rsid w:val="002906C4"/>
    <w:rsid w:val="002A222E"/>
    <w:rsid w:val="002A4544"/>
    <w:rsid w:val="002A5EFE"/>
    <w:rsid w:val="002B4DA4"/>
    <w:rsid w:val="002B5D96"/>
    <w:rsid w:val="002C08D7"/>
    <w:rsid w:val="002D2396"/>
    <w:rsid w:val="002D5EA5"/>
    <w:rsid w:val="002F017A"/>
    <w:rsid w:val="002F0EEF"/>
    <w:rsid w:val="002F28AB"/>
    <w:rsid w:val="00301268"/>
    <w:rsid w:val="00301C27"/>
    <w:rsid w:val="003029B8"/>
    <w:rsid w:val="00303666"/>
    <w:rsid w:val="00306497"/>
    <w:rsid w:val="003074AE"/>
    <w:rsid w:val="00311E5C"/>
    <w:rsid w:val="0031251A"/>
    <w:rsid w:val="00312CFB"/>
    <w:rsid w:val="00320333"/>
    <w:rsid w:val="0032101C"/>
    <w:rsid w:val="00321B5A"/>
    <w:rsid w:val="00321EF8"/>
    <w:rsid w:val="003251D6"/>
    <w:rsid w:val="00327EA2"/>
    <w:rsid w:val="003303EC"/>
    <w:rsid w:val="0033324E"/>
    <w:rsid w:val="00333C2B"/>
    <w:rsid w:val="0033541E"/>
    <w:rsid w:val="0033601B"/>
    <w:rsid w:val="0033673F"/>
    <w:rsid w:val="003408E5"/>
    <w:rsid w:val="003421A1"/>
    <w:rsid w:val="00342F26"/>
    <w:rsid w:val="003466B9"/>
    <w:rsid w:val="00347479"/>
    <w:rsid w:val="00357CEF"/>
    <w:rsid w:val="00365669"/>
    <w:rsid w:val="00365CA9"/>
    <w:rsid w:val="00365D26"/>
    <w:rsid w:val="00370C89"/>
    <w:rsid w:val="00376ACE"/>
    <w:rsid w:val="0038439F"/>
    <w:rsid w:val="003916A7"/>
    <w:rsid w:val="0039428F"/>
    <w:rsid w:val="00396AC1"/>
    <w:rsid w:val="003A55C6"/>
    <w:rsid w:val="003A691A"/>
    <w:rsid w:val="003B05D3"/>
    <w:rsid w:val="003B3351"/>
    <w:rsid w:val="003B4326"/>
    <w:rsid w:val="003C0844"/>
    <w:rsid w:val="003C0BCE"/>
    <w:rsid w:val="003C71FB"/>
    <w:rsid w:val="003D3F24"/>
    <w:rsid w:val="003D3F65"/>
    <w:rsid w:val="003D5056"/>
    <w:rsid w:val="003E0BC2"/>
    <w:rsid w:val="003E719F"/>
    <w:rsid w:val="003E7E9A"/>
    <w:rsid w:val="003F24BC"/>
    <w:rsid w:val="003F4BF4"/>
    <w:rsid w:val="003F7BD4"/>
    <w:rsid w:val="0040310C"/>
    <w:rsid w:val="004052ED"/>
    <w:rsid w:val="00406CB8"/>
    <w:rsid w:val="00411228"/>
    <w:rsid w:val="00411EAD"/>
    <w:rsid w:val="00412DF6"/>
    <w:rsid w:val="00414D90"/>
    <w:rsid w:val="00417BBE"/>
    <w:rsid w:val="00421440"/>
    <w:rsid w:val="0042145E"/>
    <w:rsid w:val="00422ABF"/>
    <w:rsid w:val="0042394D"/>
    <w:rsid w:val="004334E0"/>
    <w:rsid w:val="00435EB1"/>
    <w:rsid w:val="004408CA"/>
    <w:rsid w:val="00446E0B"/>
    <w:rsid w:val="00454080"/>
    <w:rsid w:val="00455B09"/>
    <w:rsid w:val="00460FAD"/>
    <w:rsid w:val="00466BB7"/>
    <w:rsid w:val="0047263A"/>
    <w:rsid w:val="00472A28"/>
    <w:rsid w:val="00481113"/>
    <w:rsid w:val="00482CCA"/>
    <w:rsid w:val="0048345E"/>
    <w:rsid w:val="00492B37"/>
    <w:rsid w:val="00497679"/>
    <w:rsid w:val="004A0D89"/>
    <w:rsid w:val="004A402C"/>
    <w:rsid w:val="004A410D"/>
    <w:rsid w:val="004A419E"/>
    <w:rsid w:val="004A6FA3"/>
    <w:rsid w:val="004B14DC"/>
    <w:rsid w:val="004B5094"/>
    <w:rsid w:val="004C4868"/>
    <w:rsid w:val="004D0621"/>
    <w:rsid w:val="004D1784"/>
    <w:rsid w:val="004D22FC"/>
    <w:rsid w:val="004E2543"/>
    <w:rsid w:val="004E2FD9"/>
    <w:rsid w:val="004E391E"/>
    <w:rsid w:val="004E5A88"/>
    <w:rsid w:val="004E5C3A"/>
    <w:rsid w:val="004F172B"/>
    <w:rsid w:val="004F20FC"/>
    <w:rsid w:val="004F2FAD"/>
    <w:rsid w:val="004F3B8C"/>
    <w:rsid w:val="004F3BD5"/>
    <w:rsid w:val="00500CF4"/>
    <w:rsid w:val="00501633"/>
    <w:rsid w:val="005028BF"/>
    <w:rsid w:val="00507E1F"/>
    <w:rsid w:val="00511B52"/>
    <w:rsid w:val="00512656"/>
    <w:rsid w:val="005127A0"/>
    <w:rsid w:val="00514C89"/>
    <w:rsid w:val="00516D89"/>
    <w:rsid w:val="00516E27"/>
    <w:rsid w:val="0052460D"/>
    <w:rsid w:val="005273A9"/>
    <w:rsid w:val="0052776A"/>
    <w:rsid w:val="00530840"/>
    <w:rsid w:val="00530E9E"/>
    <w:rsid w:val="00532210"/>
    <w:rsid w:val="005344D7"/>
    <w:rsid w:val="00534EB4"/>
    <w:rsid w:val="00546946"/>
    <w:rsid w:val="0055185F"/>
    <w:rsid w:val="00551A15"/>
    <w:rsid w:val="0055628E"/>
    <w:rsid w:val="00561C13"/>
    <w:rsid w:val="00562AD1"/>
    <w:rsid w:val="005664E5"/>
    <w:rsid w:val="00567A74"/>
    <w:rsid w:val="00571548"/>
    <w:rsid w:val="00573B07"/>
    <w:rsid w:val="0058012C"/>
    <w:rsid w:val="00585579"/>
    <w:rsid w:val="00587A90"/>
    <w:rsid w:val="00591420"/>
    <w:rsid w:val="00595263"/>
    <w:rsid w:val="00595550"/>
    <w:rsid w:val="005A4F39"/>
    <w:rsid w:val="005B05A0"/>
    <w:rsid w:val="005B2AEA"/>
    <w:rsid w:val="005B3970"/>
    <w:rsid w:val="005B71D3"/>
    <w:rsid w:val="005C6D7D"/>
    <w:rsid w:val="005C70F8"/>
    <w:rsid w:val="005D0AD1"/>
    <w:rsid w:val="005D7489"/>
    <w:rsid w:val="005D7A58"/>
    <w:rsid w:val="005E2152"/>
    <w:rsid w:val="005E3F58"/>
    <w:rsid w:val="005E41D2"/>
    <w:rsid w:val="005E6565"/>
    <w:rsid w:val="005F3C0F"/>
    <w:rsid w:val="005F4C9D"/>
    <w:rsid w:val="005F598A"/>
    <w:rsid w:val="006017DE"/>
    <w:rsid w:val="0060204C"/>
    <w:rsid w:val="00602D27"/>
    <w:rsid w:val="00603BE0"/>
    <w:rsid w:val="0060574A"/>
    <w:rsid w:val="00607142"/>
    <w:rsid w:val="006115FD"/>
    <w:rsid w:val="006169EC"/>
    <w:rsid w:val="00620840"/>
    <w:rsid w:val="00621E24"/>
    <w:rsid w:val="00622230"/>
    <w:rsid w:val="00623B63"/>
    <w:rsid w:val="00625324"/>
    <w:rsid w:val="00625F2C"/>
    <w:rsid w:val="00627786"/>
    <w:rsid w:val="00630961"/>
    <w:rsid w:val="006356BE"/>
    <w:rsid w:val="00635997"/>
    <w:rsid w:val="00641208"/>
    <w:rsid w:val="00644D81"/>
    <w:rsid w:val="00646529"/>
    <w:rsid w:val="00647583"/>
    <w:rsid w:val="00652B65"/>
    <w:rsid w:val="00653B11"/>
    <w:rsid w:val="00655CE8"/>
    <w:rsid w:val="00656C77"/>
    <w:rsid w:val="006617DD"/>
    <w:rsid w:val="00663D2E"/>
    <w:rsid w:val="00665698"/>
    <w:rsid w:val="006739A6"/>
    <w:rsid w:val="0068155D"/>
    <w:rsid w:val="00685FD5"/>
    <w:rsid w:val="00686E64"/>
    <w:rsid w:val="0069406F"/>
    <w:rsid w:val="00694FCB"/>
    <w:rsid w:val="00694FD8"/>
    <w:rsid w:val="0069620A"/>
    <w:rsid w:val="00696B55"/>
    <w:rsid w:val="00697279"/>
    <w:rsid w:val="006A16B3"/>
    <w:rsid w:val="006A2991"/>
    <w:rsid w:val="006A4927"/>
    <w:rsid w:val="006A73F9"/>
    <w:rsid w:val="006A7968"/>
    <w:rsid w:val="006A7BE4"/>
    <w:rsid w:val="006B6142"/>
    <w:rsid w:val="006B77C0"/>
    <w:rsid w:val="006C1090"/>
    <w:rsid w:val="006C3CEC"/>
    <w:rsid w:val="006C71A9"/>
    <w:rsid w:val="006C7FEF"/>
    <w:rsid w:val="006D321E"/>
    <w:rsid w:val="006D33B9"/>
    <w:rsid w:val="006D412B"/>
    <w:rsid w:val="006E07D5"/>
    <w:rsid w:val="006E6162"/>
    <w:rsid w:val="006E725E"/>
    <w:rsid w:val="006F074E"/>
    <w:rsid w:val="006F0F90"/>
    <w:rsid w:val="006F4E67"/>
    <w:rsid w:val="006F53AF"/>
    <w:rsid w:val="00701293"/>
    <w:rsid w:val="00703A81"/>
    <w:rsid w:val="00703E96"/>
    <w:rsid w:val="00704114"/>
    <w:rsid w:val="00707947"/>
    <w:rsid w:val="0071351F"/>
    <w:rsid w:val="00715009"/>
    <w:rsid w:val="0071560F"/>
    <w:rsid w:val="007161E4"/>
    <w:rsid w:val="00717136"/>
    <w:rsid w:val="007203D9"/>
    <w:rsid w:val="00720524"/>
    <w:rsid w:val="00723CC0"/>
    <w:rsid w:val="0072538A"/>
    <w:rsid w:val="00737F89"/>
    <w:rsid w:val="00740046"/>
    <w:rsid w:val="007408DA"/>
    <w:rsid w:val="00743561"/>
    <w:rsid w:val="00744821"/>
    <w:rsid w:val="0074490A"/>
    <w:rsid w:val="00745BC4"/>
    <w:rsid w:val="0075092A"/>
    <w:rsid w:val="00751FD6"/>
    <w:rsid w:val="00752620"/>
    <w:rsid w:val="00752735"/>
    <w:rsid w:val="00753799"/>
    <w:rsid w:val="00755B6A"/>
    <w:rsid w:val="0076300E"/>
    <w:rsid w:val="00764FFA"/>
    <w:rsid w:val="00767AE6"/>
    <w:rsid w:val="0077367A"/>
    <w:rsid w:val="00773E32"/>
    <w:rsid w:val="007749FA"/>
    <w:rsid w:val="007765D9"/>
    <w:rsid w:val="00776EDB"/>
    <w:rsid w:val="00784557"/>
    <w:rsid w:val="00785046"/>
    <w:rsid w:val="00785202"/>
    <w:rsid w:val="00791151"/>
    <w:rsid w:val="007926D7"/>
    <w:rsid w:val="00792F71"/>
    <w:rsid w:val="00793FDD"/>
    <w:rsid w:val="00795626"/>
    <w:rsid w:val="00795F31"/>
    <w:rsid w:val="00795FA2"/>
    <w:rsid w:val="007A28C3"/>
    <w:rsid w:val="007B1944"/>
    <w:rsid w:val="007B2AE2"/>
    <w:rsid w:val="007B4A6F"/>
    <w:rsid w:val="007B5F93"/>
    <w:rsid w:val="007B637C"/>
    <w:rsid w:val="007B7E33"/>
    <w:rsid w:val="007C03F3"/>
    <w:rsid w:val="007C770C"/>
    <w:rsid w:val="007D2CCD"/>
    <w:rsid w:val="007D4258"/>
    <w:rsid w:val="007D6D6A"/>
    <w:rsid w:val="007E2AF1"/>
    <w:rsid w:val="007E3231"/>
    <w:rsid w:val="007E5BF7"/>
    <w:rsid w:val="007F0186"/>
    <w:rsid w:val="007F1A04"/>
    <w:rsid w:val="007F2832"/>
    <w:rsid w:val="007F434E"/>
    <w:rsid w:val="007F7A3E"/>
    <w:rsid w:val="00800A5C"/>
    <w:rsid w:val="00803BE3"/>
    <w:rsid w:val="00804B94"/>
    <w:rsid w:val="00807EEB"/>
    <w:rsid w:val="0081212F"/>
    <w:rsid w:val="00816C43"/>
    <w:rsid w:val="00817E09"/>
    <w:rsid w:val="00817E30"/>
    <w:rsid w:val="00824833"/>
    <w:rsid w:val="00827970"/>
    <w:rsid w:val="00833D79"/>
    <w:rsid w:val="00841E70"/>
    <w:rsid w:val="0084741F"/>
    <w:rsid w:val="0085109B"/>
    <w:rsid w:val="00856B97"/>
    <w:rsid w:val="00865635"/>
    <w:rsid w:val="00870696"/>
    <w:rsid w:val="0087433F"/>
    <w:rsid w:val="00874975"/>
    <w:rsid w:val="00880B74"/>
    <w:rsid w:val="00882966"/>
    <w:rsid w:val="00883D06"/>
    <w:rsid w:val="00885A13"/>
    <w:rsid w:val="0089258B"/>
    <w:rsid w:val="00892A2D"/>
    <w:rsid w:val="00892F0A"/>
    <w:rsid w:val="0089421D"/>
    <w:rsid w:val="008950AB"/>
    <w:rsid w:val="008A036F"/>
    <w:rsid w:val="008A2DF5"/>
    <w:rsid w:val="008A43E0"/>
    <w:rsid w:val="008A4C01"/>
    <w:rsid w:val="008B1FD2"/>
    <w:rsid w:val="008B590C"/>
    <w:rsid w:val="008C088D"/>
    <w:rsid w:val="008C4619"/>
    <w:rsid w:val="008C718D"/>
    <w:rsid w:val="008C74CC"/>
    <w:rsid w:val="008C7708"/>
    <w:rsid w:val="008D6B02"/>
    <w:rsid w:val="008E2C54"/>
    <w:rsid w:val="008E3F99"/>
    <w:rsid w:val="008F19AB"/>
    <w:rsid w:val="008F40CE"/>
    <w:rsid w:val="008F5108"/>
    <w:rsid w:val="008F60AF"/>
    <w:rsid w:val="00900C85"/>
    <w:rsid w:val="00901FD2"/>
    <w:rsid w:val="009040C2"/>
    <w:rsid w:val="00904279"/>
    <w:rsid w:val="00904CA5"/>
    <w:rsid w:val="00916042"/>
    <w:rsid w:val="00921217"/>
    <w:rsid w:val="00921D1F"/>
    <w:rsid w:val="00921FA4"/>
    <w:rsid w:val="00924D39"/>
    <w:rsid w:val="00926883"/>
    <w:rsid w:val="00932223"/>
    <w:rsid w:val="00933444"/>
    <w:rsid w:val="0093443D"/>
    <w:rsid w:val="009358C8"/>
    <w:rsid w:val="00937CFD"/>
    <w:rsid w:val="00943F65"/>
    <w:rsid w:val="00944257"/>
    <w:rsid w:val="009443DA"/>
    <w:rsid w:val="009444C3"/>
    <w:rsid w:val="0094510E"/>
    <w:rsid w:val="00950072"/>
    <w:rsid w:val="00954E07"/>
    <w:rsid w:val="00961498"/>
    <w:rsid w:val="00961FA7"/>
    <w:rsid w:val="00962A90"/>
    <w:rsid w:val="00967173"/>
    <w:rsid w:val="009729EF"/>
    <w:rsid w:val="00977D05"/>
    <w:rsid w:val="00982AC6"/>
    <w:rsid w:val="0098551E"/>
    <w:rsid w:val="009875E6"/>
    <w:rsid w:val="00990ABD"/>
    <w:rsid w:val="00997B01"/>
    <w:rsid w:val="009A03A0"/>
    <w:rsid w:val="009A12AA"/>
    <w:rsid w:val="009A39CA"/>
    <w:rsid w:val="009A3DE9"/>
    <w:rsid w:val="009A6F44"/>
    <w:rsid w:val="009B254A"/>
    <w:rsid w:val="009B3668"/>
    <w:rsid w:val="009B7C2E"/>
    <w:rsid w:val="009C00B2"/>
    <w:rsid w:val="009C46A7"/>
    <w:rsid w:val="009C5FE4"/>
    <w:rsid w:val="009C68D1"/>
    <w:rsid w:val="009D7B6D"/>
    <w:rsid w:val="009E0723"/>
    <w:rsid w:val="009F3578"/>
    <w:rsid w:val="009F3C90"/>
    <w:rsid w:val="009F3E89"/>
    <w:rsid w:val="00A00585"/>
    <w:rsid w:val="00A05FF5"/>
    <w:rsid w:val="00A200EE"/>
    <w:rsid w:val="00A20BCA"/>
    <w:rsid w:val="00A20CE9"/>
    <w:rsid w:val="00A2109E"/>
    <w:rsid w:val="00A22C61"/>
    <w:rsid w:val="00A3550E"/>
    <w:rsid w:val="00A35828"/>
    <w:rsid w:val="00A4097D"/>
    <w:rsid w:val="00A42C37"/>
    <w:rsid w:val="00A43774"/>
    <w:rsid w:val="00A52575"/>
    <w:rsid w:val="00A52AA8"/>
    <w:rsid w:val="00A54522"/>
    <w:rsid w:val="00A5507C"/>
    <w:rsid w:val="00A616FA"/>
    <w:rsid w:val="00A619FE"/>
    <w:rsid w:val="00A657E6"/>
    <w:rsid w:val="00A659D1"/>
    <w:rsid w:val="00A65CCD"/>
    <w:rsid w:val="00A65E58"/>
    <w:rsid w:val="00A66C4C"/>
    <w:rsid w:val="00A6755B"/>
    <w:rsid w:val="00A700B4"/>
    <w:rsid w:val="00A74E5A"/>
    <w:rsid w:val="00A76B34"/>
    <w:rsid w:val="00A821BA"/>
    <w:rsid w:val="00A83A1F"/>
    <w:rsid w:val="00A83E84"/>
    <w:rsid w:val="00A8516F"/>
    <w:rsid w:val="00A85EA9"/>
    <w:rsid w:val="00A86612"/>
    <w:rsid w:val="00A903DE"/>
    <w:rsid w:val="00A90B49"/>
    <w:rsid w:val="00A93983"/>
    <w:rsid w:val="00AA1A16"/>
    <w:rsid w:val="00AA2BA7"/>
    <w:rsid w:val="00AB083F"/>
    <w:rsid w:val="00AB42A5"/>
    <w:rsid w:val="00AB594F"/>
    <w:rsid w:val="00AB7DE3"/>
    <w:rsid w:val="00AC000C"/>
    <w:rsid w:val="00AC528B"/>
    <w:rsid w:val="00AC6EBF"/>
    <w:rsid w:val="00AD00B6"/>
    <w:rsid w:val="00AD596A"/>
    <w:rsid w:val="00AE12DB"/>
    <w:rsid w:val="00AE2197"/>
    <w:rsid w:val="00AE36FE"/>
    <w:rsid w:val="00AE5896"/>
    <w:rsid w:val="00AF3C3B"/>
    <w:rsid w:val="00B00967"/>
    <w:rsid w:val="00B01B9E"/>
    <w:rsid w:val="00B02F82"/>
    <w:rsid w:val="00B05BAE"/>
    <w:rsid w:val="00B10219"/>
    <w:rsid w:val="00B13893"/>
    <w:rsid w:val="00B13B5E"/>
    <w:rsid w:val="00B1657B"/>
    <w:rsid w:val="00B16C2D"/>
    <w:rsid w:val="00B24D44"/>
    <w:rsid w:val="00B26BE2"/>
    <w:rsid w:val="00B33671"/>
    <w:rsid w:val="00B33CF3"/>
    <w:rsid w:val="00B3496E"/>
    <w:rsid w:val="00B34C6B"/>
    <w:rsid w:val="00B363F4"/>
    <w:rsid w:val="00B37063"/>
    <w:rsid w:val="00B37CEF"/>
    <w:rsid w:val="00B431F8"/>
    <w:rsid w:val="00B45658"/>
    <w:rsid w:val="00B46FFE"/>
    <w:rsid w:val="00B5029A"/>
    <w:rsid w:val="00B552BE"/>
    <w:rsid w:val="00B671FF"/>
    <w:rsid w:val="00B70029"/>
    <w:rsid w:val="00B71334"/>
    <w:rsid w:val="00B74438"/>
    <w:rsid w:val="00B76D2B"/>
    <w:rsid w:val="00B77647"/>
    <w:rsid w:val="00B77C75"/>
    <w:rsid w:val="00B80C3C"/>
    <w:rsid w:val="00B84CFC"/>
    <w:rsid w:val="00B95E8D"/>
    <w:rsid w:val="00B967B3"/>
    <w:rsid w:val="00B9680F"/>
    <w:rsid w:val="00B97905"/>
    <w:rsid w:val="00B979E0"/>
    <w:rsid w:val="00BA6CA4"/>
    <w:rsid w:val="00BB0154"/>
    <w:rsid w:val="00BB02DB"/>
    <w:rsid w:val="00BB0642"/>
    <w:rsid w:val="00BB2074"/>
    <w:rsid w:val="00BB4258"/>
    <w:rsid w:val="00BC76D8"/>
    <w:rsid w:val="00BC7FA1"/>
    <w:rsid w:val="00BD01BC"/>
    <w:rsid w:val="00BD046C"/>
    <w:rsid w:val="00BD1D5D"/>
    <w:rsid w:val="00BD5295"/>
    <w:rsid w:val="00BD749C"/>
    <w:rsid w:val="00BD768A"/>
    <w:rsid w:val="00BE0770"/>
    <w:rsid w:val="00BE49AE"/>
    <w:rsid w:val="00BE7A92"/>
    <w:rsid w:val="00BF04E0"/>
    <w:rsid w:val="00BF0C8E"/>
    <w:rsid w:val="00BF1378"/>
    <w:rsid w:val="00BF1577"/>
    <w:rsid w:val="00BF43BA"/>
    <w:rsid w:val="00BF4FFB"/>
    <w:rsid w:val="00BF7009"/>
    <w:rsid w:val="00BF7527"/>
    <w:rsid w:val="00C119D5"/>
    <w:rsid w:val="00C13C87"/>
    <w:rsid w:val="00C13E2C"/>
    <w:rsid w:val="00C21446"/>
    <w:rsid w:val="00C220C5"/>
    <w:rsid w:val="00C24254"/>
    <w:rsid w:val="00C25156"/>
    <w:rsid w:val="00C31C9B"/>
    <w:rsid w:val="00C33330"/>
    <w:rsid w:val="00C363BA"/>
    <w:rsid w:val="00C4066E"/>
    <w:rsid w:val="00C40DD2"/>
    <w:rsid w:val="00C45791"/>
    <w:rsid w:val="00C47309"/>
    <w:rsid w:val="00C4736B"/>
    <w:rsid w:val="00C47983"/>
    <w:rsid w:val="00C52019"/>
    <w:rsid w:val="00C53828"/>
    <w:rsid w:val="00C53C04"/>
    <w:rsid w:val="00C56221"/>
    <w:rsid w:val="00C562CE"/>
    <w:rsid w:val="00C61912"/>
    <w:rsid w:val="00C626B4"/>
    <w:rsid w:val="00C66B25"/>
    <w:rsid w:val="00C70119"/>
    <w:rsid w:val="00C70BAA"/>
    <w:rsid w:val="00C72AE1"/>
    <w:rsid w:val="00C72FD7"/>
    <w:rsid w:val="00C74D7B"/>
    <w:rsid w:val="00C74FC7"/>
    <w:rsid w:val="00C766D8"/>
    <w:rsid w:val="00C80415"/>
    <w:rsid w:val="00C81D9F"/>
    <w:rsid w:val="00C82A9D"/>
    <w:rsid w:val="00C82B44"/>
    <w:rsid w:val="00C832D6"/>
    <w:rsid w:val="00C874D8"/>
    <w:rsid w:val="00CA0C2F"/>
    <w:rsid w:val="00CA10F2"/>
    <w:rsid w:val="00CA2AEF"/>
    <w:rsid w:val="00CA4181"/>
    <w:rsid w:val="00CB0A05"/>
    <w:rsid w:val="00CB1F9D"/>
    <w:rsid w:val="00CB3627"/>
    <w:rsid w:val="00CB3B7D"/>
    <w:rsid w:val="00CB4AD8"/>
    <w:rsid w:val="00CB634C"/>
    <w:rsid w:val="00CB7F4F"/>
    <w:rsid w:val="00CC0110"/>
    <w:rsid w:val="00CC2DE4"/>
    <w:rsid w:val="00CC495B"/>
    <w:rsid w:val="00CD2547"/>
    <w:rsid w:val="00CD3C31"/>
    <w:rsid w:val="00CD47DD"/>
    <w:rsid w:val="00CE6417"/>
    <w:rsid w:val="00CF12AF"/>
    <w:rsid w:val="00CF26CF"/>
    <w:rsid w:val="00D01A24"/>
    <w:rsid w:val="00D050EC"/>
    <w:rsid w:val="00D07397"/>
    <w:rsid w:val="00D11D04"/>
    <w:rsid w:val="00D15487"/>
    <w:rsid w:val="00D21863"/>
    <w:rsid w:val="00D23E27"/>
    <w:rsid w:val="00D25D2E"/>
    <w:rsid w:val="00D27DE7"/>
    <w:rsid w:val="00D31836"/>
    <w:rsid w:val="00D3284F"/>
    <w:rsid w:val="00D439B2"/>
    <w:rsid w:val="00D470DD"/>
    <w:rsid w:val="00D541A7"/>
    <w:rsid w:val="00D56DB5"/>
    <w:rsid w:val="00D61CA7"/>
    <w:rsid w:val="00D61CD8"/>
    <w:rsid w:val="00D7284C"/>
    <w:rsid w:val="00D74DEC"/>
    <w:rsid w:val="00D76653"/>
    <w:rsid w:val="00D81FC0"/>
    <w:rsid w:val="00D93117"/>
    <w:rsid w:val="00D968A8"/>
    <w:rsid w:val="00DA1AC8"/>
    <w:rsid w:val="00DA657A"/>
    <w:rsid w:val="00DA6F06"/>
    <w:rsid w:val="00DB1E38"/>
    <w:rsid w:val="00DB3C20"/>
    <w:rsid w:val="00DB48E9"/>
    <w:rsid w:val="00DB56B6"/>
    <w:rsid w:val="00DB619F"/>
    <w:rsid w:val="00DC2667"/>
    <w:rsid w:val="00DC403D"/>
    <w:rsid w:val="00DC6337"/>
    <w:rsid w:val="00DC71CA"/>
    <w:rsid w:val="00DD0E6B"/>
    <w:rsid w:val="00DD280D"/>
    <w:rsid w:val="00DD3E94"/>
    <w:rsid w:val="00DD5895"/>
    <w:rsid w:val="00DD58E1"/>
    <w:rsid w:val="00DD5A90"/>
    <w:rsid w:val="00DD6AF1"/>
    <w:rsid w:val="00DD6E7D"/>
    <w:rsid w:val="00DE1CAE"/>
    <w:rsid w:val="00DE6094"/>
    <w:rsid w:val="00DF124B"/>
    <w:rsid w:val="00DF202E"/>
    <w:rsid w:val="00DF329D"/>
    <w:rsid w:val="00DF4457"/>
    <w:rsid w:val="00DF55D6"/>
    <w:rsid w:val="00E034E1"/>
    <w:rsid w:val="00E03D69"/>
    <w:rsid w:val="00E03DFF"/>
    <w:rsid w:val="00E04AC7"/>
    <w:rsid w:val="00E050FA"/>
    <w:rsid w:val="00E069F3"/>
    <w:rsid w:val="00E14622"/>
    <w:rsid w:val="00E14F02"/>
    <w:rsid w:val="00E16D9C"/>
    <w:rsid w:val="00E23E92"/>
    <w:rsid w:val="00E26CC4"/>
    <w:rsid w:val="00E31807"/>
    <w:rsid w:val="00E326AA"/>
    <w:rsid w:val="00E35A0D"/>
    <w:rsid w:val="00E4488D"/>
    <w:rsid w:val="00E4532F"/>
    <w:rsid w:val="00E45CF6"/>
    <w:rsid w:val="00E45E28"/>
    <w:rsid w:val="00E47EA5"/>
    <w:rsid w:val="00E51176"/>
    <w:rsid w:val="00E512E9"/>
    <w:rsid w:val="00E52E81"/>
    <w:rsid w:val="00E54574"/>
    <w:rsid w:val="00E5612C"/>
    <w:rsid w:val="00E5664A"/>
    <w:rsid w:val="00E572D0"/>
    <w:rsid w:val="00E60F55"/>
    <w:rsid w:val="00E6580E"/>
    <w:rsid w:val="00E66721"/>
    <w:rsid w:val="00E66B20"/>
    <w:rsid w:val="00E74F9F"/>
    <w:rsid w:val="00E804F9"/>
    <w:rsid w:val="00E8063E"/>
    <w:rsid w:val="00E82285"/>
    <w:rsid w:val="00E83359"/>
    <w:rsid w:val="00E940EE"/>
    <w:rsid w:val="00E9413E"/>
    <w:rsid w:val="00E9479C"/>
    <w:rsid w:val="00EA03D9"/>
    <w:rsid w:val="00EA1B53"/>
    <w:rsid w:val="00EA314A"/>
    <w:rsid w:val="00EB0880"/>
    <w:rsid w:val="00EB1847"/>
    <w:rsid w:val="00EB5CF9"/>
    <w:rsid w:val="00EC098F"/>
    <w:rsid w:val="00EC23DB"/>
    <w:rsid w:val="00EC541E"/>
    <w:rsid w:val="00ED0BB3"/>
    <w:rsid w:val="00ED2259"/>
    <w:rsid w:val="00ED4B93"/>
    <w:rsid w:val="00ED588F"/>
    <w:rsid w:val="00EE2CFC"/>
    <w:rsid w:val="00EE4687"/>
    <w:rsid w:val="00EF0BCB"/>
    <w:rsid w:val="00EF1376"/>
    <w:rsid w:val="00EF13F4"/>
    <w:rsid w:val="00EF2192"/>
    <w:rsid w:val="00EF444F"/>
    <w:rsid w:val="00EF4880"/>
    <w:rsid w:val="00EF52A0"/>
    <w:rsid w:val="00EF5818"/>
    <w:rsid w:val="00EF731B"/>
    <w:rsid w:val="00F00A8D"/>
    <w:rsid w:val="00F02B70"/>
    <w:rsid w:val="00F0315B"/>
    <w:rsid w:val="00F03981"/>
    <w:rsid w:val="00F03F66"/>
    <w:rsid w:val="00F07182"/>
    <w:rsid w:val="00F07B9A"/>
    <w:rsid w:val="00F10BE8"/>
    <w:rsid w:val="00F15143"/>
    <w:rsid w:val="00F151DA"/>
    <w:rsid w:val="00F21109"/>
    <w:rsid w:val="00F23557"/>
    <w:rsid w:val="00F23BE7"/>
    <w:rsid w:val="00F260F1"/>
    <w:rsid w:val="00F26EC3"/>
    <w:rsid w:val="00F27A8C"/>
    <w:rsid w:val="00F32C47"/>
    <w:rsid w:val="00F3577D"/>
    <w:rsid w:val="00F36400"/>
    <w:rsid w:val="00F376AE"/>
    <w:rsid w:val="00F425BF"/>
    <w:rsid w:val="00F42EFB"/>
    <w:rsid w:val="00F461C5"/>
    <w:rsid w:val="00F50482"/>
    <w:rsid w:val="00F50AB6"/>
    <w:rsid w:val="00F513F9"/>
    <w:rsid w:val="00F5251F"/>
    <w:rsid w:val="00F52C6C"/>
    <w:rsid w:val="00F63988"/>
    <w:rsid w:val="00F665AA"/>
    <w:rsid w:val="00F67EB7"/>
    <w:rsid w:val="00F70F72"/>
    <w:rsid w:val="00F7341A"/>
    <w:rsid w:val="00F73BF1"/>
    <w:rsid w:val="00F743B5"/>
    <w:rsid w:val="00F751D4"/>
    <w:rsid w:val="00F773EC"/>
    <w:rsid w:val="00F82684"/>
    <w:rsid w:val="00F91693"/>
    <w:rsid w:val="00F92F3D"/>
    <w:rsid w:val="00F94BDA"/>
    <w:rsid w:val="00F94F23"/>
    <w:rsid w:val="00F9506F"/>
    <w:rsid w:val="00F95963"/>
    <w:rsid w:val="00FA72E4"/>
    <w:rsid w:val="00FA77E5"/>
    <w:rsid w:val="00FA7BD0"/>
    <w:rsid w:val="00FB0A15"/>
    <w:rsid w:val="00FB1A06"/>
    <w:rsid w:val="00FB6D7A"/>
    <w:rsid w:val="00FC6265"/>
    <w:rsid w:val="00FF0049"/>
    <w:rsid w:val="00FF0133"/>
    <w:rsid w:val="00FF20A4"/>
    <w:rsid w:val="00FF2126"/>
    <w:rsid w:val="00FF3251"/>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CAF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l-BE"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2776A"/>
    <w:pPr>
      <w:spacing w:after="0" w:line="360" w:lineRule="auto"/>
      <w:jc w:val="both"/>
    </w:pPr>
    <w:rPr>
      <w:rFonts w:ascii="Times New Roman" w:eastAsia="Times New Roman" w:hAnsi="Times New Roman" w:cs="Times New Roman"/>
      <w:szCs w:val="20"/>
      <w:lang w:val="en-US" w:eastAsia="en-US"/>
    </w:rPr>
  </w:style>
  <w:style w:type="paragraph" w:styleId="Heading1">
    <w:name w:val="heading 1"/>
    <w:basedOn w:val="Normal"/>
    <w:next w:val="Normal"/>
    <w:link w:val="Heading1Char"/>
    <w:uiPriority w:val="9"/>
    <w:qFormat/>
    <w:rsid w:val="00C24254"/>
    <w:pPr>
      <w:keepNext/>
      <w:keepLines/>
      <w:spacing w:before="240"/>
      <w:outlineLvl w:val="0"/>
    </w:pPr>
    <w:rPr>
      <w:rFonts w:eastAsiaTheme="majorEastAsia" w:cstheme="majorBidi"/>
      <w:b/>
      <w:color w:val="000000" w:themeColor="text1"/>
      <w:sz w:val="32"/>
      <w:szCs w:val="32"/>
      <w:u w:val="single"/>
    </w:rPr>
  </w:style>
  <w:style w:type="paragraph" w:styleId="Heading2">
    <w:name w:val="heading 2"/>
    <w:basedOn w:val="Normal"/>
    <w:next w:val="Normal"/>
    <w:link w:val="Heading2Char"/>
    <w:uiPriority w:val="9"/>
    <w:unhideWhenUsed/>
    <w:qFormat/>
    <w:rsid w:val="00BE0770"/>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FF20A4"/>
    <w:pPr>
      <w:keepNext/>
      <w:keepLines/>
      <w:spacing w:before="40"/>
      <w:outlineLvl w:val="2"/>
    </w:pPr>
    <w:rPr>
      <w:rFonts w:eastAsiaTheme="majorEastAsia" w:cstheme="majorBidi"/>
      <w:i/>
      <w:color w:val="000000" w:themeColor="text1"/>
      <w:sz w:val="24"/>
      <w:szCs w:val="24"/>
    </w:rPr>
  </w:style>
  <w:style w:type="paragraph" w:styleId="Heading4">
    <w:name w:val="heading 4"/>
    <w:basedOn w:val="Normal"/>
    <w:next w:val="Normal"/>
    <w:link w:val="Heading4Char"/>
    <w:uiPriority w:val="9"/>
    <w:unhideWhenUsed/>
    <w:qFormat/>
    <w:rsid w:val="009443D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119D5"/>
    <w:pPr>
      <w:tabs>
        <w:tab w:val="center" w:pos="4536"/>
        <w:tab w:val="right" w:pos="9072"/>
      </w:tabs>
    </w:pPr>
  </w:style>
  <w:style w:type="character" w:customStyle="1" w:styleId="FooterChar">
    <w:name w:val="Footer Char"/>
    <w:basedOn w:val="DefaultParagraphFont"/>
    <w:link w:val="Footer"/>
    <w:uiPriority w:val="99"/>
    <w:rsid w:val="00C119D5"/>
    <w:rPr>
      <w:rFonts w:ascii="Times New Roman" w:eastAsia="Times New Roman" w:hAnsi="Times New Roman" w:cs="Times New Roman"/>
      <w:sz w:val="20"/>
      <w:szCs w:val="20"/>
      <w:lang w:val="en-US" w:eastAsia="en-US"/>
    </w:rPr>
  </w:style>
  <w:style w:type="paragraph" w:styleId="BalloonText">
    <w:name w:val="Balloon Text"/>
    <w:basedOn w:val="Normal"/>
    <w:link w:val="BalloonTextChar"/>
    <w:uiPriority w:val="99"/>
    <w:semiHidden/>
    <w:unhideWhenUsed/>
    <w:rsid w:val="00C119D5"/>
    <w:rPr>
      <w:rFonts w:ascii="Tahoma" w:hAnsi="Tahoma" w:cs="Tahoma"/>
      <w:sz w:val="16"/>
      <w:szCs w:val="16"/>
    </w:rPr>
  </w:style>
  <w:style w:type="character" w:customStyle="1" w:styleId="BalloonTextChar">
    <w:name w:val="Balloon Text Char"/>
    <w:basedOn w:val="DefaultParagraphFont"/>
    <w:link w:val="BalloonText"/>
    <w:uiPriority w:val="99"/>
    <w:semiHidden/>
    <w:rsid w:val="00C119D5"/>
    <w:rPr>
      <w:rFonts w:ascii="Tahoma" w:eastAsia="Times New Roman" w:hAnsi="Tahoma" w:cs="Tahoma"/>
      <w:sz w:val="16"/>
      <w:szCs w:val="16"/>
      <w:lang w:val="en-US" w:eastAsia="en-US"/>
    </w:rPr>
  </w:style>
  <w:style w:type="paragraph" w:styleId="Header">
    <w:name w:val="header"/>
    <w:basedOn w:val="Normal"/>
    <w:link w:val="HeaderChar"/>
    <w:uiPriority w:val="99"/>
    <w:unhideWhenUsed/>
    <w:rsid w:val="00C119D5"/>
    <w:pPr>
      <w:tabs>
        <w:tab w:val="center" w:pos="4536"/>
        <w:tab w:val="right" w:pos="9072"/>
      </w:tabs>
    </w:pPr>
  </w:style>
  <w:style w:type="character" w:customStyle="1" w:styleId="HeaderChar">
    <w:name w:val="Header Char"/>
    <w:basedOn w:val="DefaultParagraphFont"/>
    <w:link w:val="Header"/>
    <w:uiPriority w:val="99"/>
    <w:rsid w:val="00C119D5"/>
    <w:rPr>
      <w:rFonts w:ascii="Times New Roman" w:eastAsia="Times New Roman" w:hAnsi="Times New Roman" w:cs="Times New Roman"/>
      <w:sz w:val="20"/>
      <w:szCs w:val="20"/>
      <w:lang w:val="en-US" w:eastAsia="en-US"/>
    </w:rPr>
  </w:style>
  <w:style w:type="character" w:customStyle="1" w:styleId="Heading1Char">
    <w:name w:val="Heading 1 Char"/>
    <w:basedOn w:val="DefaultParagraphFont"/>
    <w:link w:val="Heading1"/>
    <w:uiPriority w:val="9"/>
    <w:rsid w:val="00C24254"/>
    <w:rPr>
      <w:rFonts w:ascii="Times New Roman" w:eastAsiaTheme="majorEastAsia" w:hAnsi="Times New Roman" w:cstheme="majorBidi"/>
      <w:b/>
      <w:color w:val="000000" w:themeColor="text1"/>
      <w:sz w:val="32"/>
      <w:szCs w:val="32"/>
      <w:u w:val="single"/>
      <w:lang w:val="en-US" w:eastAsia="en-US"/>
    </w:rPr>
  </w:style>
  <w:style w:type="paragraph" w:styleId="TOCHeading">
    <w:name w:val="TOC Heading"/>
    <w:basedOn w:val="Heading1"/>
    <w:next w:val="Normal"/>
    <w:uiPriority w:val="39"/>
    <w:unhideWhenUsed/>
    <w:qFormat/>
    <w:rsid w:val="00516D89"/>
    <w:pPr>
      <w:spacing w:before="480" w:line="276" w:lineRule="auto"/>
      <w:outlineLvl w:val="9"/>
    </w:pPr>
    <w:rPr>
      <w:b w:val="0"/>
      <w:bCs/>
      <w:sz w:val="28"/>
      <w:szCs w:val="28"/>
      <w:lang w:val="nl-NL" w:eastAsia="nl-NL"/>
    </w:rPr>
  </w:style>
  <w:style w:type="paragraph" w:styleId="TOC1">
    <w:name w:val="toc 1"/>
    <w:basedOn w:val="Normal"/>
    <w:next w:val="Normal"/>
    <w:autoRedefine/>
    <w:uiPriority w:val="39"/>
    <w:unhideWhenUsed/>
    <w:rsid w:val="00516D89"/>
    <w:pPr>
      <w:spacing w:before="120"/>
    </w:pPr>
    <w:rPr>
      <w:rFonts w:asciiTheme="minorHAnsi" w:hAnsiTheme="minorHAnsi"/>
      <w:b/>
      <w:bCs/>
      <w:szCs w:val="22"/>
    </w:rPr>
  </w:style>
  <w:style w:type="paragraph" w:styleId="TOC2">
    <w:name w:val="toc 2"/>
    <w:basedOn w:val="Normal"/>
    <w:next w:val="Normal"/>
    <w:autoRedefine/>
    <w:uiPriority w:val="39"/>
    <w:unhideWhenUsed/>
    <w:rsid w:val="00516D89"/>
    <w:pPr>
      <w:ind w:left="200"/>
    </w:pPr>
    <w:rPr>
      <w:rFonts w:asciiTheme="minorHAnsi" w:hAnsiTheme="minorHAnsi"/>
      <w:i/>
      <w:iCs/>
      <w:szCs w:val="22"/>
    </w:rPr>
  </w:style>
  <w:style w:type="paragraph" w:styleId="TOC3">
    <w:name w:val="toc 3"/>
    <w:basedOn w:val="Normal"/>
    <w:next w:val="Normal"/>
    <w:autoRedefine/>
    <w:uiPriority w:val="39"/>
    <w:unhideWhenUsed/>
    <w:rsid w:val="00516D89"/>
    <w:pPr>
      <w:ind w:left="400"/>
    </w:pPr>
    <w:rPr>
      <w:rFonts w:asciiTheme="minorHAnsi" w:hAnsiTheme="minorHAnsi"/>
      <w:szCs w:val="22"/>
    </w:rPr>
  </w:style>
  <w:style w:type="paragraph" w:styleId="TOC4">
    <w:name w:val="toc 4"/>
    <w:basedOn w:val="Normal"/>
    <w:next w:val="Normal"/>
    <w:autoRedefine/>
    <w:uiPriority w:val="39"/>
    <w:semiHidden/>
    <w:unhideWhenUsed/>
    <w:rsid w:val="00516D89"/>
    <w:pPr>
      <w:ind w:left="600"/>
    </w:pPr>
    <w:rPr>
      <w:rFonts w:asciiTheme="minorHAnsi" w:hAnsiTheme="minorHAnsi"/>
    </w:rPr>
  </w:style>
  <w:style w:type="paragraph" w:styleId="TOC5">
    <w:name w:val="toc 5"/>
    <w:basedOn w:val="Normal"/>
    <w:next w:val="Normal"/>
    <w:autoRedefine/>
    <w:uiPriority w:val="39"/>
    <w:semiHidden/>
    <w:unhideWhenUsed/>
    <w:rsid w:val="00516D89"/>
    <w:pPr>
      <w:ind w:left="800"/>
    </w:pPr>
    <w:rPr>
      <w:rFonts w:asciiTheme="minorHAnsi" w:hAnsiTheme="minorHAnsi"/>
    </w:rPr>
  </w:style>
  <w:style w:type="paragraph" w:styleId="TOC6">
    <w:name w:val="toc 6"/>
    <w:basedOn w:val="Normal"/>
    <w:next w:val="Normal"/>
    <w:autoRedefine/>
    <w:uiPriority w:val="39"/>
    <w:semiHidden/>
    <w:unhideWhenUsed/>
    <w:rsid w:val="00516D89"/>
    <w:pPr>
      <w:ind w:left="1000"/>
    </w:pPr>
    <w:rPr>
      <w:rFonts w:asciiTheme="minorHAnsi" w:hAnsiTheme="minorHAnsi"/>
    </w:rPr>
  </w:style>
  <w:style w:type="paragraph" w:styleId="TOC7">
    <w:name w:val="toc 7"/>
    <w:basedOn w:val="Normal"/>
    <w:next w:val="Normal"/>
    <w:autoRedefine/>
    <w:uiPriority w:val="39"/>
    <w:semiHidden/>
    <w:unhideWhenUsed/>
    <w:rsid w:val="00516D89"/>
    <w:pPr>
      <w:ind w:left="1200"/>
    </w:pPr>
    <w:rPr>
      <w:rFonts w:asciiTheme="minorHAnsi" w:hAnsiTheme="minorHAnsi"/>
    </w:rPr>
  </w:style>
  <w:style w:type="paragraph" w:styleId="TOC8">
    <w:name w:val="toc 8"/>
    <w:basedOn w:val="Normal"/>
    <w:next w:val="Normal"/>
    <w:autoRedefine/>
    <w:uiPriority w:val="39"/>
    <w:semiHidden/>
    <w:unhideWhenUsed/>
    <w:rsid w:val="00516D89"/>
    <w:pPr>
      <w:ind w:left="1400"/>
    </w:pPr>
    <w:rPr>
      <w:rFonts w:asciiTheme="minorHAnsi" w:hAnsiTheme="minorHAnsi"/>
    </w:rPr>
  </w:style>
  <w:style w:type="paragraph" w:styleId="TOC9">
    <w:name w:val="toc 9"/>
    <w:basedOn w:val="Normal"/>
    <w:next w:val="Normal"/>
    <w:autoRedefine/>
    <w:uiPriority w:val="39"/>
    <w:semiHidden/>
    <w:unhideWhenUsed/>
    <w:rsid w:val="00516D89"/>
    <w:pPr>
      <w:ind w:left="1600"/>
    </w:pPr>
    <w:rPr>
      <w:rFonts w:asciiTheme="minorHAnsi" w:hAnsiTheme="minorHAnsi"/>
    </w:rPr>
  </w:style>
  <w:style w:type="character" w:customStyle="1" w:styleId="Heading2Char">
    <w:name w:val="Heading 2 Char"/>
    <w:basedOn w:val="DefaultParagraphFont"/>
    <w:link w:val="Heading2"/>
    <w:uiPriority w:val="9"/>
    <w:rsid w:val="00BE0770"/>
    <w:rPr>
      <w:rFonts w:ascii="Times New Roman" w:eastAsiaTheme="majorEastAsia" w:hAnsi="Times New Roman" w:cstheme="majorBidi"/>
      <w:b/>
      <w:color w:val="000000" w:themeColor="text1"/>
      <w:sz w:val="26"/>
      <w:szCs w:val="26"/>
      <w:lang w:val="en-US" w:eastAsia="en-US"/>
    </w:rPr>
  </w:style>
  <w:style w:type="character" w:styleId="Hyperlink">
    <w:name w:val="Hyperlink"/>
    <w:basedOn w:val="DefaultParagraphFont"/>
    <w:uiPriority w:val="99"/>
    <w:unhideWhenUsed/>
    <w:rsid w:val="00FB6D7A"/>
    <w:rPr>
      <w:color w:val="0000FF" w:themeColor="hyperlink"/>
      <w:u w:val="single"/>
    </w:rPr>
  </w:style>
  <w:style w:type="character" w:customStyle="1" w:styleId="Heading3Char">
    <w:name w:val="Heading 3 Char"/>
    <w:basedOn w:val="DefaultParagraphFont"/>
    <w:link w:val="Heading3"/>
    <w:uiPriority w:val="9"/>
    <w:rsid w:val="00FF20A4"/>
    <w:rPr>
      <w:rFonts w:ascii="Times New Roman" w:eastAsiaTheme="majorEastAsia" w:hAnsi="Times New Roman" w:cstheme="majorBidi"/>
      <w:i/>
      <w:color w:val="000000" w:themeColor="text1"/>
      <w:sz w:val="24"/>
      <w:szCs w:val="24"/>
      <w:lang w:val="en-US" w:eastAsia="en-US"/>
    </w:rPr>
  </w:style>
  <w:style w:type="paragraph" w:customStyle="1" w:styleId="EndNoteBibliographyTitle">
    <w:name w:val="EndNote Bibliography Title"/>
    <w:basedOn w:val="Normal"/>
    <w:rsid w:val="00F42EFB"/>
    <w:pPr>
      <w:jc w:val="center"/>
    </w:pPr>
  </w:style>
  <w:style w:type="paragraph" w:customStyle="1" w:styleId="EndNoteBibliography">
    <w:name w:val="EndNote Bibliography"/>
    <w:basedOn w:val="Normal"/>
    <w:rsid w:val="00F42EFB"/>
    <w:pPr>
      <w:spacing w:line="240" w:lineRule="auto"/>
    </w:pPr>
  </w:style>
  <w:style w:type="character" w:styleId="PageNumber">
    <w:name w:val="page number"/>
    <w:basedOn w:val="DefaultParagraphFont"/>
    <w:uiPriority w:val="99"/>
    <w:semiHidden/>
    <w:unhideWhenUsed/>
    <w:rsid w:val="00530E9E"/>
  </w:style>
  <w:style w:type="paragraph" w:styleId="FootnoteText">
    <w:name w:val="footnote text"/>
    <w:basedOn w:val="Normal"/>
    <w:link w:val="FootnoteTextChar"/>
    <w:uiPriority w:val="99"/>
    <w:unhideWhenUsed/>
    <w:rsid w:val="009729EF"/>
    <w:pPr>
      <w:spacing w:line="240" w:lineRule="auto"/>
    </w:pPr>
    <w:rPr>
      <w:sz w:val="24"/>
      <w:szCs w:val="24"/>
    </w:rPr>
  </w:style>
  <w:style w:type="character" w:customStyle="1" w:styleId="FootnoteTextChar">
    <w:name w:val="Footnote Text Char"/>
    <w:basedOn w:val="DefaultParagraphFont"/>
    <w:link w:val="FootnoteText"/>
    <w:uiPriority w:val="99"/>
    <w:rsid w:val="009729EF"/>
    <w:rPr>
      <w:rFonts w:ascii="Times New Roman" w:eastAsia="Times New Roman" w:hAnsi="Times New Roman" w:cs="Times New Roman"/>
      <w:sz w:val="24"/>
      <w:szCs w:val="24"/>
      <w:lang w:val="en-US" w:eastAsia="en-US"/>
    </w:rPr>
  </w:style>
  <w:style w:type="character" w:styleId="FootnoteReference">
    <w:name w:val="footnote reference"/>
    <w:basedOn w:val="DefaultParagraphFont"/>
    <w:uiPriority w:val="99"/>
    <w:unhideWhenUsed/>
    <w:rsid w:val="009729EF"/>
    <w:rPr>
      <w:vertAlign w:val="superscript"/>
    </w:rPr>
  </w:style>
  <w:style w:type="character" w:styleId="CommentReference">
    <w:name w:val="annotation reference"/>
    <w:basedOn w:val="DefaultParagraphFont"/>
    <w:uiPriority w:val="99"/>
    <w:semiHidden/>
    <w:unhideWhenUsed/>
    <w:rsid w:val="00C220C5"/>
    <w:rPr>
      <w:sz w:val="16"/>
      <w:szCs w:val="16"/>
    </w:rPr>
  </w:style>
  <w:style w:type="paragraph" w:styleId="CommentText">
    <w:name w:val="annotation text"/>
    <w:basedOn w:val="Normal"/>
    <w:link w:val="CommentTextChar"/>
    <w:uiPriority w:val="99"/>
    <w:semiHidden/>
    <w:unhideWhenUsed/>
    <w:rsid w:val="00C220C5"/>
    <w:pPr>
      <w:spacing w:line="240" w:lineRule="auto"/>
    </w:pPr>
    <w:rPr>
      <w:sz w:val="20"/>
    </w:rPr>
  </w:style>
  <w:style w:type="character" w:customStyle="1" w:styleId="CommentTextChar">
    <w:name w:val="Comment Text Char"/>
    <w:basedOn w:val="DefaultParagraphFont"/>
    <w:link w:val="CommentText"/>
    <w:uiPriority w:val="99"/>
    <w:semiHidden/>
    <w:rsid w:val="00C220C5"/>
    <w:rPr>
      <w:rFonts w:ascii="Times New Roman" w:eastAsia="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C220C5"/>
    <w:rPr>
      <w:b/>
      <w:bCs/>
    </w:rPr>
  </w:style>
  <w:style w:type="character" w:customStyle="1" w:styleId="CommentSubjectChar">
    <w:name w:val="Comment Subject Char"/>
    <w:basedOn w:val="CommentTextChar"/>
    <w:link w:val="CommentSubject"/>
    <w:uiPriority w:val="99"/>
    <w:semiHidden/>
    <w:rsid w:val="00C220C5"/>
    <w:rPr>
      <w:rFonts w:ascii="Times New Roman" w:eastAsia="Times New Roman" w:hAnsi="Times New Roman" w:cs="Times New Roman"/>
      <w:b/>
      <w:bCs/>
      <w:sz w:val="20"/>
      <w:szCs w:val="20"/>
      <w:lang w:val="en-US" w:eastAsia="en-US"/>
    </w:rPr>
  </w:style>
  <w:style w:type="paragraph" w:customStyle="1" w:styleId="p1">
    <w:name w:val="p1"/>
    <w:basedOn w:val="Normal"/>
    <w:rsid w:val="004A410D"/>
    <w:pPr>
      <w:spacing w:line="240" w:lineRule="auto"/>
      <w:jc w:val="left"/>
    </w:pPr>
    <w:rPr>
      <w:rFonts w:ascii="Helvetica" w:eastAsiaTheme="minorEastAsia" w:hAnsi="Helvetica"/>
      <w:sz w:val="17"/>
      <w:szCs w:val="17"/>
      <w:lang w:val="nl-NL" w:eastAsia="nl-NL"/>
    </w:rPr>
  </w:style>
  <w:style w:type="paragraph" w:styleId="Subtitle">
    <w:name w:val="Subtitle"/>
    <w:basedOn w:val="Normal"/>
    <w:next w:val="Normal"/>
    <w:link w:val="SubtitleChar"/>
    <w:uiPriority w:val="11"/>
    <w:qFormat/>
    <w:rsid w:val="00883D06"/>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883D06"/>
    <w:rPr>
      <w:color w:val="5A5A5A" w:themeColor="text1" w:themeTint="A5"/>
      <w:spacing w:val="15"/>
      <w:lang w:val="en-US" w:eastAsia="en-US"/>
    </w:rPr>
  </w:style>
  <w:style w:type="character" w:styleId="UnresolvedMention">
    <w:name w:val="Unresolved Mention"/>
    <w:basedOn w:val="DefaultParagraphFont"/>
    <w:uiPriority w:val="99"/>
    <w:rsid w:val="004C4868"/>
    <w:rPr>
      <w:color w:val="605E5C"/>
      <w:shd w:val="clear" w:color="auto" w:fill="E1DFDD"/>
    </w:rPr>
  </w:style>
  <w:style w:type="character" w:customStyle="1" w:styleId="Heading4Char">
    <w:name w:val="Heading 4 Char"/>
    <w:basedOn w:val="DefaultParagraphFont"/>
    <w:link w:val="Heading4"/>
    <w:uiPriority w:val="9"/>
    <w:rsid w:val="009443DA"/>
    <w:rPr>
      <w:rFonts w:asciiTheme="majorHAnsi" w:eastAsiaTheme="majorEastAsia" w:hAnsiTheme="majorHAnsi" w:cstheme="majorBidi"/>
      <w:i/>
      <w:iCs/>
      <w:color w:val="365F91" w:themeColor="accent1" w:themeShade="BF"/>
      <w:szCs w:val="20"/>
      <w:lang w:val="en-US" w:eastAsia="en-US"/>
    </w:rPr>
  </w:style>
  <w:style w:type="paragraph" w:styleId="ListParagraph">
    <w:name w:val="List Paragraph"/>
    <w:basedOn w:val="Normal"/>
    <w:uiPriority w:val="34"/>
    <w:qFormat/>
    <w:rsid w:val="00CA0C2F"/>
    <w:pPr>
      <w:ind w:left="720"/>
      <w:contextualSpacing/>
    </w:pPr>
  </w:style>
  <w:style w:type="character" w:styleId="FollowedHyperlink">
    <w:name w:val="FollowedHyperlink"/>
    <w:basedOn w:val="DefaultParagraphFont"/>
    <w:uiPriority w:val="99"/>
    <w:semiHidden/>
    <w:unhideWhenUsed/>
    <w:rsid w:val="00FF0049"/>
    <w:rPr>
      <w:color w:val="800080" w:themeColor="followedHyperlink"/>
      <w:u w:val="single"/>
    </w:rPr>
  </w:style>
  <w:style w:type="paragraph" w:styleId="Caption">
    <w:name w:val="caption"/>
    <w:basedOn w:val="Normal"/>
    <w:next w:val="Normal"/>
    <w:uiPriority w:val="35"/>
    <w:unhideWhenUsed/>
    <w:qFormat/>
    <w:rsid w:val="001477F3"/>
    <w:pPr>
      <w:spacing w:after="200" w:line="240" w:lineRule="auto"/>
    </w:pPr>
    <w:rPr>
      <w:i/>
      <w:iCs/>
      <w:color w:val="1F497D" w:themeColor="text2"/>
      <w:sz w:val="18"/>
      <w:szCs w:val="18"/>
    </w:rPr>
  </w:style>
  <w:style w:type="paragraph" w:styleId="HTMLPreformatted">
    <w:name w:val="HTML Preformatted"/>
    <w:basedOn w:val="Normal"/>
    <w:link w:val="HTMLPreformattedChar"/>
    <w:uiPriority w:val="99"/>
    <w:semiHidden/>
    <w:unhideWhenUsed/>
    <w:rsid w:val="001E38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BE" w:eastAsia="en-GB"/>
    </w:rPr>
  </w:style>
  <w:style w:type="character" w:customStyle="1" w:styleId="HTMLPreformattedChar">
    <w:name w:val="HTML Preformatted Char"/>
    <w:basedOn w:val="DefaultParagraphFont"/>
    <w:link w:val="HTMLPreformatted"/>
    <w:uiPriority w:val="99"/>
    <w:semiHidden/>
    <w:rsid w:val="001E380F"/>
    <w:rPr>
      <w:rFonts w:ascii="Courier New" w:eastAsia="Times New Roman" w:hAnsi="Courier New" w:cs="Courier New"/>
      <w:sz w:val="20"/>
      <w:szCs w:val="20"/>
      <w:lang w:val="en-B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2913397">
      <w:bodyDiv w:val="1"/>
      <w:marLeft w:val="0"/>
      <w:marRight w:val="0"/>
      <w:marTop w:val="0"/>
      <w:marBottom w:val="0"/>
      <w:divBdr>
        <w:top w:val="none" w:sz="0" w:space="0" w:color="auto"/>
        <w:left w:val="none" w:sz="0" w:space="0" w:color="auto"/>
        <w:bottom w:val="none" w:sz="0" w:space="0" w:color="auto"/>
        <w:right w:val="none" w:sz="0" w:space="0" w:color="auto"/>
      </w:divBdr>
    </w:div>
    <w:div w:id="609437756">
      <w:bodyDiv w:val="1"/>
      <w:marLeft w:val="0"/>
      <w:marRight w:val="0"/>
      <w:marTop w:val="0"/>
      <w:marBottom w:val="0"/>
      <w:divBdr>
        <w:top w:val="none" w:sz="0" w:space="0" w:color="auto"/>
        <w:left w:val="none" w:sz="0" w:space="0" w:color="auto"/>
        <w:bottom w:val="none" w:sz="0" w:space="0" w:color="auto"/>
        <w:right w:val="none" w:sz="0" w:space="0" w:color="auto"/>
      </w:divBdr>
    </w:div>
    <w:div w:id="649559044">
      <w:bodyDiv w:val="1"/>
      <w:marLeft w:val="0"/>
      <w:marRight w:val="0"/>
      <w:marTop w:val="0"/>
      <w:marBottom w:val="0"/>
      <w:divBdr>
        <w:top w:val="none" w:sz="0" w:space="0" w:color="auto"/>
        <w:left w:val="none" w:sz="0" w:space="0" w:color="auto"/>
        <w:bottom w:val="none" w:sz="0" w:space="0" w:color="auto"/>
        <w:right w:val="none" w:sz="0" w:space="0" w:color="auto"/>
      </w:divBdr>
    </w:div>
    <w:div w:id="872839590">
      <w:bodyDiv w:val="1"/>
      <w:marLeft w:val="0"/>
      <w:marRight w:val="0"/>
      <w:marTop w:val="0"/>
      <w:marBottom w:val="0"/>
      <w:divBdr>
        <w:top w:val="none" w:sz="0" w:space="0" w:color="auto"/>
        <w:left w:val="none" w:sz="0" w:space="0" w:color="auto"/>
        <w:bottom w:val="none" w:sz="0" w:space="0" w:color="auto"/>
        <w:right w:val="none" w:sz="0" w:space="0" w:color="auto"/>
      </w:divBdr>
    </w:div>
    <w:div w:id="1223447914">
      <w:bodyDiv w:val="1"/>
      <w:marLeft w:val="0"/>
      <w:marRight w:val="0"/>
      <w:marTop w:val="0"/>
      <w:marBottom w:val="0"/>
      <w:divBdr>
        <w:top w:val="none" w:sz="0" w:space="0" w:color="auto"/>
        <w:left w:val="none" w:sz="0" w:space="0" w:color="auto"/>
        <w:bottom w:val="none" w:sz="0" w:space="0" w:color="auto"/>
        <w:right w:val="none" w:sz="0" w:space="0" w:color="auto"/>
      </w:divBdr>
    </w:div>
    <w:div w:id="1451436824">
      <w:bodyDiv w:val="1"/>
      <w:marLeft w:val="0"/>
      <w:marRight w:val="0"/>
      <w:marTop w:val="0"/>
      <w:marBottom w:val="0"/>
      <w:divBdr>
        <w:top w:val="none" w:sz="0" w:space="0" w:color="auto"/>
        <w:left w:val="none" w:sz="0" w:space="0" w:color="auto"/>
        <w:bottom w:val="none" w:sz="0" w:space="0" w:color="auto"/>
        <w:right w:val="none" w:sz="0" w:space="0" w:color="auto"/>
      </w:divBdr>
    </w:div>
    <w:div w:id="1924873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https://lareviewofbooks.org/article/new-formation-janelle-monaes-radical-emotion-pictures/" TargetMode="External"/><Relationship Id="rId26" Type="http://schemas.openxmlformats.org/officeDocument/2006/relationships/hyperlink" Target="https://nos.nl/l/2213596" TargetMode="External"/><Relationship Id="rId39" Type="http://schemas.openxmlformats.org/officeDocument/2006/relationships/footer" Target="footer5.xml"/><Relationship Id="rId21" Type="http://schemas.openxmlformats.org/officeDocument/2006/relationships/hyperlink" Target="https://vpn.uantwerpen.be?url=https%3a%2f%2fsearch.ebscohost.com%2flogin.aspx%3fdirect%3dtrue%26AuthType%3dip%2curl%2cuid%26db%3dedb%26AN%3d142045757%26lang%3dnl%26site%3deds-live"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ejumpcut.org/archive/onlinessays/JC32folder/stepfordWives.html" TargetMode="External"/><Relationship Id="rId20" Type="http://schemas.openxmlformats.org/officeDocument/2006/relationships/hyperlink" Target="https://medium.com/the-establishment/when-robots-are-an-instrument-of-male-desire-ad1567575a3d" TargetMode="External"/><Relationship Id="rId29" Type="http://schemas.openxmlformats.org/officeDocument/2006/relationships/hyperlink" Target="https://vpn.uantwerpen.be?url=https%3a%2f%2fsearch.ebscohost.com%2flogin.aspx%3fdirect%3dtrue%26AuthType%3dip%2curl%2cuid%26db%3dmzh%26AN%3d2017831167%26lang%3dnl%26site%3deds-live"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theguardian.com/world/2004/jul/19/gender.uk1" TargetMode="External"/><Relationship Id="rId32" Type="http://schemas.openxmlformats.org/officeDocument/2006/relationships/image" Target="media/image2.png"/><Relationship Id="rId37" Type="http://schemas.openxmlformats.org/officeDocument/2006/relationships/image" Target="media/image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huffpost.com/entry/feminist-clothing-harm-women_l_5db9debde4b0bb1ea373e237" TargetMode="External"/><Relationship Id="rId23" Type="http://schemas.openxmlformats.org/officeDocument/2006/relationships/hyperlink" Target="https://www.ukessays.com/essays/english-literature/the-role-of-females-in-frankenstein-english-literature-essay.php" TargetMode="External"/><Relationship Id="rId28" Type="http://schemas.openxmlformats.org/officeDocument/2006/relationships/hyperlink" Target="https://www.transvisie.nl/transitie/volwassenen/operaties/" TargetMode="External"/><Relationship Id="rId36"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hyperlink" Target="https://www.britannica.com/topic/feminism" TargetMode="External"/><Relationship Id="rId31" Type="http://schemas.openxmlformats.org/officeDocument/2006/relationships/hyperlink" Target="https://doi.org/10.1016/S1474-6670(17)52150-3" TargetMode="External"/><Relationship Id="rId4" Type="http://schemas.openxmlformats.org/officeDocument/2006/relationships/settings" Target="settings.xml"/><Relationship Id="rId9" Type="http://schemas.openxmlformats.org/officeDocument/2006/relationships/hyperlink" Target="file:////Users/Simon/Library/Mobile%20Documents/com~apple~CloudDocs/Documents/Master%20Filmstudies/Masterthesis/Masterthesis%2019-20.docx" TargetMode="External"/><Relationship Id="rId14" Type="http://schemas.openxmlformats.org/officeDocument/2006/relationships/hyperlink" Target="https://vpn.uantwerpen.be?url=https%3a%2f%2fsearch.ebscohost.com%2flogin.aspx%3fdirect%3dtrue%26AuthType%3dip%2curl%2cuid%26db%3dedsper%26AN%3dedsper.rhs.0151.4105.1981.num.34.1.1751%26lang%3dnl%26site%3deds-live" TargetMode="External"/><Relationship Id="rId22" Type="http://schemas.openxmlformats.org/officeDocument/2006/relationships/hyperlink" Target="https://www.theguardian.com/commentisfree/2011/feb/09/radical-feminism-assange-case" TargetMode="External"/><Relationship Id="rId27" Type="http://schemas.openxmlformats.org/officeDocument/2006/relationships/hyperlink" Target="https://www.rollingstone.com/music/music-features/janelle-monae-frees-herself-629204/" TargetMode="External"/><Relationship Id="rId30" Type="http://schemas.openxmlformats.org/officeDocument/2006/relationships/hyperlink" Target="https://www.nytimes.com/2018/01/28/arts/music/janelle-monae-kesha-grammy-awards-metoo.html" TargetMode="External"/><Relationship Id="rId35" Type="http://schemas.openxmlformats.org/officeDocument/2006/relationships/image" Target="media/image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www.jstor.org/stable/3829646" TargetMode="External"/><Relationship Id="rId25" Type="http://schemas.openxmlformats.org/officeDocument/2006/relationships/hyperlink" Target="http://www.transchordian.com/2013/10/metropolis-janelle-monaes-hidden-sci-fi-epic/" TargetMode="External"/><Relationship Id="rId33" Type="http://schemas.openxmlformats.org/officeDocument/2006/relationships/image" Target="media/image3.png"/><Relationship Id="rId38"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BDACBD9-4CE2-9244-B4C1-B8C5BADC2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43</Pages>
  <Words>35327</Words>
  <Characters>201368</Characters>
  <Application>Microsoft Office Word</Application>
  <DocSecurity>0</DocSecurity>
  <Lines>1678</Lines>
  <Paragraphs>4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den Kerckhove Pascale</dc:creator>
  <cp:keywords/>
  <dc:description/>
  <cp:lastModifiedBy>Simon Hendrickx</cp:lastModifiedBy>
  <cp:revision>65</cp:revision>
  <dcterms:created xsi:type="dcterms:W3CDTF">2020-05-17T12:27:00Z</dcterms:created>
  <dcterms:modified xsi:type="dcterms:W3CDTF">2020-10-01T20:45:00Z</dcterms:modified>
</cp:coreProperties>
</file>